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2AF246" w14:textId="281222B5" w:rsidR="008038BF" w:rsidRDefault="00692FAD" w:rsidP="00832F83">
      <w:pPr>
        <w:pStyle w:val="Heading2"/>
        <w:rPr>
          <w:rFonts w:asciiTheme="minorHAnsi" w:hAnsiTheme="minorHAnsi" w:cstheme="minorHAnsi"/>
          <w:sz w:val="24"/>
          <w:szCs w:val="24"/>
        </w:rPr>
      </w:pPr>
      <w:r w:rsidRPr="00832F83">
        <w:rPr>
          <w:rFonts w:asciiTheme="minorHAnsi" w:hAnsiTheme="minorHAnsi" w:cstheme="minorHAnsi"/>
          <w:sz w:val="24"/>
          <w:szCs w:val="24"/>
        </w:rPr>
        <w:t>Comprehensive Geriatric Assessment</w:t>
      </w:r>
      <w:r w:rsidR="00993B08">
        <w:rPr>
          <w:rFonts w:asciiTheme="minorHAnsi" w:hAnsiTheme="minorHAnsi" w:cstheme="minorHAnsi"/>
          <w:sz w:val="24"/>
          <w:szCs w:val="24"/>
        </w:rPr>
        <w:t xml:space="preserve"> </w:t>
      </w:r>
      <w:r w:rsidRPr="00832F83">
        <w:rPr>
          <w:rFonts w:asciiTheme="minorHAnsi" w:hAnsiTheme="minorHAnsi" w:cstheme="minorHAnsi"/>
          <w:sz w:val="24"/>
          <w:szCs w:val="24"/>
        </w:rPr>
        <w:t>in Primary Care</w:t>
      </w:r>
      <w:r w:rsidR="00E424EC" w:rsidRPr="00832F83">
        <w:rPr>
          <w:rFonts w:asciiTheme="minorHAnsi" w:hAnsiTheme="minorHAnsi" w:cstheme="minorHAnsi"/>
          <w:sz w:val="24"/>
          <w:szCs w:val="24"/>
        </w:rPr>
        <w:t>: A systematic review.</w:t>
      </w:r>
    </w:p>
    <w:p w14:paraId="250EF710" w14:textId="77777777" w:rsidR="00247ACF" w:rsidRPr="00247ACF" w:rsidRDefault="00247ACF" w:rsidP="00247ACF">
      <w:pPr>
        <w:rPr>
          <w:lang w:val="en-GB"/>
        </w:rPr>
      </w:pPr>
    </w:p>
    <w:p w14:paraId="6E2451E2" w14:textId="30F1B89D" w:rsidR="00806F6F" w:rsidRPr="00832F83" w:rsidRDefault="00806F6F" w:rsidP="00832F83">
      <w:pPr>
        <w:pStyle w:val="Heading3"/>
        <w:rPr>
          <w:rFonts w:asciiTheme="minorHAnsi" w:hAnsiTheme="minorHAnsi" w:cstheme="minorHAnsi"/>
          <w:sz w:val="24"/>
          <w:szCs w:val="24"/>
        </w:rPr>
      </w:pPr>
      <w:r w:rsidRPr="00832F83">
        <w:rPr>
          <w:rFonts w:asciiTheme="minorHAnsi" w:hAnsiTheme="minorHAnsi" w:cstheme="minorHAnsi"/>
          <w:sz w:val="24"/>
          <w:szCs w:val="24"/>
        </w:rPr>
        <w:t xml:space="preserve">James W. </w:t>
      </w:r>
      <w:proofErr w:type="spellStart"/>
      <w:r w:rsidRPr="00832F83">
        <w:rPr>
          <w:rFonts w:asciiTheme="minorHAnsi" w:hAnsiTheme="minorHAnsi" w:cstheme="minorHAnsi"/>
          <w:sz w:val="24"/>
          <w:szCs w:val="24"/>
        </w:rPr>
        <w:t>Garrard</w:t>
      </w:r>
      <w:proofErr w:type="spellEnd"/>
      <w:r w:rsidR="00E365F5">
        <w:rPr>
          <w:rFonts w:asciiTheme="minorHAnsi" w:hAnsiTheme="minorHAnsi" w:cstheme="minorHAnsi"/>
          <w:sz w:val="24"/>
          <w:szCs w:val="24"/>
        </w:rPr>
        <w:t>*</w:t>
      </w:r>
      <w:r w:rsidR="000A016F" w:rsidRPr="00832F83">
        <w:rPr>
          <w:rFonts w:asciiTheme="minorHAnsi" w:hAnsiTheme="minorHAnsi" w:cstheme="minorHAnsi"/>
          <w:sz w:val="24"/>
          <w:szCs w:val="24"/>
          <w:vertAlign w:val="superscript"/>
        </w:rPr>
        <w:t>1</w:t>
      </w:r>
      <w:r w:rsidRPr="00832F83">
        <w:rPr>
          <w:rFonts w:asciiTheme="minorHAnsi" w:hAnsiTheme="minorHAnsi" w:cstheme="minorHAnsi"/>
          <w:sz w:val="24"/>
          <w:szCs w:val="24"/>
        </w:rPr>
        <w:t xml:space="preserve">, </w:t>
      </w:r>
      <w:r w:rsidR="008F42FE" w:rsidRPr="00832F83">
        <w:rPr>
          <w:rFonts w:asciiTheme="minorHAnsi" w:hAnsiTheme="minorHAnsi" w:cstheme="minorHAnsi"/>
          <w:sz w:val="24"/>
          <w:szCs w:val="24"/>
        </w:rPr>
        <w:t>Natalie</w:t>
      </w:r>
      <w:r w:rsidR="008C468D" w:rsidRPr="00832F83">
        <w:rPr>
          <w:rFonts w:asciiTheme="minorHAnsi" w:hAnsiTheme="minorHAnsi" w:cstheme="minorHAnsi"/>
          <w:sz w:val="24"/>
          <w:szCs w:val="24"/>
        </w:rPr>
        <w:t xml:space="preserve"> J.</w:t>
      </w:r>
      <w:r w:rsidR="008F42FE" w:rsidRPr="00832F83">
        <w:rPr>
          <w:rFonts w:asciiTheme="minorHAnsi" w:hAnsiTheme="minorHAnsi" w:cstheme="minorHAnsi"/>
          <w:sz w:val="24"/>
          <w:szCs w:val="24"/>
        </w:rPr>
        <w:t xml:space="preserve"> Cox</w:t>
      </w:r>
      <w:r w:rsidR="00E365F5">
        <w:rPr>
          <w:rFonts w:asciiTheme="minorHAnsi" w:hAnsiTheme="minorHAnsi" w:cstheme="minorHAnsi"/>
          <w:sz w:val="24"/>
          <w:szCs w:val="24"/>
        </w:rPr>
        <w:t>*</w:t>
      </w:r>
      <w:r w:rsidR="000A016F" w:rsidRPr="00832F83">
        <w:rPr>
          <w:rFonts w:asciiTheme="minorHAnsi" w:hAnsiTheme="minorHAnsi" w:cstheme="minorHAnsi"/>
          <w:sz w:val="24"/>
          <w:szCs w:val="24"/>
          <w:vertAlign w:val="superscript"/>
        </w:rPr>
        <w:t>2,3</w:t>
      </w:r>
      <w:r w:rsidR="00F863B4">
        <w:rPr>
          <w:rFonts w:asciiTheme="minorHAnsi" w:hAnsiTheme="minorHAnsi" w:cstheme="minorHAnsi"/>
          <w:sz w:val="24"/>
          <w:szCs w:val="24"/>
          <w:vertAlign w:val="superscript"/>
        </w:rPr>
        <w:t>,4</w:t>
      </w:r>
      <w:r w:rsidR="008F42FE" w:rsidRPr="00832F83">
        <w:rPr>
          <w:rFonts w:asciiTheme="minorHAnsi" w:hAnsiTheme="minorHAnsi" w:cstheme="minorHAnsi"/>
          <w:sz w:val="24"/>
          <w:szCs w:val="24"/>
        </w:rPr>
        <w:t>, R</w:t>
      </w:r>
      <w:r w:rsidRPr="00832F83">
        <w:rPr>
          <w:rFonts w:asciiTheme="minorHAnsi" w:hAnsiTheme="minorHAnsi" w:cstheme="minorHAnsi"/>
          <w:sz w:val="24"/>
          <w:szCs w:val="24"/>
        </w:rPr>
        <w:t>ichard</w:t>
      </w:r>
      <w:r w:rsidR="00737D0E">
        <w:rPr>
          <w:rFonts w:asciiTheme="minorHAnsi" w:hAnsiTheme="minorHAnsi" w:cstheme="minorHAnsi"/>
          <w:sz w:val="24"/>
          <w:szCs w:val="24"/>
        </w:rPr>
        <w:t xml:space="preserve"> M.</w:t>
      </w:r>
      <w:r w:rsidRPr="00832F83">
        <w:rPr>
          <w:rFonts w:asciiTheme="minorHAnsi" w:hAnsiTheme="minorHAnsi" w:cstheme="minorHAnsi"/>
          <w:sz w:val="24"/>
          <w:szCs w:val="24"/>
        </w:rPr>
        <w:t xml:space="preserve"> Dodds</w:t>
      </w:r>
      <w:r w:rsidR="000A016F" w:rsidRPr="00832F83">
        <w:rPr>
          <w:rFonts w:asciiTheme="minorHAnsi" w:hAnsiTheme="minorHAnsi" w:cstheme="minorHAnsi"/>
          <w:sz w:val="24"/>
          <w:szCs w:val="24"/>
          <w:vertAlign w:val="superscript"/>
        </w:rPr>
        <w:t>2,</w:t>
      </w:r>
      <w:r w:rsidR="00F863B4">
        <w:rPr>
          <w:rFonts w:asciiTheme="minorHAnsi" w:hAnsiTheme="minorHAnsi" w:cstheme="minorHAnsi"/>
          <w:sz w:val="24"/>
          <w:szCs w:val="24"/>
          <w:vertAlign w:val="superscript"/>
        </w:rPr>
        <w:t>5</w:t>
      </w:r>
      <w:r w:rsidR="000A016F" w:rsidRPr="00832F83">
        <w:rPr>
          <w:rFonts w:asciiTheme="minorHAnsi" w:hAnsiTheme="minorHAnsi" w:cstheme="minorHAnsi"/>
          <w:sz w:val="24"/>
          <w:szCs w:val="24"/>
          <w:vertAlign w:val="superscript"/>
        </w:rPr>
        <w:t>,</w:t>
      </w:r>
      <w:r w:rsidR="00F863B4">
        <w:rPr>
          <w:rFonts w:asciiTheme="minorHAnsi" w:hAnsiTheme="minorHAnsi" w:cstheme="minorHAnsi"/>
          <w:sz w:val="24"/>
          <w:szCs w:val="24"/>
          <w:vertAlign w:val="superscript"/>
        </w:rPr>
        <w:t>6</w:t>
      </w:r>
      <w:r w:rsidRPr="00832F83">
        <w:rPr>
          <w:rFonts w:asciiTheme="minorHAnsi" w:hAnsiTheme="minorHAnsi" w:cstheme="minorHAnsi"/>
          <w:sz w:val="24"/>
          <w:szCs w:val="24"/>
        </w:rPr>
        <w:t>, Helen C. Roberts</w:t>
      </w:r>
      <w:r w:rsidR="0030628F">
        <w:rPr>
          <w:rFonts w:asciiTheme="minorHAnsi" w:hAnsiTheme="minorHAnsi" w:cstheme="minorHAnsi"/>
          <w:sz w:val="24"/>
          <w:szCs w:val="24"/>
          <w:vertAlign w:val="superscript"/>
        </w:rPr>
        <w:t>2</w:t>
      </w:r>
      <w:r w:rsidR="00011365">
        <w:rPr>
          <w:rFonts w:asciiTheme="minorHAnsi" w:hAnsiTheme="minorHAnsi" w:cstheme="minorHAnsi"/>
          <w:sz w:val="24"/>
          <w:szCs w:val="24"/>
          <w:vertAlign w:val="superscript"/>
        </w:rPr>
        <w:t>,</w:t>
      </w:r>
      <w:r w:rsidR="00F863B4">
        <w:rPr>
          <w:rFonts w:asciiTheme="minorHAnsi" w:hAnsiTheme="minorHAnsi" w:cstheme="minorHAnsi"/>
          <w:sz w:val="24"/>
          <w:szCs w:val="24"/>
          <w:vertAlign w:val="superscript"/>
        </w:rPr>
        <w:t>4</w:t>
      </w:r>
      <w:r w:rsidR="00FB72D0">
        <w:rPr>
          <w:rFonts w:asciiTheme="minorHAnsi" w:hAnsiTheme="minorHAnsi" w:cstheme="minorHAnsi"/>
          <w:sz w:val="24"/>
          <w:szCs w:val="24"/>
          <w:vertAlign w:val="superscript"/>
        </w:rPr>
        <w:t>,</w:t>
      </w:r>
      <w:r w:rsidR="00F863B4">
        <w:rPr>
          <w:rFonts w:asciiTheme="minorHAnsi" w:hAnsiTheme="minorHAnsi" w:cstheme="minorHAnsi"/>
          <w:sz w:val="24"/>
          <w:szCs w:val="24"/>
          <w:vertAlign w:val="superscript"/>
        </w:rPr>
        <w:t>7</w:t>
      </w:r>
      <w:r w:rsidRPr="00832F83">
        <w:rPr>
          <w:rFonts w:asciiTheme="minorHAnsi" w:hAnsiTheme="minorHAnsi" w:cstheme="minorHAnsi"/>
          <w:sz w:val="24"/>
          <w:szCs w:val="24"/>
        </w:rPr>
        <w:t xml:space="preserve">, </w:t>
      </w:r>
      <w:proofErr w:type="spellStart"/>
      <w:r w:rsidRPr="00832F83">
        <w:rPr>
          <w:rFonts w:asciiTheme="minorHAnsi" w:hAnsiTheme="minorHAnsi" w:cstheme="minorHAnsi"/>
          <w:sz w:val="24"/>
          <w:szCs w:val="24"/>
        </w:rPr>
        <w:t>Avan</w:t>
      </w:r>
      <w:proofErr w:type="spellEnd"/>
      <w:r w:rsidRPr="00832F83">
        <w:rPr>
          <w:rFonts w:asciiTheme="minorHAnsi" w:hAnsiTheme="minorHAnsi" w:cstheme="minorHAnsi"/>
          <w:sz w:val="24"/>
          <w:szCs w:val="24"/>
        </w:rPr>
        <w:t xml:space="preserve"> A. </w:t>
      </w:r>
      <w:r w:rsidR="00AA74F7" w:rsidRPr="00832F83">
        <w:rPr>
          <w:rFonts w:asciiTheme="minorHAnsi" w:hAnsiTheme="minorHAnsi" w:cstheme="minorHAnsi"/>
          <w:sz w:val="24"/>
          <w:szCs w:val="24"/>
        </w:rPr>
        <w:t>Sayer</w:t>
      </w:r>
      <w:r w:rsidR="000A016F" w:rsidRPr="00832F83">
        <w:rPr>
          <w:rFonts w:asciiTheme="minorHAnsi" w:hAnsiTheme="minorHAnsi" w:cstheme="minorHAnsi"/>
          <w:sz w:val="24"/>
          <w:szCs w:val="24"/>
          <w:vertAlign w:val="superscript"/>
        </w:rPr>
        <w:t>2,</w:t>
      </w:r>
      <w:r w:rsidR="00F863B4">
        <w:rPr>
          <w:rFonts w:asciiTheme="minorHAnsi" w:hAnsiTheme="minorHAnsi" w:cstheme="minorHAnsi"/>
          <w:sz w:val="24"/>
          <w:szCs w:val="24"/>
          <w:vertAlign w:val="superscript"/>
        </w:rPr>
        <w:t>5</w:t>
      </w:r>
      <w:r w:rsidR="000A016F" w:rsidRPr="00832F83">
        <w:rPr>
          <w:rFonts w:asciiTheme="minorHAnsi" w:hAnsiTheme="minorHAnsi" w:cstheme="minorHAnsi"/>
          <w:sz w:val="24"/>
          <w:szCs w:val="24"/>
          <w:vertAlign w:val="superscript"/>
        </w:rPr>
        <w:t>,</w:t>
      </w:r>
      <w:r w:rsidR="00F863B4">
        <w:rPr>
          <w:rFonts w:asciiTheme="minorHAnsi" w:hAnsiTheme="minorHAnsi" w:cstheme="minorHAnsi"/>
          <w:sz w:val="24"/>
          <w:szCs w:val="24"/>
          <w:vertAlign w:val="superscript"/>
        </w:rPr>
        <w:t>6</w:t>
      </w:r>
      <w:r w:rsidRPr="00832F83">
        <w:rPr>
          <w:rFonts w:asciiTheme="minorHAnsi" w:hAnsiTheme="minorHAnsi" w:cstheme="minorHAnsi"/>
          <w:sz w:val="24"/>
          <w:szCs w:val="24"/>
        </w:rPr>
        <w:t>.</w:t>
      </w:r>
    </w:p>
    <w:p w14:paraId="02663547" w14:textId="77777777" w:rsidR="00806F6F" w:rsidRPr="00832F83" w:rsidRDefault="00806F6F" w:rsidP="00832F83">
      <w:pPr>
        <w:jc w:val="both"/>
        <w:rPr>
          <w:rFonts w:asciiTheme="minorHAnsi" w:hAnsiTheme="minorHAnsi" w:cstheme="minorHAnsi"/>
          <w:lang w:val="en-GB"/>
        </w:rPr>
      </w:pPr>
    </w:p>
    <w:p w14:paraId="1569A835" w14:textId="08C99B34" w:rsidR="00E85860" w:rsidRPr="00BC39E5" w:rsidRDefault="00806F6F" w:rsidP="00832F83">
      <w:pPr>
        <w:jc w:val="both"/>
        <w:rPr>
          <w:rFonts w:asciiTheme="minorHAnsi" w:eastAsia="Times New Roman" w:hAnsiTheme="minorHAnsi" w:cstheme="minorHAnsi"/>
          <w:sz w:val="20"/>
          <w:lang w:val="en-GB"/>
        </w:rPr>
      </w:pPr>
      <w:r w:rsidRPr="00BC39E5">
        <w:rPr>
          <w:rFonts w:asciiTheme="minorHAnsi" w:eastAsia="Times New Roman" w:hAnsiTheme="minorHAnsi" w:cstheme="minorHAnsi"/>
          <w:sz w:val="20"/>
          <w:vertAlign w:val="superscript"/>
          <w:lang w:val="en-GB"/>
        </w:rPr>
        <w:t>1</w:t>
      </w:r>
      <w:r w:rsidR="000C19B5" w:rsidRPr="00BC39E5">
        <w:rPr>
          <w:rFonts w:asciiTheme="minorHAnsi" w:eastAsia="Times New Roman" w:hAnsiTheme="minorHAnsi" w:cstheme="minorHAnsi"/>
          <w:sz w:val="20"/>
          <w:lang w:val="en-GB"/>
        </w:rPr>
        <w:t xml:space="preserve">Radcliffe Department of Medicine, </w:t>
      </w:r>
      <w:r w:rsidR="000A016F" w:rsidRPr="00BC39E5">
        <w:rPr>
          <w:rFonts w:asciiTheme="minorHAnsi" w:eastAsia="Times New Roman" w:hAnsiTheme="minorHAnsi" w:cstheme="minorHAnsi"/>
          <w:sz w:val="20"/>
          <w:lang w:val="en-GB"/>
        </w:rPr>
        <w:t xml:space="preserve">University of Oxford, </w:t>
      </w:r>
      <w:r w:rsidR="000A016F" w:rsidRPr="00BC39E5">
        <w:rPr>
          <w:rFonts w:asciiTheme="minorHAnsi" w:eastAsia="Times New Roman" w:hAnsiTheme="minorHAnsi" w:cstheme="minorHAnsi"/>
          <w:sz w:val="20"/>
          <w:vertAlign w:val="superscript"/>
          <w:lang w:val="en-GB"/>
        </w:rPr>
        <w:t>2</w:t>
      </w:r>
      <w:r w:rsidRPr="00BC39E5">
        <w:rPr>
          <w:rFonts w:asciiTheme="minorHAnsi" w:eastAsia="Times New Roman" w:hAnsiTheme="minorHAnsi" w:cstheme="minorHAnsi"/>
          <w:sz w:val="20"/>
          <w:lang w:val="en-GB"/>
        </w:rPr>
        <w:t>Academic Geriatric Medicine, Faculty of Medicine, University of Southampton,</w:t>
      </w:r>
      <w:r w:rsidR="00F863B4" w:rsidRPr="00446665">
        <w:rPr>
          <w:rFonts w:asciiTheme="minorHAnsi" w:eastAsia="Times New Roman" w:hAnsiTheme="minorHAnsi" w:cstheme="minorHAnsi"/>
          <w:sz w:val="20"/>
          <w:vertAlign w:val="superscript"/>
          <w:lang w:val="en-GB"/>
        </w:rPr>
        <w:t>3</w:t>
      </w:r>
      <w:r w:rsidR="00F863B4" w:rsidRPr="00446665">
        <w:rPr>
          <w:rFonts w:asciiTheme="minorHAnsi" w:eastAsia="Times New Roman" w:hAnsiTheme="minorHAnsi" w:cstheme="minorHAnsi"/>
          <w:sz w:val="20"/>
          <w:lang w:val="en-GB"/>
        </w:rPr>
        <w:t>NIHR Southampton Biomedical Research Centre, University Hospital Southampton NHS Foundation Trust and University of Southampton</w:t>
      </w:r>
      <w:r w:rsidR="00F863B4">
        <w:rPr>
          <w:rFonts w:asciiTheme="minorHAnsi" w:eastAsia="Times New Roman" w:hAnsiTheme="minorHAnsi" w:cstheme="minorHAnsi"/>
          <w:sz w:val="20"/>
          <w:lang w:val="en-GB"/>
        </w:rPr>
        <w:t>,</w:t>
      </w:r>
      <w:r w:rsidRPr="00BC39E5">
        <w:rPr>
          <w:rFonts w:asciiTheme="minorHAnsi" w:eastAsia="Times New Roman" w:hAnsiTheme="minorHAnsi" w:cstheme="minorHAnsi"/>
          <w:sz w:val="20"/>
          <w:lang w:val="en-GB"/>
        </w:rPr>
        <w:t xml:space="preserve"> </w:t>
      </w:r>
      <w:r w:rsidR="00F863B4">
        <w:rPr>
          <w:rFonts w:asciiTheme="minorHAnsi" w:eastAsia="Times New Roman" w:hAnsiTheme="minorHAnsi" w:cstheme="minorHAnsi"/>
          <w:sz w:val="20"/>
          <w:vertAlign w:val="superscript"/>
          <w:lang w:val="en-GB"/>
        </w:rPr>
        <w:t>4</w:t>
      </w:r>
      <w:r w:rsidRPr="00BC39E5">
        <w:rPr>
          <w:rFonts w:asciiTheme="minorHAnsi" w:eastAsia="Times New Roman" w:hAnsiTheme="minorHAnsi" w:cstheme="minorHAnsi"/>
          <w:sz w:val="20"/>
          <w:lang w:val="en-GB"/>
        </w:rPr>
        <w:t>University Hospital Southampton NHS Foundation Trust</w:t>
      </w:r>
      <w:r w:rsidR="00AA74F7" w:rsidRPr="00BC39E5">
        <w:rPr>
          <w:rFonts w:asciiTheme="minorHAnsi" w:eastAsia="Times New Roman" w:hAnsiTheme="minorHAnsi" w:cstheme="minorHAnsi"/>
          <w:sz w:val="20"/>
          <w:lang w:val="en-GB"/>
        </w:rPr>
        <w:t>,</w:t>
      </w:r>
      <w:r w:rsidR="000A016F" w:rsidRPr="00BC39E5">
        <w:rPr>
          <w:rFonts w:asciiTheme="minorHAnsi" w:eastAsia="Times New Roman" w:hAnsiTheme="minorHAnsi" w:cstheme="minorHAnsi"/>
          <w:sz w:val="20"/>
          <w:lang w:val="en-GB"/>
        </w:rPr>
        <w:t xml:space="preserve"> </w:t>
      </w:r>
      <w:r w:rsidR="00F863B4">
        <w:rPr>
          <w:rFonts w:asciiTheme="minorHAnsi" w:eastAsia="Times New Roman" w:hAnsiTheme="minorHAnsi" w:cstheme="minorHAnsi"/>
          <w:sz w:val="20"/>
          <w:vertAlign w:val="superscript"/>
          <w:lang w:val="en-GB"/>
        </w:rPr>
        <w:t>5</w:t>
      </w:r>
      <w:r w:rsidR="000A016F" w:rsidRPr="00BC39E5">
        <w:rPr>
          <w:rFonts w:asciiTheme="minorHAnsi" w:eastAsia="Times New Roman" w:hAnsiTheme="minorHAnsi" w:cstheme="minorHAnsi"/>
          <w:sz w:val="20"/>
          <w:lang w:val="en-GB"/>
        </w:rPr>
        <w:t xml:space="preserve">AGE Research </w:t>
      </w:r>
      <w:r w:rsidR="007216A9">
        <w:rPr>
          <w:rFonts w:asciiTheme="minorHAnsi" w:eastAsia="Times New Roman" w:hAnsiTheme="minorHAnsi" w:cstheme="minorHAnsi"/>
          <w:sz w:val="20"/>
          <w:lang w:val="en-GB"/>
        </w:rPr>
        <w:t>G</w:t>
      </w:r>
      <w:r w:rsidR="000A016F" w:rsidRPr="00BC39E5">
        <w:rPr>
          <w:rFonts w:asciiTheme="minorHAnsi" w:eastAsia="Times New Roman" w:hAnsiTheme="minorHAnsi" w:cstheme="minorHAnsi"/>
          <w:sz w:val="20"/>
          <w:lang w:val="en-GB"/>
        </w:rPr>
        <w:t xml:space="preserve">roup, Institute of Neuroscience, Newcastle University, </w:t>
      </w:r>
      <w:r w:rsidR="00F863B4">
        <w:rPr>
          <w:rFonts w:asciiTheme="minorHAnsi" w:eastAsia="Times New Roman" w:hAnsiTheme="minorHAnsi" w:cstheme="minorHAnsi"/>
          <w:sz w:val="20"/>
          <w:vertAlign w:val="superscript"/>
          <w:lang w:val="en-GB"/>
        </w:rPr>
        <w:t>6</w:t>
      </w:r>
      <w:r w:rsidR="00AA74F7" w:rsidRPr="00BC39E5">
        <w:rPr>
          <w:rFonts w:asciiTheme="minorHAnsi" w:eastAsia="Times New Roman" w:hAnsiTheme="minorHAnsi" w:cstheme="minorHAnsi"/>
          <w:sz w:val="20"/>
          <w:lang w:val="en-GB"/>
        </w:rPr>
        <w:t>NIHR Newcastle Biomedical Research Centre,</w:t>
      </w:r>
      <w:r w:rsidR="000A016F" w:rsidRPr="00BC39E5">
        <w:rPr>
          <w:rFonts w:asciiTheme="minorHAnsi" w:eastAsia="Times New Roman" w:hAnsiTheme="minorHAnsi" w:cstheme="minorHAnsi"/>
          <w:sz w:val="20"/>
          <w:lang w:val="en-GB"/>
        </w:rPr>
        <w:t xml:space="preserve"> Newcastle upon Tyne Hospitals NHS Foundation Trust and Newcastle University</w:t>
      </w:r>
      <w:r w:rsidR="4478C1C4" w:rsidRPr="00BC39E5">
        <w:rPr>
          <w:rFonts w:asciiTheme="minorHAnsi" w:eastAsia="Times New Roman" w:hAnsiTheme="minorHAnsi" w:cstheme="minorHAnsi"/>
          <w:sz w:val="20"/>
          <w:lang w:val="en-GB"/>
        </w:rPr>
        <w:t xml:space="preserve">, </w:t>
      </w:r>
      <w:r w:rsidR="00F863B4">
        <w:rPr>
          <w:rFonts w:asciiTheme="minorHAnsi" w:eastAsia="Times New Roman" w:hAnsiTheme="minorHAnsi" w:cstheme="minorHAnsi"/>
          <w:sz w:val="20"/>
          <w:vertAlign w:val="superscript"/>
          <w:lang w:val="en-GB"/>
        </w:rPr>
        <w:t>7</w:t>
      </w:r>
      <w:r w:rsidR="009A5BE6" w:rsidRPr="00BC39E5">
        <w:rPr>
          <w:rFonts w:asciiTheme="minorHAnsi" w:hAnsiTheme="minorHAnsi" w:cstheme="minorHAnsi"/>
          <w:color w:val="000000"/>
          <w:sz w:val="20"/>
          <w:shd w:val="clear" w:color="auto" w:fill="FFFFFF"/>
          <w:lang w:val="en-GB"/>
        </w:rPr>
        <w:t>National Institute for Health Research Collaboration for Leadership in Applied Health Research and Care (NIHR CLAHRC) Wessex, University of Southampton.</w:t>
      </w:r>
    </w:p>
    <w:p w14:paraId="1D90CA6B" w14:textId="77777777" w:rsidR="005F611F" w:rsidRDefault="005F611F" w:rsidP="005F611F">
      <w:pPr>
        <w:rPr>
          <w:rFonts w:ascii="Calibri" w:hAnsi="Calibri" w:cs="Calibri"/>
          <w:lang w:val="en-GB"/>
        </w:rPr>
      </w:pPr>
    </w:p>
    <w:p w14:paraId="7ABC26E1" w14:textId="2982E4D0" w:rsidR="005F611F" w:rsidRPr="005F611F" w:rsidRDefault="005F611F" w:rsidP="005F611F">
      <w:pPr>
        <w:rPr>
          <w:rFonts w:ascii="Calibri" w:hAnsi="Calibri" w:cs="Calibri"/>
          <w:lang w:val="en-GB"/>
        </w:rPr>
      </w:pPr>
      <w:r w:rsidRPr="003417EA">
        <w:rPr>
          <w:rFonts w:ascii="Calibri" w:hAnsi="Calibri" w:cs="Calibri"/>
          <w:lang w:val="en-GB"/>
        </w:rPr>
        <w:t>Corresponding author:</w:t>
      </w:r>
      <w:r>
        <w:rPr>
          <w:rFonts w:ascii="Calibri" w:hAnsi="Calibri" w:cs="Calibri"/>
          <w:lang w:val="en-GB"/>
        </w:rPr>
        <w:t xml:space="preserve"> </w:t>
      </w:r>
      <w:r w:rsidRPr="003417EA">
        <w:rPr>
          <w:rFonts w:ascii="Calibri" w:hAnsi="Calibri" w:cs="Calibri"/>
        </w:rPr>
        <w:t>James Garrard</w:t>
      </w:r>
    </w:p>
    <w:p w14:paraId="5C9F69B1" w14:textId="04204A10" w:rsidR="005F611F" w:rsidRPr="003417EA" w:rsidRDefault="005F611F" w:rsidP="005F611F">
      <w:pPr>
        <w:rPr>
          <w:rFonts w:ascii="Calibri" w:hAnsi="Calibri" w:cs="Calibri"/>
        </w:rPr>
      </w:pPr>
      <w:r w:rsidRPr="003417EA">
        <w:rPr>
          <w:rFonts w:ascii="Calibri" w:hAnsi="Calibri" w:cs="Calibri"/>
        </w:rPr>
        <w:t>Address:</w:t>
      </w:r>
      <w:r>
        <w:rPr>
          <w:rFonts w:ascii="Calibri" w:hAnsi="Calibri" w:cs="Calibri"/>
        </w:rPr>
        <w:t xml:space="preserve"> </w:t>
      </w:r>
      <w:r w:rsidRPr="003417EA">
        <w:rPr>
          <w:rFonts w:ascii="Calibri" w:hAnsi="Calibri" w:cs="Calibri"/>
          <w:vertAlign w:val="superscript"/>
          <w:lang w:val="en-GB"/>
        </w:rPr>
        <w:t>1</w:t>
      </w:r>
      <w:r w:rsidRPr="003417EA">
        <w:rPr>
          <w:rFonts w:ascii="Calibri" w:hAnsi="Calibri" w:cs="Calibri"/>
          <w:lang w:val="en-GB"/>
        </w:rPr>
        <w:t>Radcliffe Department of Medicine, University of Oxford, Oxford, OX1 2JD</w:t>
      </w:r>
    </w:p>
    <w:p w14:paraId="6AA687AF" w14:textId="77777777" w:rsidR="005F611F" w:rsidRPr="003417EA" w:rsidRDefault="005F611F" w:rsidP="005F611F">
      <w:pPr>
        <w:rPr>
          <w:rFonts w:ascii="Calibri" w:hAnsi="Calibri" w:cs="Calibri"/>
        </w:rPr>
      </w:pPr>
      <w:r w:rsidRPr="003417EA">
        <w:rPr>
          <w:rFonts w:ascii="Calibri" w:hAnsi="Calibri" w:cs="Calibri"/>
        </w:rPr>
        <w:t xml:space="preserve">Email address: </w:t>
      </w:r>
      <w:hyperlink r:id="rId8" w:history="1">
        <w:r w:rsidRPr="003417EA">
          <w:rPr>
            <w:rStyle w:val="Hyperlink"/>
            <w:rFonts w:ascii="Calibri" w:hAnsi="Calibri" w:cs="Calibri"/>
          </w:rPr>
          <w:t>James.garrard@rdm.ox.ac.uk</w:t>
        </w:r>
      </w:hyperlink>
    </w:p>
    <w:p w14:paraId="11B0435B" w14:textId="77777777" w:rsidR="005F611F" w:rsidRPr="003417EA" w:rsidRDefault="005F611F" w:rsidP="005F611F">
      <w:pPr>
        <w:rPr>
          <w:rFonts w:ascii="Calibri" w:hAnsi="Calibri" w:cs="Calibri"/>
        </w:rPr>
      </w:pPr>
      <w:r w:rsidRPr="003417EA">
        <w:rPr>
          <w:rFonts w:ascii="Calibri" w:hAnsi="Calibri" w:cs="Calibri"/>
        </w:rPr>
        <w:t>Telephone: +441865 572587</w:t>
      </w:r>
    </w:p>
    <w:p w14:paraId="3214BA6C" w14:textId="77777777" w:rsidR="005F611F" w:rsidRPr="003417EA" w:rsidRDefault="005F611F" w:rsidP="005F611F">
      <w:pPr>
        <w:rPr>
          <w:rFonts w:ascii="Calibri" w:hAnsi="Calibri" w:cs="Calibri"/>
          <w:lang w:val="en-GB"/>
        </w:rPr>
      </w:pPr>
    </w:p>
    <w:p w14:paraId="60409C32" w14:textId="77777777" w:rsidR="005F611F" w:rsidRPr="003417EA" w:rsidRDefault="005F611F" w:rsidP="005F611F">
      <w:pPr>
        <w:rPr>
          <w:rFonts w:ascii="Calibri" w:hAnsi="Calibri" w:cs="Calibri"/>
          <w:lang w:val="en-GB"/>
        </w:rPr>
      </w:pPr>
      <w:r w:rsidRPr="003417EA">
        <w:rPr>
          <w:rFonts w:ascii="Calibri" w:hAnsi="Calibri" w:cs="Calibri"/>
          <w:lang w:val="en-GB"/>
        </w:rPr>
        <w:t>ORCID:</w:t>
      </w:r>
    </w:p>
    <w:p w14:paraId="29B517A3" w14:textId="77777777" w:rsidR="005F611F" w:rsidRPr="003417EA" w:rsidRDefault="005F611F" w:rsidP="005F611F">
      <w:pPr>
        <w:rPr>
          <w:rFonts w:ascii="Calibri" w:hAnsi="Calibri" w:cs="Calibri"/>
          <w:lang w:val="en-GB"/>
        </w:rPr>
      </w:pPr>
      <w:r w:rsidRPr="003417EA">
        <w:rPr>
          <w:rFonts w:ascii="Calibri" w:hAnsi="Calibri" w:cs="Calibri"/>
          <w:lang w:val="en-GB"/>
        </w:rPr>
        <w:t>JWG 0000-0003-2771-0099</w:t>
      </w:r>
    </w:p>
    <w:p w14:paraId="23588A27" w14:textId="77777777" w:rsidR="005F611F" w:rsidRPr="003417EA" w:rsidRDefault="005F611F" w:rsidP="005F611F">
      <w:pPr>
        <w:rPr>
          <w:rFonts w:ascii="Calibri" w:hAnsi="Calibri" w:cs="Calibri"/>
          <w:lang w:val="en-GB"/>
        </w:rPr>
      </w:pPr>
      <w:r w:rsidRPr="003417EA">
        <w:rPr>
          <w:rFonts w:ascii="Calibri" w:hAnsi="Calibri" w:cs="Calibri"/>
          <w:lang w:val="en-GB"/>
        </w:rPr>
        <w:t>NJC 0000-0002-4297-1206</w:t>
      </w:r>
    </w:p>
    <w:p w14:paraId="16B8CE04" w14:textId="77777777" w:rsidR="005F611F" w:rsidRPr="003417EA" w:rsidRDefault="005F611F" w:rsidP="005F611F">
      <w:pPr>
        <w:rPr>
          <w:rFonts w:ascii="Calibri" w:hAnsi="Calibri" w:cs="Calibri"/>
          <w:lang w:val="en-GB"/>
        </w:rPr>
      </w:pPr>
      <w:r w:rsidRPr="003417EA">
        <w:rPr>
          <w:rFonts w:ascii="Calibri" w:hAnsi="Calibri" w:cs="Calibri"/>
          <w:lang w:val="en-GB"/>
        </w:rPr>
        <w:t xml:space="preserve">RMD </w:t>
      </w:r>
      <w:r w:rsidRPr="003417EA">
        <w:rPr>
          <w:rFonts w:ascii="Calibri" w:hAnsi="Calibri" w:cs="Calibri"/>
        </w:rPr>
        <w:t>0000-0003-4968-7678</w:t>
      </w:r>
    </w:p>
    <w:p w14:paraId="4AC42CBE" w14:textId="77777777" w:rsidR="005F611F" w:rsidRPr="003417EA" w:rsidRDefault="005F611F" w:rsidP="005F611F">
      <w:pPr>
        <w:rPr>
          <w:rFonts w:ascii="Calibri" w:hAnsi="Calibri" w:cs="Calibri"/>
        </w:rPr>
      </w:pPr>
      <w:r w:rsidRPr="003417EA">
        <w:rPr>
          <w:rFonts w:ascii="Calibri" w:hAnsi="Calibri" w:cs="Calibri"/>
          <w:lang w:val="en-GB"/>
        </w:rPr>
        <w:t xml:space="preserve">HCR </w:t>
      </w:r>
      <w:r w:rsidRPr="003417EA">
        <w:rPr>
          <w:rFonts w:ascii="Calibri" w:hAnsi="Calibri" w:cs="Calibri"/>
        </w:rPr>
        <w:t>0000-0002-5291-1880</w:t>
      </w:r>
    </w:p>
    <w:p w14:paraId="62F56530" w14:textId="77777777" w:rsidR="005F611F" w:rsidRPr="003417EA" w:rsidRDefault="005F611F" w:rsidP="005F611F">
      <w:pPr>
        <w:rPr>
          <w:rFonts w:ascii="Calibri" w:hAnsi="Calibri" w:cs="Calibri"/>
          <w:color w:val="1F497D"/>
        </w:rPr>
      </w:pPr>
      <w:r w:rsidRPr="003417EA">
        <w:rPr>
          <w:rFonts w:ascii="Calibri" w:hAnsi="Calibri" w:cs="Calibri"/>
        </w:rPr>
        <w:t>AAS 0000-0003-1283-6457</w:t>
      </w:r>
    </w:p>
    <w:p w14:paraId="5F0AF011" w14:textId="77777777" w:rsidR="008C468D" w:rsidRPr="00832F83" w:rsidRDefault="008C468D" w:rsidP="00832F83">
      <w:pPr>
        <w:pStyle w:val="Heading3"/>
        <w:rPr>
          <w:rFonts w:asciiTheme="minorHAnsi" w:eastAsia="Times New Roman" w:hAnsiTheme="minorHAnsi" w:cstheme="minorHAnsi"/>
          <w:sz w:val="24"/>
          <w:szCs w:val="24"/>
          <w:lang w:eastAsia="en-GB"/>
        </w:rPr>
      </w:pPr>
    </w:p>
    <w:p w14:paraId="5E6426BC" w14:textId="231F0310" w:rsidR="002647B4" w:rsidRDefault="00E365F5">
      <w:pPr>
        <w:rPr>
          <w:rFonts w:asciiTheme="minorHAnsi" w:eastAsiaTheme="majorEastAsia" w:hAnsiTheme="minorHAnsi" w:cstheme="minorHAnsi"/>
          <w:b/>
          <w:color w:val="1F4D78" w:themeColor="accent1" w:themeShade="7F"/>
          <w:lang w:val="en-GB"/>
        </w:rPr>
      </w:pPr>
      <w:r>
        <w:rPr>
          <w:rFonts w:asciiTheme="minorHAnsi" w:hAnsiTheme="minorHAnsi" w:cstheme="minorHAnsi"/>
        </w:rPr>
        <w:t>*James W. Garrard and Natalie J. Cox contributed equally to the manuscript as first authors.</w:t>
      </w:r>
      <w:r w:rsidR="002647B4">
        <w:rPr>
          <w:rFonts w:asciiTheme="minorHAnsi" w:hAnsiTheme="minorHAnsi" w:cstheme="minorHAnsi"/>
        </w:rPr>
        <w:br w:type="page"/>
      </w:r>
    </w:p>
    <w:p w14:paraId="53768777" w14:textId="22923767" w:rsidR="007705B5" w:rsidRDefault="00011365" w:rsidP="00832F83">
      <w:pPr>
        <w:pStyle w:val="Heading3"/>
        <w:rPr>
          <w:rFonts w:asciiTheme="minorHAnsi" w:hAnsiTheme="minorHAnsi" w:cstheme="minorHAnsi"/>
          <w:sz w:val="24"/>
          <w:szCs w:val="24"/>
        </w:rPr>
      </w:pPr>
      <w:r>
        <w:rPr>
          <w:rFonts w:asciiTheme="minorHAnsi" w:hAnsiTheme="minorHAnsi" w:cstheme="minorHAnsi"/>
          <w:sz w:val="24"/>
          <w:szCs w:val="24"/>
        </w:rPr>
        <w:lastRenderedPageBreak/>
        <w:t>Abstract:</w:t>
      </w:r>
      <w:r w:rsidR="006C17A6">
        <w:rPr>
          <w:rFonts w:asciiTheme="minorHAnsi" w:hAnsiTheme="minorHAnsi" w:cstheme="minorHAnsi"/>
          <w:sz w:val="24"/>
          <w:szCs w:val="24"/>
        </w:rPr>
        <w:t xml:space="preserve"> (</w:t>
      </w:r>
      <w:proofErr w:type="gramStart"/>
      <w:r w:rsidR="006C17A6">
        <w:rPr>
          <w:rFonts w:ascii="Helvetica" w:hAnsi="Helvetica"/>
          <w:color w:val="333333"/>
          <w:sz w:val="21"/>
          <w:szCs w:val="21"/>
          <w:shd w:val="clear" w:color="auto" w:fill="FFFFFF"/>
        </w:rPr>
        <w:t>250 word</w:t>
      </w:r>
      <w:proofErr w:type="gramEnd"/>
      <w:r w:rsidR="006C17A6">
        <w:rPr>
          <w:rFonts w:ascii="Helvetica" w:hAnsi="Helvetica"/>
          <w:color w:val="333333"/>
          <w:sz w:val="21"/>
          <w:szCs w:val="21"/>
          <w:shd w:val="clear" w:color="auto" w:fill="FFFFFF"/>
        </w:rPr>
        <w:t xml:space="preserve"> max)</w:t>
      </w:r>
      <w:r w:rsidR="00EF171B">
        <w:rPr>
          <w:rFonts w:ascii="Helvetica" w:hAnsi="Helvetica"/>
          <w:color w:val="333333"/>
          <w:sz w:val="21"/>
          <w:szCs w:val="21"/>
          <w:shd w:val="clear" w:color="auto" w:fill="FFFFFF"/>
        </w:rPr>
        <w:t xml:space="preserve"> - </w:t>
      </w:r>
      <w:r w:rsidR="00316C81">
        <w:rPr>
          <w:rFonts w:ascii="Helvetica" w:hAnsi="Helvetica"/>
          <w:color w:val="333333"/>
          <w:sz w:val="21"/>
          <w:szCs w:val="21"/>
          <w:shd w:val="clear" w:color="auto" w:fill="FFFFFF"/>
        </w:rPr>
        <w:t>250</w:t>
      </w:r>
    </w:p>
    <w:p w14:paraId="27B2388D" w14:textId="1608C6C3" w:rsidR="009B3E9A" w:rsidRDefault="005F0038" w:rsidP="00BF4D3F">
      <w:pPr>
        <w:rPr>
          <w:rFonts w:asciiTheme="minorHAnsi" w:hAnsiTheme="minorHAnsi" w:cstheme="minorHAnsi"/>
          <w:lang w:val="en-GB"/>
        </w:rPr>
      </w:pPr>
      <w:r>
        <w:rPr>
          <w:rFonts w:asciiTheme="minorHAnsi" w:hAnsiTheme="minorHAnsi" w:cstheme="minorHAnsi"/>
          <w:lang w:val="en-GB"/>
        </w:rPr>
        <w:t>Background</w:t>
      </w:r>
      <w:r w:rsidR="009B3E9A">
        <w:rPr>
          <w:rFonts w:asciiTheme="minorHAnsi" w:hAnsiTheme="minorHAnsi" w:cstheme="minorHAnsi"/>
          <w:lang w:val="en-GB"/>
        </w:rPr>
        <w:t>:</w:t>
      </w:r>
    </w:p>
    <w:p w14:paraId="17D2F3BA" w14:textId="5B86B9D4" w:rsidR="005F0038" w:rsidRDefault="00BF4D3F" w:rsidP="008263A8">
      <w:pPr>
        <w:rPr>
          <w:rFonts w:asciiTheme="minorHAnsi" w:hAnsiTheme="minorHAnsi" w:cstheme="minorHAnsi"/>
          <w:lang w:val="en-GB"/>
        </w:rPr>
      </w:pPr>
      <w:r w:rsidRPr="00DD4E31">
        <w:rPr>
          <w:rFonts w:asciiTheme="minorHAnsi" w:hAnsiTheme="minorHAnsi" w:cstheme="minorHAnsi"/>
          <w:lang w:val="en-GB"/>
        </w:rPr>
        <w:t xml:space="preserve">Comprehensive Geriatric Assessment (CGA) </w:t>
      </w:r>
      <w:r w:rsidR="00316C81">
        <w:rPr>
          <w:rFonts w:asciiTheme="minorHAnsi" w:hAnsiTheme="minorHAnsi" w:cstheme="minorHAnsi"/>
          <w:lang w:val="en-GB"/>
        </w:rPr>
        <w:t>involves</w:t>
      </w:r>
      <w:r w:rsidRPr="00DD4E31">
        <w:rPr>
          <w:rFonts w:asciiTheme="minorHAnsi" w:hAnsiTheme="minorHAnsi" w:cstheme="minorHAnsi"/>
          <w:lang w:val="en-GB"/>
        </w:rPr>
        <w:t xml:space="preserve"> the multidimensional a</w:t>
      </w:r>
      <w:r w:rsidR="006C17A6">
        <w:rPr>
          <w:rFonts w:asciiTheme="minorHAnsi" w:hAnsiTheme="minorHAnsi" w:cstheme="minorHAnsi"/>
          <w:lang w:val="en-GB"/>
        </w:rPr>
        <w:t>ssessment</w:t>
      </w:r>
      <w:r w:rsidR="00316C81">
        <w:rPr>
          <w:rFonts w:asciiTheme="minorHAnsi" w:hAnsiTheme="minorHAnsi" w:cstheme="minorHAnsi"/>
          <w:lang w:val="en-GB"/>
        </w:rPr>
        <w:t xml:space="preserve"> and management</w:t>
      </w:r>
      <w:r w:rsidR="006C17A6">
        <w:rPr>
          <w:rFonts w:asciiTheme="minorHAnsi" w:hAnsiTheme="minorHAnsi" w:cstheme="minorHAnsi"/>
          <w:lang w:val="en-GB"/>
        </w:rPr>
        <w:t xml:space="preserve"> of an older person. It</w:t>
      </w:r>
      <w:r w:rsidR="008263A8">
        <w:rPr>
          <w:rFonts w:asciiTheme="minorHAnsi" w:hAnsiTheme="minorHAnsi" w:cstheme="minorHAnsi"/>
          <w:lang w:val="en-GB"/>
        </w:rPr>
        <w:t xml:space="preserve"> is well described in hospital</w:t>
      </w:r>
      <w:r w:rsidR="006C17A6">
        <w:rPr>
          <w:rFonts w:asciiTheme="minorHAnsi" w:hAnsiTheme="minorHAnsi" w:cstheme="minorHAnsi"/>
          <w:lang w:val="en-GB"/>
        </w:rPr>
        <w:t xml:space="preserve"> and </w:t>
      </w:r>
      <w:r w:rsidR="005F263F">
        <w:rPr>
          <w:rFonts w:asciiTheme="minorHAnsi" w:hAnsiTheme="minorHAnsi" w:cstheme="minorHAnsi"/>
          <w:lang w:val="en-GB"/>
        </w:rPr>
        <w:t>home-based settings</w:t>
      </w:r>
      <w:r w:rsidR="00BA06FE">
        <w:rPr>
          <w:rFonts w:asciiTheme="minorHAnsi" w:hAnsiTheme="minorHAnsi" w:cstheme="minorHAnsi"/>
          <w:lang w:val="en-GB"/>
        </w:rPr>
        <w:t>. A</w:t>
      </w:r>
      <w:r w:rsidR="008C04A4">
        <w:rPr>
          <w:rFonts w:asciiTheme="minorHAnsi" w:hAnsiTheme="minorHAnsi" w:cstheme="minorHAnsi"/>
          <w:lang w:val="en-GB"/>
        </w:rPr>
        <w:t xml:space="preserve"> novel approach </w:t>
      </w:r>
      <w:r w:rsidR="008263A8">
        <w:rPr>
          <w:rFonts w:asciiTheme="minorHAnsi" w:hAnsiTheme="minorHAnsi" w:cstheme="minorHAnsi"/>
          <w:lang w:val="en-GB"/>
        </w:rPr>
        <w:t>could be to perform</w:t>
      </w:r>
      <w:r w:rsidR="006C17A6">
        <w:rPr>
          <w:rFonts w:asciiTheme="minorHAnsi" w:hAnsiTheme="minorHAnsi" w:cstheme="minorHAnsi"/>
          <w:lang w:val="en-GB"/>
        </w:rPr>
        <w:t xml:space="preserve"> CGA </w:t>
      </w:r>
      <w:r w:rsidR="008263A8">
        <w:rPr>
          <w:rFonts w:asciiTheme="minorHAnsi" w:hAnsiTheme="minorHAnsi" w:cstheme="minorHAnsi"/>
          <w:lang w:val="en-GB"/>
        </w:rPr>
        <w:t xml:space="preserve">within the primary care </w:t>
      </w:r>
      <w:r w:rsidR="00F811FB">
        <w:rPr>
          <w:rFonts w:asciiTheme="minorHAnsi" w:hAnsiTheme="minorHAnsi" w:cstheme="minorHAnsi"/>
          <w:lang w:val="en-GB"/>
        </w:rPr>
        <w:t>practice</w:t>
      </w:r>
      <w:r w:rsidR="00F863B4">
        <w:rPr>
          <w:rFonts w:asciiTheme="minorHAnsi" w:hAnsiTheme="minorHAnsi" w:cstheme="minorHAnsi"/>
          <w:lang w:val="en-GB"/>
        </w:rPr>
        <w:t>,</w:t>
      </w:r>
      <w:r w:rsidR="00207334">
        <w:rPr>
          <w:rFonts w:asciiTheme="minorHAnsi" w:hAnsiTheme="minorHAnsi" w:cstheme="minorHAnsi"/>
          <w:lang w:val="en-GB"/>
        </w:rPr>
        <w:t xml:space="preserve"> </w:t>
      </w:r>
      <w:r w:rsidR="0083233E">
        <w:rPr>
          <w:rFonts w:asciiTheme="minorHAnsi" w:hAnsiTheme="minorHAnsi" w:cstheme="minorHAnsi"/>
          <w:lang w:val="en-GB"/>
        </w:rPr>
        <w:t xml:space="preserve">the initial </w:t>
      </w:r>
      <w:r w:rsidR="00207334">
        <w:rPr>
          <w:rFonts w:asciiTheme="minorHAnsi" w:hAnsiTheme="minorHAnsi" w:cstheme="minorHAnsi"/>
          <w:lang w:val="en-GB"/>
        </w:rPr>
        <w:t>community located healthcare</w:t>
      </w:r>
      <w:r w:rsidR="0083233E">
        <w:rPr>
          <w:rFonts w:asciiTheme="minorHAnsi" w:hAnsiTheme="minorHAnsi" w:cstheme="minorHAnsi"/>
          <w:lang w:val="en-GB"/>
        </w:rPr>
        <w:t xml:space="preserve"> setting for patients</w:t>
      </w:r>
      <w:r w:rsidR="00207334">
        <w:rPr>
          <w:rFonts w:asciiTheme="minorHAnsi" w:hAnsiTheme="minorHAnsi" w:cstheme="minorHAnsi"/>
          <w:lang w:val="en-GB"/>
        </w:rPr>
        <w:t xml:space="preserve">, </w:t>
      </w:r>
      <w:r w:rsidR="007B4F67">
        <w:rPr>
          <w:rFonts w:asciiTheme="minorHAnsi" w:hAnsiTheme="minorHAnsi" w:cstheme="minorHAnsi"/>
          <w:lang w:val="en-GB"/>
        </w:rPr>
        <w:t xml:space="preserve">improving accessibility to </w:t>
      </w:r>
      <w:r w:rsidR="005F59B8">
        <w:rPr>
          <w:rFonts w:asciiTheme="minorHAnsi" w:hAnsiTheme="minorHAnsi" w:cstheme="minorHAnsi"/>
          <w:lang w:val="en-GB"/>
        </w:rPr>
        <w:t xml:space="preserve">a </w:t>
      </w:r>
      <w:r w:rsidR="00C3505A">
        <w:rPr>
          <w:rFonts w:asciiTheme="minorHAnsi" w:hAnsiTheme="minorHAnsi" w:cstheme="minorHAnsi"/>
          <w:lang w:val="en-GB"/>
        </w:rPr>
        <w:t>co-located multidisciplinary team</w:t>
      </w:r>
      <w:r w:rsidR="008263A8">
        <w:rPr>
          <w:rFonts w:asciiTheme="minorHAnsi" w:hAnsiTheme="minorHAnsi" w:cstheme="minorHAnsi"/>
          <w:lang w:val="en-GB"/>
        </w:rPr>
        <w:t xml:space="preserve">. </w:t>
      </w:r>
    </w:p>
    <w:p w14:paraId="3C780BFA" w14:textId="77777777" w:rsidR="005F0038" w:rsidRDefault="005F0038" w:rsidP="008263A8">
      <w:pPr>
        <w:rPr>
          <w:rFonts w:asciiTheme="minorHAnsi" w:hAnsiTheme="minorHAnsi" w:cstheme="minorHAnsi"/>
          <w:lang w:val="en-GB"/>
        </w:rPr>
      </w:pPr>
    </w:p>
    <w:p w14:paraId="7A578A26" w14:textId="08CBFEC0" w:rsidR="009B3E9A" w:rsidRDefault="005F0038" w:rsidP="008263A8">
      <w:pPr>
        <w:rPr>
          <w:rFonts w:asciiTheme="minorHAnsi" w:hAnsiTheme="minorHAnsi" w:cstheme="minorHAnsi"/>
          <w:lang w:val="en-GB"/>
        </w:rPr>
      </w:pPr>
      <w:r>
        <w:rPr>
          <w:rFonts w:asciiTheme="minorHAnsi" w:hAnsiTheme="minorHAnsi" w:cstheme="minorHAnsi"/>
          <w:lang w:val="en-GB"/>
        </w:rPr>
        <w:t>Aim: To</w:t>
      </w:r>
      <w:r w:rsidR="00D15923">
        <w:rPr>
          <w:rFonts w:asciiTheme="minorHAnsi" w:hAnsiTheme="minorHAnsi" w:cstheme="minorHAnsi"/>
          <w:lang w:val="en-GB"/>
        </w:rPr>
        <w:t xml:space="preserve"> appraise</w:t>
      </w:r>
      <w:r w:rsidR="00BF4D3F" w:rsidRPr="00DD4E31">
        <w:rPr>
          <w:rFonts w:asciiTheme="minorHAnsi" w:eastAsia="Times New Roman" w:hAnsiTheme="minorHAnsi" w:cstheme="minorHAnsi"/>
          <w:color w:val="000000"/>
          <w:lang w:val="en-GB"/>
        </w:rPr>
        <w:t xml:space="preserve"> </w:t>
      </w:r>
      <w:r w:rsidR="009B3E9A">
        <w:rPr>
          <w:rFonts w:asciiTheme="minorHAnsi" w:eastAsia="Times New Roman" w:hAnsiTheme="minorHAnsi" w:cstheme="minorHAnsi"/>
          <w:color w:val="000000"/>
          <w:lang w:val="en-GB"/>
        </w:rPr>
        <w:t>the evidence on</w:t>
      </w:r>
      <w:r w:rsidR="00BF4D3F" w:rsidRPr="00DD4E31">
        <w:rPr>
          <w:rFonts w:asciiTheme="minorHAnsi" w:eastAsia="Times New Roman" w:hAnsiTheme="minorHAnsi" w:cstheme="minorHAnsi"/>
          <w:color w:val="000000"/>
          <w:lang w:val="en-GB"/>
        </w:rPr>
        <w:t xml:space="preserve"> </w:t>
      </w:r>
      <w:r w:rsidR="00BF4D3F" w:rsidRPr="00DD4E31">
        <w:rPr>
          <w:rFonts w:asciiTheme="minorHAnsi" w:hAnsiTheme="minorHAnsi" w:cstheme="minorHAnsi"/>
          <w:lang w:val="en-GB"/>
        </w:rPr>
        <w:t>CGA i</w:t>
      </w:r>
      <w:r w:rsidR="009B3E9A">
        <w:rPr>
          <w:rFonts w:asciiTheme="minorHAnsi" w:hAnsiTheme="minorHAnsi" w:cstheme="minorHAnsi"/>
          <w:lang w:val="en-GB"/>
        </w:rPr>
        <w:t xml:space="preserve">mplemented within </w:t>
      </w:r>
      <w:r w:rsidR="004E0DA2">
        <w:rPr>
          <w:rFonts w:asciiTheme="minorHAnsi" w:hAnsiTheme="minorHAnsi" w:cstheme="minorHAnsi"/>
          <w:lang w:val="en-GB"/>
        </w:rPr>
        <w:t xml:space="preserve">the </w:t>
      </w:r>
      <w:r w:rsidR="00BF4D3F" w:rsidRPr="00DD4E31">
        <w:rPr>
          <w:rFonts w:asciiTheme="minorHAnsi" w:hAnsiTheme="minorHAnsi" w:cstheme="minorHAnsi"/>
          <w:lang w:val="en-GB"/>
        </w:rPr>
        <w:t>primary care</w:t>
      </w:r>
      <w:r w:rsidR="004E0DA2">
        <w:rPr>
          <w:rFonts w:asciiTheme="minorHAnsi" w:hAnsiTheme="minorHAnsi" w:cstheme="minorHAnsi"/>
          <w:lang w:val="en-GB"/>
        </w:rPr>
        <w:t xml:space="preserve"> practice</w:t>
      </w:r>
      <w:r w:rsidR="00BF4D3F" w:rsidRPr="00DD4E31">
        <w:rPr>
          <w:rFonts w:asciiTheme="minorHAnsi" w:hAnsiTheme="minorHAnsi" w:cstheme="minorHAnsi"/>
          <w:lang w:val="en-GB"/>
        </w:rPr>
        <w:t>.</w:t>
      </w:r>
      <w:r w:rsidR="009B3E9A">
        <w:rPr>
          <w:rFonts w:asciiTheme="minorHAnsi" w:hAnsiTheme="minorHAnsi" w:cstheme="minorHAnsi"/>
          <w:lang w:val="en-GB"/>
        </w:rPr>
        <w:t xml:space="preserve"> </w:t>
      </w:r>
    </w:p>
    <w:p w14:paraId="37012979" w14:textId="77777777" w:rsidR="009B3E9A" w:rsidRDefault="009B3E9A" w:rsidP="009B3E9A">
      <w:pPr>
        <w:jc w:val="both"/>
        <w:rPr>
          <w:rFonts w:asciiTheme="minorHAnsi" w:hAnsiTheme="minorHAnsi" w:cstheme="minorHAnsi"/>
          <w:lang w:val="en-GB"/>
        </w:rPr>
      </w:pPr>
    </w:p>
    <w:p w14:paraId="361F2B37" w14:textId="718D4618" w:rsidR="009B3E9A" w:rsidRDefault="009B3E9A" w:rsidP="009B3E9A">
      <w:pPr>
        <w:jc w:val="both"/>
        <w:rPr>
          <w:rFonts w:asciiTheme="minorHAnsi" w:hAnsiTheme="minorHAnsi" w:cstheme="minorHAnsi"/>
          <w:lang w:val="en-GB"/>
        </w:rPr>
      </w:pPr>
      <w:r>
        <w:rPr>
          <w:rFonts w:asciiTheme="minorHAnsi" w:hAnsiTheme="minorHAnsi" w:cstheme="minorHAnsi"/>
          <w:lang w:val="en-GB"/>
        </w:rPr>
        <w:t>Methods:</w:t>
      </w:r>
    </w:p>
    <w:p w14:paraId="5D9594CE" w14:textId="33213253" w:rsidR="009B3E9A" w:rsidRDefault="009B3E9A" w:rsidP="009B3E9A">
      <w:pPr>
        <w:jc w:val="both"/>
        <w:rPr>
          <w:rFonts w:asciiTheme="minorHAnsi" w:hAnsiTheme="minorHAnsi" w:cstheme="minorHAnsi"/>
          <w:lang w:val="en-GB"/>
        </w:rPr>
      </w:pPr>
      <w:r>
        <w:rPr>
          <w:rFonts w:asciiTheme="minorHAnsi" w:hAnsiTheme="minorHAnsi" w:cstheme="minorHAnsi"/>
          <w:lang w:val="en-GB"/>
        </w:rPr>
        <w:t xml:space="preserve">The review followed PRISMA recommendations. </w:t>
      </w:r>
      <w:r w:rsidRPr="00A25C48">
        <w:rPr>
          <w:rFonts w:asciiTheme="minorHAnsi" w:hAnsiTheme="minorHAnsi" w:cstheme="minorHAnsi"/>
          <w:lang w:val="en-GB"/>
        </w:rPr>
        <w:t>E</w:t>
      </w:r>
      <w:r>
        <w:rPr>
          <w:rFonts w:asciiTheme="minorHAnsi" w:hAnsiTheme="minorHAnsi" w:cstheme="minorHAnsi"/>
          <w:lang w:val="en-GB"/>
        </w:rPr>
        <w:t xml:space="preserve">ligible studies </w:t>
      </w:r>
      <w:r w:rsidRPr="00A25C48">
        <w:rPr>
          <w:rFonts w:asciiTheme="minorHAnsi" w:hAnsiTheme="minorHAnsi" w:cstheme="minorHAnsi"/>
          <w:lang w:val="en-GB"/>
        </w:rPr>
        <w:t xml:space="preserve">reported </w:t>
      </w:r>
      <w:r>
        <w:rPr>
          <w:rFonts w:asciiTheme="minorHAnsi" w:hAnsiTheme="minorHAnsi" w:cstheme="minorHAnsi"/>
          <w:lang w:val="en-GB"/>
        </w:rPr>
        <w:t>CGA</w:t>
      </w:r>
      <w:r w:rsidRPr="00A25C48">
        <w:rPr>
          <w:rFonts w:asciiTheme="minorHAnsi" w:hAnsiTheme="minorHAnsi" w:cstheme="minorHAnsi"/>
          <w:lang w:val="en-GB"/>
        </w:rPr>
        <w:t xml:space="preserve"> on persons aged </w:t>
      </w:r>
      <w:r w:rsidR="00D12171" w:rsidRPr="00D12171">
        <w:rPr>
          <w:rFonts w:asciiTheme="minorHAnsi" w:hAnsiTheme="minorHAnsi" w:cstheme="minorHAnsi"/>
          <w:u w:val="single"/>
          <w:lang w:val="en-GB"/>
        </w:rPr>
        <w:t>&gt;</w:t>
      </w:r>
      <w:r w:rsidR="00D12171">
        <w:rPr>
          <w:rFonts w:asciiTheme="minorHAnsi" w:hAnsiTheme="minorHAnsi" w:cstheme="minorHAnsi"/>
          <w:lang w:val="en-GB"/>
        </w:rPr>
        <w:t>65</w:t>
      </w:r>
      <w:r w:rsidRPr="00A25C48">
        <w:rPr>
          <w:rFonts w:asciiTheme="minorHAnsi" w:hAnsiTheme="minorHAnsi" w:cstheme="minorHAnsi"/>
          <w:lang w:val="en-GB"/>
        </w:rPr>
        <w:t xml:space="preserve"> in </w:t>
      </w:r>
      <w:r w:rsidR="006C17A6">
        <w:rPr>
          <w:rFonts w:asciiTheme="minorHAnsi" w:hAnsiTheme="minorHAnsi" w:cstheme="minorHAnsi"/>
          <w:lang w:val="en-GB"/>
        </w:rPr>
        <w:t>a</w:t>
      </w:r>
      <w:r w:rsidRPr="00A25C48">
        <w:rPr>
          <w:rFonts w:asciiTheme="minorHAnsi" w:hAnsiTheme="minorHAnsi" w:cstheme="minorHAnsi"/>
          <w:lang w:val="en-GB"/>
        </w:rPr>
        <w:t xml:space="preserve"> primary care </w:t>
      </w:r>
      <w:r w:rsidRPr="00B623D7">
        <w:rPr>
          <w:rFonts w:asciiTheme="minorHAnsi" w:hAnsiTheme="minorHAnsi" w:cstheme="minorHAnsi"/>
          <w:lang w:val="en-GB"/>
        </w:rPr>
        <w:t>practice</w:t>
      </w:r>
      <w:r>
        <w:rPr>
          <w:rFonts w:asciiTheme="minorHAnsi" w:hAnsiTheme="minorHAnsi" w:cstheme="minorHAnsi"/>
        </w:rPr>
        <w:t xml:space="preserve">. </w:t>
      </w:r>
      <w:r w:rsidRPr="00F712B5">
        <w:rPr>
          <w:rFonts w:asciiTheme="minorHAnsi" w:hAnsiTheme="minorHAnsi" w:cstheme="minorHAnsi"/>
        </w:rPr>
        <w:t xml:space="preserve">Studies </w:t>
      </w:r>
      <w:r>
        <w:rPr>
          <w:rFonts w:asciiTheme="minorHAnsi" w:hAnsiTheme="minorHAnsi" w:cstheme="minorHAnsi"/>
        </w:rPr>
        <w:t xml:space="preserve">focusing on </w:t>
      </w:r>
      <w:r w:rsidRPr="001E3973">
        <w:rPr>
          <w:rFonts w:asciiTheme="minorHAnsi" w:hAnsiTheme="minorHAnsi" w:cstheme="minorHAnsi"/>
        </w:rPr>
        <w:t>a single condition</w:t>
      </w:r>
      <w:r w:rsidRPr="00BF4D3F">
        <w:rPr>
          <w:rFonts w:asciiTheme="minorHAnsi" w:hAnsiTheme="minorHAnsi" w:cstheme="minorHAnsi"/>
        </w:rPr>
        <w:t xml:space="preserve"> were excluded.</w:t>
      </w:r>
      <w:r>
        <w:rPr>
          <w:rFonts w:asciiTheme="minorHAnsi" w:hAnsiTheme="minorHAnsi" w:cstheme="minorHAnsi"/>
        </w:rPr>
        <w:t xml:space="preserve"> Searches</w:t>
      </w:r>
      <w:r>
        <w:rPr>
          <w:rFonts w:asciiTheme="minorHAnsi" w:hAnsiTheme="minorHAnsi" w:cstheme="minorHAnsi"/>
          <w:lang w:val="en-GB"/>
        </w:rPr>
        <w:t xml:space="preserve"> were</w:t>
      </w:r>
      <w:r w:rsidRPr="00760F44">
        <w:rPr>
          <w:rFonts w:asciiTheme="minorHAnsi" w:hAnsiTheme="minorHAnsi" w:cstheme="minorHAnsi"/>
          <w:lang w:val="en-GB"/>
        </w:rPr>
        <w:t xml:space="preserve"> run in </w:t>
      </w:r>
      <w:r w:rsidR="00BA06FE">
        <w:rPr>
          <w:rFonts w:asciiTheme="minorHAnsi" w:hAnsiTheme="minorHAnsi" w:cstheme="minorHAnsi"/>
          <w:lang w:val="en-GB"/>
        </w:rPr>
        <w:t>five</w:t>
      </w:r>
      <w:r>
        <w:rPr>
          <w:rFonts w:asciiTheme="minorHAnsi" w:hAnsiTheme="minorHAnsi" w:cstheme="minorHAnsi"/>
          <w:lang w:val="en-GB"/>
        </w:rPr>
        <w:t xml:space="preserve"> databases; reference lists </w:t>
      </w:r>
      <w:r w:rsidR="000D6248">
        <w:rPr>
          <w:rFonts w:asciiTheme="minorHAnsi" w:hAnsiTheme="minorHAnsi" w:cstheme="minorHAnsi"/>
          <w:lang w:val="en-GB"/>
        </w:rPr>
        <w:t xml:space="preserve">and </w:t>
      </w:r>
      <w:r>
        <w:rPr>
          <w:rFonts w:asciiTheme="minorHAnsi" w:hAnsiTheme="minorHAnsi" w:cstheme="minorHAnsi"/>
          <w:lang w:val="en-GB"/>
        </w:rPr>
        <w:t>publications were screened. Two researchers independently screened for eligibility and assessed study quality.</w:t>
      </w:r>
      <w:r w:rsidR="002F24C4">
        <w:rPr>
          <w:rFonts w:asciiTheme="minorHAnsi" w:hAnsiTheme="minorHAnsi" w:cstheme="minorHAnsi"/>
          <w:lang w:val="en-GB"/>
        </w:rPr>
        <w:t xml:space="preserve"> </w:t>
      </w:r>
      <w:r w:rsidR="00207334">
        <w:rPr>
          <w:rFonts w:asciiTheme="minorHAnsi" w:hAnsiTheme="minorHAnsi" w:cstheme="minorHAnsi"/>
          <w:lang w:val="en-GB"/>
        </w:rPr>
        <w:t>All study o</w:t>
      </w:r>
      <w:r w:rsidR="00AC1549">
        <w:rPr>
          <w:rFonts w:asciiTheme="minorHAnsi" w:hAnsiTheme="minorHAnsi" w:cstheme="minorHAnsi"/>
          <w:lang w:val="en-GB"/>
        </w:rPr>
        <w:t>utcome</w:t>
      </w:r>
      <w:r w:rsidR="00207334">
        <w:rPr>
          <w:rFonts w:asciiTheme="minorHAnsi" w:hAnsiTheme="minorHAnsi" w:cstheme="minorHAnsi"/>
          <w:lang w:val="en-GB"/>
        </w:rPr>
        <w:t xml:space="preserve">s </w:t>
      </w:r>
      <w:r w:rsidR="00AC1549">
        <w:rPr>
          <w:rFonts w:asciiTheme="minorHAnsi" w:hAnsiTheme="minorHAnsi" w:cstheme="minorHAnsi"/>
          <w:lang w:val="en-GB"/>
        </w:rPr>
        <w:t>were reviewed.</w:t>
      </w:r>
    </w:p>
    <w:p w14:paraId="221BF085" w14:textId="7C510866" w:rsidR="009B3E9A" w:rsidRDefault="009B3E9A" w:rsidP="009B3E9A">
      <w:pPr>
        <w:jc w:val="both"/>
        <w:rPr>
          <w:rFonts w:asciiTheme="minorHAnsi" w:hAnsiTheme="minorHAnsi" w:cstheme="minorHAnsi"/>
          <w:lang w:val="en-GB"/>
        </w:rPr>
      </w:pPr>
    </w:p>
    <w:p w14:paraId="4BBC396D" w14:textId="637857E1" w:rsidR="009B3E9A" w:rsidRDefault="009B3E9A" w:rsidP="009B3E9A">
      <w:pPr>
        <w:jc w:val="both"/>
        <w:rPr>
          <w:rFonts w:asciiTheme="minorHAnsi" w:hAnsiTheme="minorHAnsi" w:cstheme="minorHAnsi"/>
          <w:lang w:val="en-GB"/>
        </w:rPr>
      </w:pPr>
      <w:r>
        <w:rPr>
          <w:rFonts w:asciiTheme="minorHAnsi" w:hAnsiTheme="minorHAnsi" w:cstheme="minorHAnsi"/>
          <w:lang w:val="en-GB"/>
        </w:rPr>
        <w:t>Results:</w:t>
      </w:r>
    </w:p>
    <w:p w14:paraId="55059712" w14:textId="0017637D" w:rsidR="009B3E9A" w:rsidRPr="00A04B54" w:rsidRDefault="009B3E9A" w:rsidP="00374A27">
      <w:pPr>
        <w:jc w:val="both"/>
        <w:rPr>
          <w:rFonts w:asciiTheme="minorHAnsi" w:hAnsiTheme="minorHAnsi" w:cstheme="minorHAnsi"/>
          <w:lang w:val="en-GB"/>
        </w:rPr>
      </w:pPr>
      <w:r>
        <w:rPr>
          <w:rFonts w:asciiTheme="minorHAnsi" w:hAnsiTheme="minorHAnsi" w:cstheme="minorHAnsi"/>
          <w:lang w:val="en-GB"/>
        </w:rPr>
        <w:t>Authors screened</w:t>
      </w:r>
      <w:r w:rsidRPr="00A04B54">
        <w:rPr>
          <w:rFonts w:asciiTheme="minorHAnsi" w:hAnsiTheme="minorHAnsi" w:cstheme="minorHAnsi"/>
          <w:lang w:val="en-GB"/>
        </w:rPr>
        <w:t xml:space="preserve"> </w:t>
      </w:r>
      <w:r w:rsidR="00207334">
        <w:rPr>
          <w:rFonts w:asciiTheme="minorHAnsi" w:hAnsiTheme="minorHAnsi" w:cstheme="minorHAnsi"/>
          <w:lang w:val="en-GB"/>
        </w:rPr>
        <w:t>9003</w:t>
      </w:r>
      <w:r w:rsidR="00207334" w:rsidRPr="00A04B54">
        <w:rPr>
          <w:rFonts w:asciiTheme="minorHAnsi" w:hAnsiTheme="minorHAnsi" w:cstheme="minorHAnsi"/>
          <w:lang w:val="en-GB"/>
        </w:rPr>
        <w:t xml:space="preserve"> </w:t>
      </w:r>
      <w:r>
        <w:rPr>
          <w:rFonts w:asciiTheme="minorHAnsi" w:hAnsiTheme="minorHAnsi" w:cstheme="minorHAnsi"/>
          <w:lang w:val="en-GB"/>
        </w:rPr>
        <w:t>titles</w:t>
      </w:r>
      <w:r w:rsidR="000D6248">
        <w:rPr>
          <w:rFonts w:asciiTheme="minorHAnsi" w:hAnsiTheme="minorHAnsi" w:cstheme="minorHAnsi"/>
          <w:lang w:val="en-GB"/>
        </w:rPr>
        <w:t xml:space="preserve">, </w:t>
      </w:r>
      <w:r w:rsidRPr="00A04B54">
        <w:rPr>
          <w:rFonts w:asciiTheme="minorHAnsi" w:hAnsiTheme="minorHAnsi" w:cstheme="minorHAnsi"/>
          <w:lang w:val="en-GB"/>
        </w:rPr>
        <w:t>1</w:t>
      </w:r>
      <w:r w:rsidR="00207334">
        <w:rPr>
          <w:rFonts w:asciiTheme="minorHAnsi" w:hAnsiTheme="minorHAnsi" w:cstheme="minorHAnsi"/>
          <w:lang w:val="en-GB"/>
        </w:rPr>
        <w:t>45</w:t>
      </w:r>
      <w:r>
        <w:rPr>
          <w:rFonts w:asciiTheme="minorHAnsi" w:hAnsiTheme="minorHAnsi" w:cstheme="minorHAnsi"/>
          <w:lang w:val="en-GB"/>
        </w:rPr>
        <w:t xml:space="preserve"> abstracts and </w:t>
      </w:r>
      <w:r w:rsidR="00207334">
        <w:rPr>
          <w:rFonts w:asciiTheme="minorHAnsi" w:hAnsiTheme="minorHAnsi" w:cstheme="minorHAnsi"/>
          <w:lang w:val="en-GB"/>
        </w:rPr>
        <w:t>97</w:t>
      </w:r>
      <w:r>
        <w:rPr>
          <w:rFonts w:asciiTheme="minorHAnsi" w:hAnsiTheme="minorHAnsi" w:cstheme="minorHAnsi"/>
          <w:lang w:val="en-GB"/>
        </w:rPr>
        <w:t xml:space="preserve"> full texts. </w:t>
      </w:r>
      <w:r w:rsidR="00D12171">
        <w:rPr>
          <w:rFonts w:asciiTheme="minorHAnsi" w:hAnsiTheme="minorHAnsi" w:cstheme="minorHAnsi"/>
          <w:lang w:val="en-GB"/>
        </w:rPr>
        <w:t xml:space="preserve">Four studies were included. </w:t>
      </w:r>
      <w:r w:rsidR="000D6248">
        <w:rPr>
          <w:rFonts w:asciiTheme="minorHAnsi" w:hAnsiTheme="minorHAnsi" w:cstheme="minorHAnsi"/>
          <w:lang w:val="en-GB"/>
        </w:rPr>
        <w:t>Limited study bias was observed.</w:t>
      </w:r>
      <w:r w:rsidR="00D12171">
        <w:rPr>
          <w:rFonts w:asciiTheme="minorHAnsi" w:hAnsiTheme="minorHAnsi" w:cstheme="minorHAnsi"/>
          <w:lang w:val="en-GB"/>
        </w:rPr>
        <w:t xml:space="preserve"> </w:t>
      </w:r>
      <w:r w:rsidR="00316C81">
        <w:rPr>
          <w:rFonts w:asciiTheme="minorHAnsi" w:hAnsiTheme="minorHAnsi" w:cstheme="minorHAnsi"/>
          <w:lang w:val="en-GB"/>
        </w:rPr>
        <w:t>S</w:t>
      </w:r>
      <w:r w:rsidR="002F24C4">
        <w:rPr>
          <w:rFonts w:asciiTheme="minorHAnsi" w:hAnsiTheme="minorHAnsi" w:cstheme="minorHAnsi"/>
          <w:lang w:val="en-GB"/>
        </w:rPr>
        <w:t xml:space="preserve">tudies were heterogeneous </w:t>
      </w:r>
      <w:r w:rsidR="000D6248">
        <w:rPr>
          <w:rFonts w:asciiTheme="minorHAnsi" w:hAnsiTheme="minorHAnsi" w:cstheme="minorHAnsi"/>
          <w:lang w:val="en-GB"/>
        </w:rPr>
        <w:t xml:space="preserve">in design and </w:t>
      </w:r>
      <w:r w:rsidR="00B47F47">
        <w:rPr>
          <w:rFonts w:asciiTheme="minorHAnsi" w:hAnsiTheme="minorHAnsi" w:cstheme="minorHAnsi"/>
          <w:lang w:val="en-GB"/>
        </w:rPr>
        <w:t xml:space="preserve">reported </w:t>
      </w:r>
      <w:r w:rsidR="000D6248">
        <w:rPr>
          <w:rFonts w:asciiTheme="minorHAnsi" w:hAnsiTheme="minorHAnsi" w:cstheme="minorHAnsi"/>
          <w:lang w:val="en-GB"/>
        </w:rPr>
        <w:t>outcomes</w:t>
      </w:r>
      <w:r w:rsidR="002F24C4">
        <w:rPr>
          <w:rFonts w:asciiTheme="minorHAnsi" w:hAnsiTheme="minorHAnsi" w:cstheme="minorHAnsi"/>
          <w:lang w:val="en-GB"/>
        </w:rPr>
        <w:t xml:space="preserve">. </w:t>
      </w:r>
      <w:r w:rsidR="000D6248">
        <w:rPr>
          <w:rFonts w:asciiTheme="minorHAnsi" w:hAnsiTheme="minorHAnsi" w:cstheme="minorHAnsi"/>
          <w:lang w:val="en-GB"/>
        </w:rPr>
        <w:t xml:space="preserve">CGAs were </w:t>
      </w:r>
      <w:r w:rsidR="006D4299">
        <w:rPr>
          <w:rFonts w:asciiTheme="minorHAnsi" w:hAnsiTheme="minorHAnsi" w:cstheme="minorHAnsi"/>
          <w:lang w:val="en-GB"/>
        </w:rPr>
        <w:t xml:space="preserve">led </w:t>
      </w:r>
      <w:r w:rsidR="000D6248">
        <w:rPr>
          <w:rFonts w:asciiTheme="minorHAnsi" w:hAnsiTheme="minorHAnsi" w:cstheme="minorHAnsi"/>
          <w:lang w:val="en-GB"/>
        </w:rPr>
        <w:t>by a geriatrician (n=3) or nurse practitioner (n=1), with varied l</w:t>
      </w:r>
      <w:r w:rsidR="002F24C4">
        <w:rPr>
          <w:rFonts w:asciiTheme="minorHAnsi" w:hAnsiTheme="minorHAnsi" w:cstheme="minorHAnsi"/>
          <w:lang w:val="en-GB"/>
        </w:rPr>
        <w:t xml:space="preserve">ength </w:t>
      </w:r>
      <w:r w:rsidR="000D6248">
        <w:rPr>
          <w:rFonts w:asciiTheme="minorHAnsi" w:hAnsiTheme="minorHAnsi" w:cstheme="minorHAnsi"/>
          <w:lang w:val="en-GB"/>
        </w:rPr>
        <w:t xml:space="preserve">and extent </w:t>
      </w:r>
      <w:r w:rsidR="006C17A6">
        <w:rPr>
          <w:rFonts w:asciiTheme="minorHAnsi" w:hAnsiTheme="minorHAnsi" w:cstheme="minorHAnsi"/>
          <w:lang w:val="en-GB"/>
        </w:rPr>
        <w:t>of follow up</w:t>
      </w:r>
      <w:r w:rsidR="00AC1549">
        <w:rPr>
          <w:rFonts w:asciiTheme="minorHAnsi" w:hAnsiTheme="minorHAnsi" w:cstheme="minorHAnsi"/>
          <w:lang w:val="en-GB"/>
        </w:rPr>
        <w:t xml:space="preserve"> (</w:t>
      </w:r>
      <w:r w:rsidR="000315DB">
        <w:rPr>
          <w:rFonts w:asciiTheme="minorHAnsi" w:hAnsiTheme="minorHAnsi" w:cstheme="minorHAnsi"/>
          <w:lang w:val="en-GB"/>
        </w:rPr>
        <w:t>12</w:t>
      </w:r>
      <w:r w:rsidR="003000BC">
        <w:rPr>
          <w:rFonts w:asciiTheme="minorHAnsi" w:hAnsiTheme="minorHAnsi" w:cstheme="minorHAnsi"/>
          <w:lang w:val="en-GB"/>
        </w:rPr>
        <w:t>-</w:t>
      </w:r>
      <w:r w:rsidR="000315DB">
        <w:rPr>
          <w:rFonts w:asciiTheme="minorHAnsi" w:hAnsiTheme="minorHAnsi" w:cstheme="minorHAnsi"/>
          <w:lang w:val="en-GB"/>
        </w:rPr>
        <w:t>48 months)</w:t>
      </w:r>
      <w:r w:rsidR="002F24C4">
        <w:rPr>
          <w:rFonts w:asciiTheme="minorHAnsi" w:hAnsiTheme="minorHAnsi" w:cstheme="minorHAnsi"/>
          <w:lang w:val="en-GB"/>
        </w:rPr>
        <w:t xml:space="preserve">. </w:t>
      </w:r>
      <w:r w:rsidR="000315DB">
        <w:rPr>
          <w:rFonts w:asciiTheme="minorHAnsi" w:hAnsiTheme="minorHAnsi" w:cstheme="minorHAnsi"/>
          <w:lang w:val="en-GB"/>
        </w:rPr>
        <w:t>Post-intervention</w:t>
      </w:r>
      <w:r w:rsidR="002F24C4">
        <w:rPr>
          <w:rFonts w:asciiTheme="minorHAnsi" w:hAnsiTheme="minorHAnsi" w:cstheme="minorHAnsi"/>
          <w:lang w:val="en-GB"/>
        </w:rPr>
        <w:t xml:space="preserve"> hospital admission rates showed mixed results, </w:t>
      </w:r>
      <w:r w:rsidR="00F863B4">
        <w:rPr>
          <w:rFonts w:asciiTheme="minorHAnsi" w:hAnsiTheme="minorHAnsi" w:cstheme="minorHAnsi"/>
          <w:lang w:val="en-GB"/>
        </w:rPr>
        <w:t>with improved adherence to</w:t>
      </w:r>
      <w:r w:rsidR="00B47F47">
        <w:rPr>
          <w:rFonts w:asciiTheme="minorHAnsi" w:hAnsiTheme="minorHAnsi" w:cstheme="minorHAnsi"/>
          <w:lang w:val="en-GB"/>
        </w:rPr>
        <w:t xml:space="preserve"> </w:t>
      </w:r>
      <w:r w:rsidR="00BA06FE">
        <w:rPr>
          <w:rFonts w:asciiTheme="minorHAnsi" w:hAnsiTheme="minorHAnsi" w:cstheme="minorHAnsi"/>
          <w:lang w:val="en-GB"/>
        </w:rPr>
        <w:t xml:space="preserve">medication </w:t>
      </w:r>
      <w:r w:rsidR="002F24C4">
        <w:rPr>
          <w:rFonts w:asciiTheme="minorHAnsi" w:hAnsiTheme="minorHAnsi" w:cstheme="minorHAnsi"/>
          <w:lang w:val="en-GB"/>
        </w:rPr>
        <w:t>modifications</w:t>
      </w:r>
      <w:r w:rsidR="000D6248">
        <w:rPr>
          <w:rFonts w:asciiTheme="minorHAnsi" w:hAnsiTheme="minorHAnsi" w:cstheme="minorHAnsi"/>
          <w:lang w:val="en-GB"/>
        </w:rPr>
        <w:t>.</w:t>
      </w:r>
      <w:r w:rsidR="00DA6D8E">
        <w:rPr>
          <w:rFonts w:asciiTheme="minorHAnsi" w:hAnsiTheme="minorHAnsi" w:cstheme="minorHAnsi"/>
          <w:lang w:val="en-GB"/>
        </w:rPr>
        <w:t xml:space="preserve"> </w:t>
      </w:r>
      <w:r w:rsidR="00B47F47">
        <w:rPr>
          <w:rFonts w:asciiTheme="minorHAnsi" w:hAnsiTheme="minorHAnsi" w:cstheme="minorHAnsi"/>
          <w:lang w:val="en-GB"/>
        </w:rPr>
        <w:t>No</w:t>
      </w:r>
      <w:r w:rsidR="00400649">
        <w:rPr>
          <w:rFonts w:asciiTheme="minorHAnsi" w:hAnsiTheme="minorHAnsi" w:cstheme="minorHAnsi"/>
          <w:lang w:val="en-GB"/>
        </w:rPr>
        <w:t xml:space="preserve"> improvement</w:t>
      </w:r>
      <w:r w:rsidR="005251F0">
        <w:rPr>
          <w:rFonts w:asciiTheme="minorHAnsi" w:hAnsiTheme="minorHAnsi" w:cstheme="minorHAnsi"/>
          <w:lang w:val="en-GB"/>
        </w:rPr>
        <w:t xml:space="preserve"> in survival</w:t>
      </w:r>
      <w:r w:rsidR="00400649">
        <w:rPr>
          <w:rFonts w:asciiTheme="minorHAnsi" w:hAnsiTheme="minorHAnsi" w:cstheme="minorHAnsi"/>
          <w:lang w:val="en-GB"/>
        </w:rPr>
        <w:t xml:space="preserve"> or functional outcomes</w:t>
      </w:r>
      <w:r w:rsidR="00B47F47">
        <w:rPr>
          <w:rFonts w:asciiTheme="minorHAnsi" w:hAnsiTheme="minorHAnsi" w:cstheme="minorHAnsi"/>
          <w:lang w:val="en-GB"/>
        </w:rPr>
        <w:t xml:space="preserve"> was observed</w:t>
      </w:r>
      <w:r w:rsidR="00BA06FE">
        <w:rPr>
          <w:rFonts w:asciiTheme="minorHAnsi" w:hAnsiTheme="minorHAnsi" w:cstheme="minorHAnsi"/>
          <w:lang w:val="en-GB"/>
        </w:rPr>
        <w:t>. I</w:t>
      </w:r>
      <w:r w:rsidR="00400649">
        <w:rPr>
          <w:rFonts w:asciiTheme="minorHAnsi" w:hAnsiTheme="minorHAnsi" w:cstheme="minorHAnsi"/>
          <w:lang w:val="en-GB"/>
        </w:rPr>
        <w:t xml:space="preserve">nterventions were </w:t>
      </w:r>
      <w:r w:rsidR="00B47F47">
        <w:rPr>
          <w:rFonts w:asciiTheme="minorHAnsi" w:hAnsiTheme="minorHAnsi" w:cstheme="minorHAnsi"/>
          <w:lang w:val="en-GB"/>
        </w:rPr>
        <w:t xml:space="preserve">widely </w:t>
      </w:r>
      <w:r w:rsidR="00400649">
        <w:rPr>
          <w:rFonts w:asciiTheme="minorHAnsi" w:hAnsiTheme="minorHAnsi" w:cstheme="minorHAnsi"/>
          <w:lang w:val="en-GB"/>
        </w:rPr>
        <w:t>accepted</w:t>
      </w:r>
      <w:r w:rsidR="000D6248">
        <w:rPr>
          <w:rFonts w:asciiTheme="minorHAnsi" w:hAnsiTheme="minorHAnsi" w:cstheme="minorHAnsi"/>
          <w:lang w:val="en-GB"/>
        </w:rPr>
        <w:t xml:space="preserve"> </w:t>
      </w:r>
      <w:r w:rsidR="00374A27">
        <w:rPr>
          <w:rFonts w:asciiTheme="minorHAnsi" w:hAnsiTheme="minorHAnsi" w:cstheme="minorHAnsi"/>
          <w:lang w:val="en-GB"/>
        </w:rPr>
        <w:t>and potentially cost-effective</w:t>
      </w:r>
      <w:r w:rsidR="00400649">
        <w:rPr>
          <w:rFonts w:asciiTheme="minorHAnsi" w:hAnsiTheme="minorHAnsi" w:cstheme="minorHAnsi"/>
          <w:lang w:val="en-GB"/>
        </w:rPr>
        <w:t xml:space="preserve">. </w:t>
      </w:r>
    </w:p>
    <w:p w14:paraId="1AD04143" w14:textId="77777777" w:rsidR="009B3E9A" w:rsidRDefault="009B3E9A" w:rsidP="009B3E9A">
      <w:pPr>
        <w:jc w:val="both"/>
        <w:rPr>
          <w:rFonts w:asciiTheme="minorHAnsi" w:hAnsiTheme="minorHAnsi" w:cstheme="minorHAnsi"/>
          <w:lang w:val="en-GB"/>
        </w:rPr>
      </w:pPr>
    </w:p>
    <w:p w14:paraId="65A253D3" w14:textId="5F990CFC" w:rsidR="009B3E9A" w:rsidRPr="00BF4D3F" w:rsidRDefault="00A863FC" w:rsidP="009B3E9A">
      <w:pPr>
        <w:rPr>
          <w:rFonts w:asciiTheme="minorHAnsi" w:hAnsiTheme="minorHAnsi" w:cstheme="minorHAnsi"/>
        </w:rPr>
      </w:pPr>
      <w:r>
        <w:rPr>
          <w:rFonts w:asciiTheme="minorHAnsi" w:hAnsiTheme="minorHAnsi" w:cstheme="minorHAnsi"/>
        </w:rPr>
        <w:t>Discussion:</w:t>
      </w:r>
    </w:p>
    <w:p w14:paraId="2DA22A8D" w14:textId="1B969EB7" w:rsidR="00265866" w:rsidRDefault="00BA06FE" w:rsidP="00374A27">
      <w:pPr>
        <w:jc w:val="both"/>
        <w:rPr>
          <w:rFonts w:asciiTheme="minorHAnsi" w:hAnsiTheme="minorHAnsi" w:cstheme="minorHAnsi"/>
          <w:lang w:val="en-GB"/>
        </w:rPr>
      </w:pPr>
      <w:r>
        <w:rPr>
          <w:rFonts w:asciiTheme="minorHAnsi" w:hAnsiTheme="minorHAnsi" w:cstheme="minorHAnsi"/>
          <w:lang w:val="en-GB"/>
        </w:rPr>
        <w:t>The</w:t>
      </w:r>
      <w:r w:rsidR="000D6248">
        <w:rPr>
          <w:rFonts w:asciiTheme="minorHAnsi" w:hAnsiTheme="minorHAnsi" w:cstheme="minorHAnsi"/>
          <w:lang w:val="en-GB"/>
        </w:rPr>
        <w:t xml:space="preserve"> four</w:t>
      </w:r>
      <w:r>
        <w:rPr>
          <w:rFonts w:asciiTheme="minorHAnsi" w:hAnsiTheme="minorHAnsi" w:cstheme="minorHAnsi"/>
          <w:lang w:val="en-GB"/>
        </w:rPr>
        <w:t xml:space="preserve"> studies </w:t>
      </w:r>
      <w:r w:rsidR="0039796C" w:rsidRPr="00832F83">
        <w:rPr>
          <w:rFonts w:asciiTheme="minorHAnsi" w:hAnsiTheme="minorHAnsi" w:cstheme="minorHAnsi"/>
          <w:lang w:val="en-GB"/>
        </w:rPr>
        <w:t xml:space="preserve">demonstrated that CGA was acceptable </w:t>
      </w:r>
      <w:r w:rsidR="00843A12">
        <w:rPr>
          <w:rFonts w:asciiTheme="minorHAnsi" w:hAnsiTheme="minorHAnsi" w:cstheme="minorHAnsi"/>
          <w:lang w:val="en-GB"/>
        </w:rPr>
        <w:t xml:space="preserve">and </w:t>
      </w:r>
      <w:r w:rsidR="0039796C">
        <w:rPr>
          <w:rFonts w:asciiTheme="minorHAnsi" w:hAnsiTheme="minorHAnsi" w:cstheme="minorHAnsi"/>
          <w:lang w:val="en-GB"/>
        </w:rPr>
        <w:t xml:space="preserve">provided </w:t>
      </w:r>
      <w:r w:rsidR="00374A27">
        <w:rPr>
          <w:rFonts w:asciiTheme="minorHAnsi" w:hAnsiTheme="minorHAnsi" w:cstheme="minorHAnsi"/>
          <w:lang w:val="en-GB"/>
        </w:rPr>
        <w:t>variable</w:t>
      </w:r>
      <w:r>
        <w:rPr>
          <w:rFonts w:asciiTheme="minorHAnsi" w:hAnsiTheme="minorHAnsi" w:cstheme="minorHAnsi"/>
          <w:lang w:val="en-GB"/>
        </w:rPr>
        <w:t xml:space="preserve"> outcome</w:t>
      </w:r>
      <w:r w:rsidR="0039796C">
        <w:rPr>
          <w:rFonts w:asciiTheme="minorHAnsi" w:hAnsiTheme="minorHAnsi" w:cstheme="minorHAnsi"/>
          <w:lang w:val="en-GB"/>
        </w:rPr>
        <w:t xml:space="preserve"> benefit. Further research is needed to identify the most effective strategy for implementing CGA in primar</w:t>
      </w:r>
      <w:r>
        <w:rPr>
          <w:rFonts w:asciiTheme="minorHAnsi" w:hAnsiTheme="minorHAnsi" w:cstheme="minorHAnsi"/>
          <w:lang w:val="en-GB"/>
        </w:rPr>
        <w:t xml:space="preserve">y care. Particular questions </w:t>
      </w:r>
      <w:r w:rsidR="0039796C">
        <w:rPr>
          <w:rFonts w:asciiTheme="minorHAnsi" w:hAnsiTheme="minorHAnsi" w:cstheme="minorHAnsi"/>
          <w:lang w:val="en-GB"/>
        </w:rPr>
        <w:t>include</w:t>
      </w:r>
      <w:r w:rsidR="0039796C" w:rsidRPr="00832F83">
        <w:rPr>
          <w:rFonts w:asciiTheme="minorHAnsi" w:hAnsiTheme="minorHAnsi" w:cstheme="minorHAnsi"/>
          <w:lang w:val="en-GB"/>
        </w:rPr>
        <w:t xml:space="preserve"> identification of patients</w:t>
      </w:r>
      <w:r w:rsidR="0039796C">
        <w:rPr>
          <w:rFonts w:asciiTheme="minorHAnsi" w:hAnsiTheme="minorHAnsi" w:cstheme="minorHAnsi"/>
          <w:lang w:val="en-GB"/>
        </w:rPr>
        <w:t xml:space="preserve"> suitable</w:t>
      </w:r>
      <w:r w:rsidR="00F863B4">
        <w:rPr>
          <w:rFonts w:asciiTheme="minorHAnsi" w:hAnsiTheme="minorHAnsi" w:cstheme="minorHAnsi"/>
          <w:lang w:val="en-GB"/>
        </w:rPr>
        <w:t xml:space="preserve"> for</w:t>
      </w:r>
      <w:r w:rsidR="0039796C">
        <w:rPr>
          <w:rFonts w:asciiTheme="minorHAnsi" w:hAnsiTheme="minorHAnsi" w:cstheme="minorHAnsi"/>
          <w:lang w:val="en-GB"/>
        </w:rPr>
        <w:t xml:space="preserve"> CGA within primary care</w:t>
      </w:r>
      <w:r w:rsidR="00F863B4">
        <w:rPr>
          <w:rFonts w:asciiTheme="minorHAnsi" w:hAnsiTheme="minorHAnsi" w:cstheme="minorHAnsi"/>
          <w:lang w:val="en-GB"/>
        </w:rPr>
        <w:t xml:space="preserve"> CGA</w:t>
      </w:r>
      <w:r w:rsidR="0039796C" w:rsidRPr="00832F83">
        <w:rPr>
          <w:rFonts w:asciiTheme="minorHAnsi" w:hAnsiTheme="minorHAnsi" w:cstheme="minorHAnsi"/>
          <w:lang w:val="en-GB"/>
        </w:rPr>
        <w:t>,</w:t>
      </w:r>
      <w:r w:rsidR="00F863B4">
        <w:rPr>
          <w:rFonts w:asciiTheme="minorHAnsi" w:hAnsiTheme="minorHAnsi" w:cstheme="minorHAnsi"/>
          <w:lang w:val="en-GB"/>
        </w:rPr>
        <w:t xml:space="preserve"> a</w:t>
      </w:r>
      <w:r w:rsidR="0039796C">
        <w:rPr>
          <w:rFonts w:asciiTheme="minorHAnsi" w:hAnsiTheme="minorHAnsi" w:cstheme="minorHAnsi"/>
          <w:lang w:val="en-GB"/>
        </w:rPr>
        <w:t xml:space="preserve"> consensus list of outcome measures, and the role of different healthcare professionals in delivering </w:t>
      </w:r>
      <w:r w:rsidR="006C17A6">
        <w:rPr>
          <w:rFonts w:asciiTheme="minorHAnsi" w:hAnsiTheme="minorHAnsi" w:cstheme="minorHAnsi"/>
          <w:lang w:val="en-GB"/>
        </w:rPr>
        <w:t>CGA.</w:t>
      </w:r>
    </w:p>
    <w:p w14:paraId="327EE22E" w14:textId="77777777" w:rsidR="00265866" w:rsidRDefault="00265866" w:rsidP="0039796C">
      <w:pPr>
        <w:jc w:val="both"/>
        <w:rPr>
          <w:rFonts w:asciiTheme="minorHAnsi" w:hAnsiTheme="minorHAnsi" w:cstheme="minorHAnsi"/>
          <w:lang w:val="en-GB"/>
        </w:rPr>
      </w:pPr>
    </w:p>
    <w:p w14:paraId="42D0BE82" w14:textId="77777777" w:rsidR="005F611F" w:rsidRPr="0077750F" w:rsidRDefault="005F611F" w:rsidP="005F611F">
      <w:r w:rsidRPr="0077750F">
        <w:t>Key words</w:t>
      </w:r>
    </w:p>
    <w:p w14:paraId="5D294EC7" w14:textId="77777777" w:rsidR="005F611F" w:rsidRPr="0077750F" w:rsidRDefault="005F611F" w:rsidP="005F611F">
      <w:pPr>
        <w:rPr>
          <w:rFonts w:asciiTheme="minorHAnsi" w:hAnsiTheme="minorHAnsi" w:cstheme="minorHAnsi"/>
          <w:lang w:val="en-GB"/>
        </w:rPr>
      </w:pPr>
      <w:r w:rsidRPr="0077750F">
        <w:rPr>
          <w:rFonts w:asciiTheme="minorHAnsi" w:hAnsiTheme="minorHAnsi" w:cstheme="minorHAnsi"/>
          <w:lang w:val="en-GB"/>
        </w:rPr>
        <w:t>Comprehensive geriatric assessme</w:t>
      </w:r>
      <w:r>
        <w:rPr>
          <w:rFonts w:asciiTheme="minorHAnsi" w:hAnsiTheme="minorHAnsi" w:cstheme="minorHAnsi"/>
          <w:lang w:val="en-GB"/>
        </w:rPr>
        <w:t>nt; older people; primary care</w:t>
      </w:r>
    </w:p>
    <w:p w14:paraId="14C0020F" w14:textId="77777777" w:rsidR="005F611F" w:rsidRDefault="005F611F" w:rsidP="005F611F">
      <w:pPr>
        <w:rPr>
          <w:rFonts w:asciiTheme="minorHAnsi" w:eastAsiaTheme="majorEastAsia" w:hAnsiTheme="minorHAnsi" w:cstheme="minorHAnsi"/>
          <w:b/>
          <w:color w:val="1F4D78" w:themeColor="accent1" w:themeShade="7F"/>
          <w:lang w:val="en-GB"/>
        </w:rPr>
      </w:pPr>
    </w:p>
    <w:p w14:paraId="0829B350" w14:textId="77777777" w:rsidR="005F611F" w:rsidRDefault="005F611F" w:rsidP="0039796C">
      <w:pPr>
        <w:jc w:val="both"/>
        <w:rPr>
          <w:rFonts w:asciiTheme="minorHAnsi" w:hAnsiTheme="minorHAnsi" w:cstheme="minorHAnsi"/>
          <w:lang w:val="en-GB"/>
        </w:rPr>
      </w:pPr>
    </w:p>
    <w:p w14:paraId="0316AD71" w14:textId="77777777" w:rsidR="00011365" w:rsidRPr="00011365" w:rsidRDefault="00011365" w:rsidP="00011365">
      <w:pPr>
        <w:rPr>
          <w:lang w:val="en-GB"/>
        </w:rPr>
      </w:pPr>
    </w:p>
    <w:p w14:paraId="7C9208A0" w14:textId="77777777" w:rsidR="00740C35" w:rsidRDefault="00740C35">
      <w:pPr>
        <w:rPr>
          <w:rFonts w:asciiTheme="minorHAnsi" w:eastAsiaTheme="majorEastAsia" w:hAnsiTheme="minorHAnsi" w:cstheme="minorHAnsi"/>
          <w:b/>
          <w:color w:val="1F4D78" w:themeColor="accent1" w:themeShade="7F"/>
          <w:lang w:val="en-GB"/>
        </w:rPr>
      </w:pPr>
      <w:r>
        <w:rPr>
          <w:rFonts w:asciiTheme="minorHAnsi" w:hAnsiTheme="minorHAnsi" w:cstheme="minorHAnsi"/>
        </w:rPr>
        <w:br w:type="page"/>
      </w:r>
    </w:p>
    <w:p w14:paraId="49E5BAD1" w14:textId="376A1AC7" w:rsidR="00993BD9" w:rsidRPr="00832F83" w:rsidRDefault="00993BD9" w:rsidP="00832F83">
      <w:pPr>
        <w:pStyle w:val="Heading3"/>
        <w:rPr>
          <w:rFonts w:asciiTheme="minorHAnsi" w:hAnsiTheme="minorHAnsi" w:cstheme="minorHAnsi"/>
          <w:sz w:val="24"/>
          <w:szCs w:val="24"/>
        </w:rPr>
      </w:pPr>
      <w:r w:rsidRPr="00832F83">
        <w:rPr>
          <w:rFonts w:asciiTheme="minorHAnsi" w:hAnsiTheme="minorHAnsi" w:cstheme="minorHAnsi"/>
          <w:sz w:val="24"/>
          <w:szCs w:val="24"/>
        </w:rPr>
        <w:lastRenderedPageBreak/>
        <w:t>Introduction:</w:t>
      </w:r>
    </w:p>
    <w:p w14:paraId="37C2FC21" w14:textId="77777777" w:rsidR="004E31FB" w:rsidRPr="00832F83" w:rsidRDefault="004E31FB" w:rsidP="00832F83">
      <w:pPr>
        <w:jc w:val="both"/>
        <w:rPr>
          <w:rFonts w:asciiTheme="minorHAnsi" w:hAnsiTheme="minorHAnsi" w:cstheme="minorHAnsi"/>
          <w:lang w:val="en-GB"/>
        </w:rPr>
      </w:pPr>
    </w:p>
    <w:p w14:paraId="3316D8F0" w14:textId="5F1F7CE9" w:rsidR="006518BD" w:rsidRDefault="00D66EAD" w:rsidP="00A41E31">
      <w:pPr>
        <w:jc w:val="both"/>
        <w:rPr>
          <w:rFonts w:asciiTheme="minorHAnsi" w:hAnsiTheme="minorHAnsi" w:cstheme="minorHAnsi"/>
          <w:lang w:val="en-GB"/>
        </w:rPr>
      </w:pPr>
      <w:r w:rsidRPr="00832F83">
        <w:rPr>
          <w:rFonts w:asciiTheme="minorHAnsi" w:hAnsiTheme="minorHAnsi" w:cstheme="minorHAnsi"/>
          <w:lang w:val="en-GB"/>
        </w:rPr>
        <w:t xml:space="preserve">Comprehensive Geriatric Assessment (CGA) is a multidimensional, </w:t>
      </w:r>
      <w:r w:rsidR="00F863B4">
        <w:rPr>
          <w:rFonts w:asciiTheme="minorHAnsi" w:hAnsiTheme="minorHAnsi" w:cstheme="minorHAnsi"/>
          <w:lang w:val="en-GB"/>
        </w:rPr>
        <w:t>multi</w:t>
      </w:r>
      <w:r w:rsidRPr="00832F83">
        <w:rPr>
          <w:rFonts w:asciiTheme="minorHAnsi" w:hAnsiTheme="minorHAnsi" w:cstheme="minorHAnsi"/>
          <w:lang w:val="en-GB"/>
        </w:rPr>
        <w:t xml:space="preserve">disciplinary diagnostic </w:t>
      </w:r>
      <w:r w:rsidR="00330AE3">
        <w:rPr>
          <w:rFonts w:asciiTheme="minorHAnsi" w:hAnsiTheme="minorHAnsi" w:cstheme="minorHAnsi"/>
          <w:lang w:val="en-GB"/>
        </w:rPr>
        <w:t xml:space="preserve">and therapeutic </w:t>
      </w:r>
      <w:r w:rsidRPr="00832F83">
        <w:rPr>
          <w:rFonts w:asciiTheme="minorHAnsi" w:hAnsiTheme="minorHAnsi" w:cstheme="minorHAnsi"/>
          <w:lang w:val="en-GB"/>
        </w:rPr>
        <w:t>process to determine the medical, psychological and functional capabilities of an older person</w:t>
      </w:r>
      <w:r w:rsidR="0025548E">
        <w:rPr>
          <w:rFonts w:asciiTheme="minorHAnsi" w:hAnsiTheme="minorHAnsi" w:cstheme="minorHAnsi"/>
          <w:lang w:val="en-GB"/>
        </w:rPr>
        <w:t xml:space="preserve"> </w:t>
      </w:r>
      <w:r w:rsidR="00A41E31">
        <w:rPr>
          <w:rFonts w:asciiTheme="minorHAnsi" w:hAnsiTheme="minorHAnsi" w:cstheme="minorHAnsi"/>
          <w:lang w:val="en-GB"/>
        </w:rPr>
        <w:t>and</w:t>
      </w:r>
      <w:r w:rsidR="0025548E">
        <w:rPr>
          <w:rFonts w:asciiTheme="minorHAnsi" w:hAnsiTheme="minorHAnsi" w:cstheme="minorHAnsi"/>
          <w:lang w:val="en-GB"/>
        </w:rPr>
        <w:t xml:space="preserve"> develop a coordinated and integrated plan for treatment and follow up</w:t>
      </w:r>
      <w:r w:rsidR="00237131">
        <w:rPr>
          <w:rFonts w:asciiTheme="minorHAnsi" w:hAnsiTheme="minorHAnsi" w:cstheme="minorHAnsi"/>
          <w:lang w:val="en-GB"/>
        </w:rPr>
        <w:fldChar w:fldCharType="begin" w:fldLock="1"/>
      </w:r>
      <w:r w:rsidR="000609D5">
        <w:rPr>
          <w:rFonts w:asciiTheme="minorHAnsi" w:hAnsiTheme="minorHAnsi" w:cstheme="minorHAnsi"/>
          <w:lang w:val="en-GB"/>
        </w:rPr>
        <w:instrText>ADDIN CSL_CITATION {"citationItems":[{"id":"ITEM-1","itemData":{"DOI":"https://doi.org/10.1111/j.1532-5415.1991.tb05932.x","abstract":"To maximize the cost effectiveness of geriatric evaluation and management (GEM) programs, criteria need to be established for selecting patients most likely to benefit. A working group was convened to define appropriate patient selection (targeting) criteria for each type of GEM program and to consider research questions for future targeting studies. The group outlined targeting criteria for the spectrum of GEM program types and locations. GEM program types included: inpatient GEM units; hospital geriatric consultation service; GEM programs in nursing homes; outpatient GEM programs for functionally impaired persons; and geriatric community outreach/screening programs for functionally independent elders. For each program type, the group outlined targeting criteria based on current literature and experience. Because research has not yet established the effectiveness of many of these patient targeting strategies, the group drafted a set of research questions, pertinent to targeting, that require attention: (1) For each identifiable population of elderly people, who are most likely to benefit from GEM? (2) How should these people best be identified/targeted? (3) What criteria should be used for targeting? (4) How and how often should population screening be performed to identify persons in need of GEM?","author":[{"dropping-particle":"","family":"Rubenstein, L. Z., Goodwin, M., Hadley, E., Patten, S. K., Rempusheski, V. F., Reuben, D., Winograd","given":"C. H.","non-dropping-particle":"","parse-names":false,"suffix":""}],"container-title":"Journal of American Geriatric Society","id":"ITEM-1","issue":"9 PT 2","issued":{"date-parts":[["1991"]]},"page":"37S-41S","title":"Working group recommendations: targeting criteria for geriatric evaluation and management research.","type":"article-journal","volume":"39"},"uris":["http://www.mendeley.com/documents/?uuid=cdcfecfe-6742-3e47-8027-1414c87369d2"]}],"mendeley":{"formattedCitation":"[1]","plainTextFormattedCitation":"[1]","previouslyFormattedCitation":"[1]"},"properties":{"noteIndex":0},"schema":"https://github.com/citation-style-language/schema/raw/master/csl-citation.json"}</w:instrText>
      </w:r>
      <w:r w:rsidR="00237131">
        <w:rPr>
          <w:rFonts w:asciiTheme="minorHAnsi" w:hAnsiTheme="minorHAnsi" w:cstheme="minorHAnsi"/>
          <w:lang w:val="en-GB"/>
        </w:rPr>
        <w:fldChar w:fldCharType="separate"/>
      </w:r>
      <w:r w:rsidR="005F0038" w:rsidRPr="005F0038">
        <w:rPr>
          <w:rFonts w:asciiTheme="minorHAnsi" w:hAnsiTheme="minorHAnsi" w:cstheme="minorHAnsi"/>
          <w:noProof/>
          <w:lang w:val="en-GB"/>
        </w:rPr>
        <w:t>[1]</w:t>
      </w:r>
      <w:r w:rsidR="00237131">
        <w:rPr>
          <w:rFonts w:asciiTheme="minorHAnsi" w:hAnsiTheme="minorHAnsi" w:cstheme="minorHAnsi"/>
          <w:lang w:val="en-GB"/>
        </w:rPr>
        <w:fldChar w:fldCharType="end"/>
      </w:r>
      <w:r w:rsidRPr="00832F83">
        <w:rPr>
          <w:rFonts w:asciiTheme="minorHAnsi" w:hAnsiTheme="minorHAnsi" w:cstheme="minorHAnsi"/>
          <w:lang w:val="en-GB"/>
        </w:rPr>
        <w:t>. It has been</w:t>
      </w:r>
      <w:r w:rsidR="00B30A0F">
        <w:rPr>
          <w:rFonts w:asciiTheme="minorHAnsi" w:hAnsiTheme="minorHAnsi" w:cstheme="minorHAnsi"/>
          <w:lang w:val="en-GB"/>
        </w:rPr>
        <w:t xml:space="preserve"> studied intensively and a number of systematic reviews and meta-analyses have shown benefit across healthcare settings</w:t>
      </w:r>
      <w:r w:rsidR="00237131">
        <w:rPr>
          <w:rFonts w:asciiTheme="minorHAnsi" w:hAnsiTheme="minorHAnsi" w:cstheme="minorHAnsi"/>
          <w:lang w:val="en-GB"/>
        </w:rPr>
        <w:fldChar w:fldCharType="begin" w:fldLock="1"/>
      </w:r>
      <w:r w:rsidR="000609D5">
        <w:rPr>
          <w:rFonts w:asciiTheme="minorHAnsi" w:hAnsiTheme="minorHAnsi" w:cstheme="minorHAnsi"/>
          <w:lang w:val="en-GB"/>
        </w:rPr>
        <w:instrText>ADDIN CSL_CITATION {"citationItems":[{"id":"ITEM-1","itemData":{"DOI":"10.1016/0140-6736(93)92884-V","ISBN":"0140-6736 (Print) 0140-6736 (Linking)","ISSN":"01406736","PMID":"8105269","abstract":"Summary There is disagreement on the usefulness of comprehensive geriatric assessment (CGA) due to conflicting results from individual trials. We did a meta-analysis on 28 controlled trials comprising 4959 subjects allocated to one of five CGA types and 4912 controls. Published data were supplemented with reanalysed data provided by the original investigators. We calculated combined odds ratios of important outcomes by pooling data from individual trials with multivariate logistic regression. Combined odds ratio (95% confidence interval) of living at home at follow-up was 1·68 (1·17-2 41) for geriatric evaluation and management units, 1·49 (1·12-1·98) for hospital-home assessment services, and 1·20 (1·05-1·37) for home assessment services. Covariate analysis showed that programmes with control over medical recommendations and extended ambulatory follow-up were more likely to be effective. Our analysis suggests that CGA programmes linking geriatric evaluation with strong long-term management are effective for improving survival and function in older persons.","author":[{"dropping-particle":"","family":"Stuck","given":"A.E","non-dropping-particle":"","parse-names":false,"suffix":""},{"dropping-particle":"","family":"Siu","given":"A.L","non-dropping-particle":"","parse-names":false,"suffix":""},{"dropping-particle":"","family":"Wieland","given":"G.D","non-dropping-particle":"","parse-names":false,"suffix":""},{"dropping-particle":"","family":"Rubenstein","given":"L.Z","non-dropping-particle":"","parse-names":false,"suffix":""},{"dropping-particle":"","family":"Adams","given":"J","non-dropping-particle":"","parse-names":false,"suffix":""}],"container-title":"The Lancet","id":"ITEM-1","issue":"8878","issued":{"date-parts":[["1993"]]},"page":"1032-1036","title":"Comprehensive geriatric assessment: a meta-analysis of controlled trials","type":"article-journal","volume":"342"},"uris":["http://www.mendeley.com/documents/?uuid=474ac5c5-2ef9-4c7e-b9b8-cfc7604a0b43"]},{"id":"ITEM-2","itemData":{"DOI":"10.1136/bmj.d6553","ISBN":"1756-1833 (Electronic)\\r0959-535X (Linking)","ISSN":"1756-1833","PMID":"22034146","abstract":"OBJECTIVE: To evaluate the effectiveness of comprehensive geriatric assessment in hospital for older adults admitted as an emergency. SEARCH STRATEGY: We searched the EPOC Register, Cochrane's Controlled Trials Register, the Database of Abstracts of Reviews of Effects (DARE), Medline, Embase, CINAHL, AARP Ageline, and handsearched high yield journals. SELECTION CRITERIA: Randomised controlled trials of comprehensive geriatric assessment (whether by mobile teams or in designated wards) compared with usual care. Comprehensive geriatric assessment is a multidimensional interdisciplinary diagnostic process used to determine the medical, psychological, and functional capabilities of a frail elderly person to develop a coordinated and integrated plan for treatment and long term follow-up. DATA COLLECTION AND ANALYSIS: Three independent reviewers assessed eligibility and trial quality and extracted published data. Two additional reviewers moderated. RESULTS: Twenty two trials evaluating 10,315 participants in six countries were identified. For the primary outcome \"living at home,\" patients who underwent comprehensive geriatric assessment were more likely to be alive and in their own homes at the end of scheduled follow-up (odds ratio 1.16 (95% confidence interval 1.05 to 1.28; P = 0.003; number needed to treat 33) at a median follow-up of 12 months versus 1.25 (1.11 to 1.42; P &lt; 0.001; number needed to treat 17) at a median follow-up of six months) compared with patients who received general medical care. In addition, patients were less likely to be living in residential care (0.78, 0.69 to 0.88; P &lt; 0.001). Subgroup interaction suggested differences between the subgroups \"wards\" and \"teams\" in favour of wards. Patients were also less likely to die or experience deterioration (0.76, 0.64 to 0.90; P = 0.001) and were more likely to experience improved cognition (standardised mean difference 0.08, 0.01 to 0.15; P = 0.02) in the comprehensive geriatric assessment group. CONCLUSIONS: Comprehensive geriatric assessment increases patients' likelihood of being alive and in their own homes after an emergency admission to hospital. This seems to be especially true for trials of wards designated for comprehensive geriatric assessment and is associated with a potential cost reduction compared with general medical care.","author":[{"dropping-particle":"","family":"Ellis","given":"Graham","non-dropping-particle":"","parse-names":false,"suffix":""},{"dropping-particle":"","family":"Whitehead","given":"Martin A","non-dropping-particle":"","parse-names":false,"suffix":""},{"dropping-particle":"","family":"Robinson","given":"David","non-dropping-particle":"","parse-names":false,"suffix":""},{"dropping-particle":"","family":"O'Neill","given":"Desmond","non-dropping-particle":"","parse-names":false,"suffix":""},{"dropping-particle":"","family":"Langhorne","given":"Peter","non-dropping-particle":"","parse-names":false,"suffix":""}],"container-title":"BMJ (Clinical research ed.)","id":"ITEM-2","issued":{"date-parts":[["2011"]]},"page":"d6553","title":"Comprehensive geriatric assessment for older adults admitted to hospital: meta-analysis of randomised controlled trials.","type":"article-journal","volume":"343"},"uris":["http://www.mendeley.com/documents/?uuid=3e9ba79f-ef00-45a9-aa18-586a183697ca"]}],"mendeley":{"formattedCitation":"[2, 3]","plainTextFormattedCitation":"[2, 3]","previouslyFormattedCitation":"[2, 3]"},"properties":{"noteIndex":0},"schema":"https://github.com/citation-style-language/schema/raw/master/csl-citation.json"}</w:instrText>
      </w:r>
      <w:r w:rsidR="00237131">
        <w:rPr>
          <w:rFonts w:asciiTheme="minorHAnsi" w:hAnsiTheme="minorHAnsi" w:cstheme="minorHAnsi"/>
          <w:lang w:val="en-GB"/>
        </w:rPr>
        <w:fldChar w:fldCharType="separate"/>
      </w:r>
      <w:r w:rsidR="005F0038" w:rsidRPr="005F0038">
        <w:rPr>
          <w:rFonts w:asciiTheme="minorHAnsi" w:hAnsiTheme="minorHAnsi" w:cstheme="minorHAnsi"/>
          <w:noProof/>
          <w:lang w:val="en-GB"/>
        </w:rPr>
        <w:t>[2, 3]</w:t>
      </w:r>
      <w:r w:rsidR="00237131">
        <w:rPr>
          <w:rFonts w:asciiTheme="minorHAnsi" w:hAnsiTheme="minorHAnsi" w:cstheme="minorHAnsi"/>
          <w:lang w:val="en-GB"/>
        </w:rPr>
        <w:fldChar w:fldCharType="end"/>
      </w:r>
      <w:r w:rsidR="00781B95">
        <w:rPr>
          <w:rFonts w:asciiTheme="minorHAnsi" w:hAnsiTheme="minorHAnsi" w:cstheme="minorHAnsi"/>
          <w:lang w:val="en-GB"/>
        </w:rPr>
        <w:t xml:space="preserve">, including </w:t>
      </w:r>
      <w:r w:rsidR="00330AE3">
        <w:rPr>
          <w:rFonts w:asciiTheme="minorHAnsi" w:hAnsiTheme="minorHAnsi" w:cstheme="minorHAnsi"/>
          <w:lang w:val="en-GB"/>
        </w:rPr>
        <w:t>home</w:t>
      </w:r>
      <w:r w:rsidR="00781B95">
        <w:rPr>
          <w:rFonts w:asciiTheme="minorHAnsi" w:hAnsiTheme="minorHAnsi" w:cstheme="minorHAnsi"/>
          <w:lang w:val="en-GB"/>
        </w:rPr>
        <w:t>-</w:t>
      </w:r>
      <w:r w:rsidR="00330AE3">
        <w:rPr>
          <w:rFonts w:asciiTheme="minorHAnsi" w:hAnsiTheme="minorHAnsi" w:cstheme="minorHAnsi"/>
          <w:lang w:val="en-GB"/>
        </w:rPr>
        <w:t xml:space="preserve">based </w:t>
      </w:r>
      <w:r w:rsidRPr="00832F83">
        <w:rPr>
          <w:rFonts w:asciiTheme="minorHAnsi" w:hAnsiTheme="minorHAnsi" w:cstheme="minorHAnsi"/>
          <w:lang w:val="en-GB"/>
        </w:rPr>
        <w:t xml:space="preserve">CGA for older people </w:t>
      </w:r>
      <w:r w:rsidR="006462EB">
        <w:rPr>
          <w:rFonts w:asciiTheme="minorHAnsi" w:hAnsiTheme="minorHAnsi" w:cstheme="minorHAnsi"/>
          <w:lang w:val="en-GB"/>
        </w:rPr>
        <w:t xml:space="preserve">with multimorbidity </w:t>
      </w:r>
      <w:r w:rsidR="00330AE3">
        <w:rPr>
          <w:rFonts w:asciiTheme="minorHAnsi" w:hAnsiTheme="minorHAnsi" w:cstheme="minorHAnsi"/>
          <w:lang w:val="en-GB"/>
        </w:rPr>
        <w:t>which</w:t>
      </w:r>
      <w:r w:rsidRPr="00832F83">
        <w:rPr>
          <w:rFonts w:asciiTheme="minorHAnsi" w:hAnsiTheme="minorHAnsi" w:cstheme="minorHAnsi"/>
          <w:lang w:val="en-GB"/>
        </w:rPr>
        <w:t xml:space="preserve"> has demonstrated reduced hospital admissions and improved mortality rates</w:t>
      </w:r>
      <w:r w:rsidRPr="00832F83">
        <w:rPr>
          <w:rFonts w:asciiTheme="minorHAnsi" w:hAnsiTheme="minorHAnsi" w:cstheme="minorHAnsi"/>
          <w:lang w:val="en-GB"/>
        </w:rPr>
        <w:fldChar w:fldCharType="begin" w:fldLock="1"/>
      </w:r>
      <w:r w:rsidR="000609D5">
        <w:rPr>
          <w:rFonts w:asciiTheme="minorHAnsi" w:hAnsiTheme="minorHAnsi" w:cstheme="minorHAnsi"/>
          <w:lang w:val="en-GB"/>
        </w:rPr>
        <w:instrText>ADDIN CSL_CITATION {"citationItems":[{"id":"ITEM-1","itemData":{"DOI":"10.1136/bmj.323.7315.719","ISBN":"0959-8138","ISSN":"0959-8138","PMID":"11576978","abstract":"OBJECTIVE: To evaluate the effectiveness of home visiting programmes that offer health promotion and preventive care to older people. DESIGN: Systematic review and meta-analysis of 15 studies of home visiting. PARTICIPANTS: older people living at home, including frail older people at risk of adverse outcomes. OUTCOME MEASURES: Mortality, admission to hospital, admission to institutional care, functional status, health status. RESULTS: Home visiting was associated with a significant reduction in mortality. The pooled odds ratio for eight studies that assessed mortality in members of the general elderly population was 0.76 (95% confidence interval 0.64 to 0.89). Five studies of home visiting to frail older people who were at risk of adverse outcomes also showed a significant reduction in mortality (0.72; 0.54 to 0.97). Home visiting was associated with a significant reduction in admissions to long term institutional care in members of the general elderly population (0.65; 0.46 to 0.91). For three studies of home visiting to frail, \"at risk\" older people, the pooled odds ratio was 0.55 (0.35 to 0.88). Meta-analysis of six studies of home visiting to members of the general elderly population showed no significant reduction in admissions to hospital (odds ratio 0.95; 0.80 to 1.09). Three studies showed no significant effect on health (standardised effect size 0.06; -0.07 to 0.18). Four studies showed no effect on activities of daily living (0.05; -0.07 to 0.17). CONCLUSION: Home visits to older people can reduce mortality and admission to long term institutional care.","author":[{"dropping-particle":"","family":"Elkan","given":"Ruth","non-dropping-particle":"","parse-names":false,"suffix":""},{"dropping-particle":"","family":"Kendrick","given":"Denise","non-dropping-particle":"","parse-names":false,"suffix":""},{"dropping-particle":"","family":"Dewey","given":"Michael","non-dropping-particle":"","parse-names":false,"suffix":""},{"dropping-particle":"","family":"Hewitt","given":"Michael","non-dropping-particle":"","parse-names":false,"suffix":""},{"dropping-particle":"","family":"Robinson","given":"Jane","non-dropping-particle":"","parse-names":false,"suffix":""},{"dropping-particle":"","family":"Blair","given":"Mitch","non-dropping-particle":"","parse-names":false,"suffix":""},{"dropping-particle":"","family":"Williams","given":"Deb","non-dropping-particle":"","parse-names":false,"suffix":""},{"dropping-particle":"","family":"Brummell","given":"Kathy","non-dropping-particle":"","parse-names":false,"suffix":""}],"container-title":"BMJ (Clinical research ed.)","id":"ITEM-1","issued":{"date-parts":[["2001"]]},"page":"719-25","title":"Effectiveness of home based support for older people: systematic review and meta-analysis.","type":"article-journal","volume":"323"},"uris":["http://www.mendeley.com/documents/?uuid=2d1d7644-b0a6-44d1-8220-3c161741394c"]}],"mendeley":{"formattedCitation":"[4]","plainTextFormattedCitation":"[4]","previouslyFormattedCitation":"[4]"},"properties":{"noteIndex":0},"schema":"https://github.com/citation-style-language/schema/raw/master/csl-citation.json"}</w:instrText>
      </w:r>
      <w:r w:rsidRPr="00832F83">
        <w:rPr>
          <w:rFonts w:asciiTheme="minorHAnsi" w:hAnsiTheme="minorHAnsi" w:cstheme="minorHAnsi"/>
          <w:lang w:val="en-GB"/>
        </w:rPr>
        <w:fldChar w:fldCharType="separate"/>
      </w:r>
      <w:r w:rsidR="005F0038" w:rsidRPr="005F0038">
        <w:rPr>
          <w:rFonts w:asciiTheme="minorHAnsi" w:hAnsiTheme="minorHAnsi" w:cstheme="minorHAnsi"/>
          <w:noProof/>
          <w:lang w:val="en-GB"/>
        </w:rPr>
        <w:t>[4]</w:t>
      </w:r>
      <w:r w:rsidRPr="00832F83">
        <w:rPr>
          <w:rFonts w:asciiTheme="minorHAnsi" w:hAnsiTheme="minorHAnsi" w:cstheme="minorHAnsi"/>
          <w:lang w:val="en-GB"/>
        </w:rPr>
        <w:fldChar w:fldCharType="end"/>
      </w:r>
      <w:r w:rsidRPr="00832F83">
        <w:rPr>
          <w:rFonts w:asciiTheme="minorHAnsi" w:hAnsiTheme="minorHAnsi" w:cstheme="minorHAnsi"/>
          <w:lang w:val="en-GB"/>
        </w:rPr>
        <w:t xml:space="preserve">. It is estimated that </w:t>
      </w:r>
      <w:r w:rsidR="00A93B57">
        <w:rPr>
          <w:rFonts w:asciiTheme="minorHAnsi" w:hAnsiTheme="minorHAnsi" w:cstheme="minorHAnsi"/>
          <w:lang w:val="en-GB"/>
        </w:rPr>
        <w:t>a third</w:t>
      </w:r>
      <w:r w:rsidRPr="00832F83">
        <w:rPr>
          <w:rFonts w:asciiTheme="minorHAnsi" w:hAnsiTheme="minorHAnsi" w:cstheme="minorHAnsi"/>
          <w:lang w:val="en-GB"/>
        </w:rPr>
        <w:t xml:space="preserve"> of the </w:t>
      </w:r>
      <w:r w:rsidR="00A93B57">
        <w:rPr>
          <w:rFonts w:asciiTheme="minorHAnsi" w:hAnsiTheme="minorHAnsi" w:cstheme="minorHAnsi"/>
          <w:lang w:val="en-GB"/>
        </w:rPr>
        <w:t>European</w:t>
      </w:r>
      <w:r w:rsidRPr="00832F83">
        <w:rPr>
          <w:rFonts w:asciiTheme="minorHAnsi" w:hAnsiTheme="minorHAnsi" w:cstheme="minorHAnsi"/>
          <w:lang w:val="en-GB"/>
        </w:rPr>
        <w:t xml:space="preserve"> population will be over 65 by the year 20</w:t>
      </w:r>
      <w:r w:rsidR="00A93B57">
        <w:rPr>
          <w:rFonts w:asciiTheme="minorHAnsi" w:hAnsiTheme="minorHAnsi" w:cstheme="minorHAnsi"/>
          <w:lang w:val="en-GB"/>
        </w:rPr>
        <w:t>6</w:t>
      </w:r>
      <w:r w:rsidRPr="00832F83">
        <w:rPr>
          <w:rFonts w:asciiTheme="minorHAnsi" w:hAnsiTheme="minorHAnsi" w:cstheme="minorHAnsi"/>
          <w:lang w:val="en-GB"/>
        </w:rPr>
        <w:t>0</w:t>
      </w:r>
      <w:r w:rsidR="000609D5">
        <w:rPr>
          <w:rFonts w:asciiTheme="minorHAnsi" w:hAnsiTheme="minorHAnsi" w:cstheme="minorHAnsi"/>
          <w:lang w:val="en-GB"/>
        </w:rPr>
        <w:fldChar w:fldCharType="begin" w:fldLock="1"/>
      </w:r>
      <w:r w:rsidR="000609D5">
        <w:rPr>
          <w:rFonts w:asciiTheme="minorHAnsi" w:hAnsiTheme="minorHAnsi" w:cstheme="minorHAnsi"/>
          <w:lang w:val="en-GB"/>
        </w:rPr>
        <w:instrText>ADDIN CSL_CITATION {"citationItems":[{"id":"ITEM-1","itemData":{"author":[{"dropping-particle":"","family":"European Commission","given":"","non-dropping-particle":"","parse-names":false,"suffix":""}],"id":"ITEM-1","issued":{"date-parts":[["2012"]]},"page":"http://ec.europa.eu/economy_finance/articles/struc","title":"Ageing report: Europe needs to prepare for growing older","type":"webpage"},"uris":["http://www.mendeley.com/documents/?uuid=8604ab96-6d0d-479e-978b-2ffcbcd227da"]}],"mendeley":{"formattedCitation":"[5]","plainTextFormattedCitation":"[5]","previouslyFormattedCitation":"[5]"},"properties":{"noteIndex":0},"schema":"https://github.com/citation-style-language/schema/raw/master/csl-citation.json"}</w:instrText>
      </w:r>
      <w:r w:rsidR="000609D5">
        <w:rPr>
          <w:rFonts w:asciiTheme="minorHAnsi" w:hAnsiTheme="minorHAnsi" w:cstheme="minorHAnsi"/>
          <w:lang w:val="en-GB"/>
        </w:rPr>
        <w:fldChar w:fldCharType="separate"/>
      </w:r>
      <w:r w:rsidR="000609D5" w:rsidRPr="000609D5">
        <w:rPr>
          <w:rFonts w:asciiTheme="minorHAnsi" w:hAnsiTheme="minorHAnsi" w:cstheme="minorHAnsi"/>
          <w:noProof/>
          <w:lang w:val="en-GB"/>
        </w:rPr>
        <w:t>[5]</w:t>
      </w:r>
      <w:r w:rsidR="000609D5">
        <w:rPr>
          <w:rFonts w:asciiTheme="minorHAnsi" w:hAnsiTheme="minorHAnsi" w:cstheme="minorHAnsi"/>
          <w:lang w:val="en-GB"/>
        </w:rPr>
        <w:fldChar w:fldCharType="end"/>
      </w:r>
      <w:r w:rsidR="000609D5">
        <w:rPr>
          <w:rFonts w:asciiTheme="minorHAnsi" w:hAnsiTheme="minorHAnsi" w:cstheme="minorHAnsi"/>
          <w:lang w:val="en-GB"/>
        </w:rPr>
        <w:t xml:space="preserve"> </w:t>
      </w:r>
      <w:r w:rsidRPr="00832F83">
        <w:rPr>
          <w:rFonts w:asciiTheme="minorHAnsi" w:hAnsiTheme="minorHAnsi" w:cstheme="minorHAnsi"/>
          <w:lang w:val="en-GB"/>
        </w:rPr>
        <w:t>and that worldwide, the number of people aged 80 and above will treble in this time</w:t>
      </w:r>
      <w:r w:rsidRPr="00832F83">
        <w:rPr>
          <w:rFonts w:asciiTheme="minorHAnsi" w:hAnsiTheme="minorHAnsi" w:cstheme="minorHAnsi"/>
          <w:lang w:val="en-GB"/>
        </w:rPr>
        <w:fldChar w:fldCharType="begin" w:fldLock="1"/>
      </w:r>
      <w:r w:rsidR="000609D5">
        <w:rPr>
          <w:rFonts w:asciiTheme="minorHAnsi" w:hAnsiTheme="minorHAnsi" w:cstheme="minorHAnsi"/>
          <w:lang w:val="en-GB"/>
        </w:rPr>
        <w:instrText>ADDIN CSL_CITATION {"citationItems":[{"id":"ITEM-1","itemData":{"DOI":"ST/ESA/SER.A/390","ISBN":"9789211514681","ISSN":"1092-8529","PMID":"20519118","abstract":"The present report updates and extends the 2002 and 2007 editions of World Population Ageing , 1 including new features on ageing in rural and urban areas, the coverage of pension systems and the impact of the 2007-2008 financial crisis on pension systems.","author":[{"dropping-particle":"","family":"United Nations","given":"","non-dropping-particle":"","parse-names":false,"suffix":""}],"id":"ITEM-1","issued":{"date-parts":[["2009"]]},"title":"World Population Ageing","type":"report"},"uris":["http://www.mendeley.com/documents/?uuid=16575817-feee-465f-a90d-ac7b1d7734c9"]}],"mendeley":{"formattedCitation":"[6]","plainTextFormattedCitation":"[6]","previouslyFormattedCitation":"[6]"},"properties":{"noteIndex":0},"schema":"https://github.com/citation-style-language/schema/raw/master/csl-citation.json"}</w:instrText>
      </w:r>
      <w:r w:rsidRPr="00832F83">
        <w:rPr>
          <w:rFonts w:asciiTheme="minorHAnsi" w:hAnsiTheme="minorHAnsi" w:cstheme="minorHAnsi"/>
          <w:lang w:val="en-GB"/>
        </w:rPr>
        <w:fldChar w:fldCharType="separate"/>
      </w:r>
      <w:r w:rsidR="005F0038" w:rsidRPr="005F0038">
        <w:rPr>
          <w:rFonts w:asciiTheme="minorHAnsi" w:hAnsiTheme="minorHAnsi" w:cstheme="minorHAnsi"/>
          <w:noProof/>
          <w:lang w:val="en-GB"/>
        </w:rPr>
        <w:t>[6]</w:t>
      </w:r>
      <w:r w:rsidRPr="00832F83">
        <w:rPr>
          <w:rFonts w:asciiTheme="minorHAnsi" w:hAnsiTheme="minorHAnsi" w:cstheme="minorHAnsi"/>
          <w:lang w:val="en-GB"/>
        </w:rPr>
        <w:fldChar w:fldCharType="end"/>
      </w:r>
      <w:r w:rsidRPr="00832F83">
        <w:rPr>
          <w:rFonts w:asciiTheme="minorHAnsi" w:hAnsiTheme="minorHAnsi" w:cstheme="minorHAnsi"/>
          <w:lang w:val="en-GB"/>
        </w:rPr>
        <w:t xml:space="preserve">. The effective, holistic management of older people </w:t>
      </w:r>
      <w:r w:rsidR="00330AE3">
        <w:rPr>
          <w:rFonts w:asciiTheme="minorHAnsi" w:hAnsiTheme="minorHAnsi" w:cstheme="minorHAnsi"/>
          <w:lang w:val="en-GB"/>
        </w:rPr>
        <w:t xml:space="preserve">living with </w:t>
      </w:r>
      <w:r w:rsidR="00A41E31">
        <w:rPr>
          <w:rFonts w:asciiTheme="minorHAnsi" w:hAnsiTheme="minorHAnsi" w:cstheme="minorHAnsi"/>
          <w:lang w:val="en-GB"/>
        </w:rPr>
        <w:t xml:space="preserve">multimorbidity and </w:t>
      </w:r>
      <w:r w:rsidR="00330AE3">
        <w:rPr>
          <w:rFonts w:asciiTheme="minorHAnsi" w:hAnsiTheme="minorHAnsi" w:cstheme="minorHAnsi"/>
          <w:lang w:val="en-GB"/>
        </w:rPr>
        <w:t xml:space="preserve">frailty </w:t>
      </w:r>
      <w:r w:rsidRPr="00832F83">
        <w:rPr>
          <w:rFonts w:asciiTheme="minorHAnsi" w:hAnsiTheme="minorHAnsi" w:cstheme="minorHAnsi"/>
          <w:lang w:val="en-GB"/>
        </w:rPr>
        <w:t>will therefore become increasingly necessary</w:t>
      </w:r>
      <w:r w:rsidR="00F863B4">
        <w:rPr>
          <w:rFonts w:asciiTheme="minorHAnsi" w:hAnsiTheme="minorHAnsi" w:cstheme="minorHAnsi"/>
          <w:lang w:val="en-GB"/>
        </w:rPr>
        <w:fldChar w:fldCharType="begin" w:fldLock="1"/>
      </w:r>
      <w:r w:rsidR="00A24EDB">
        <w:rPr>
          <w:rFonts w:asciiTheme="minorHAnsi" w:hAnsiTheme="minorHAnsi" w:cstheme="minorHAnsi"/>
          <w:lang w:val="en-GB"/>
        </w:rPr>
        <w:instrText>ADDIN CSL_CITATION {"citationItems":[{"id":"ITEM-1","itemData":{"DOI":"10.1016/s0140-6736(12)62167-9","ISSN":"01406736","PMID":"23395245","author":[{"dropping-particle":"","family":"Clegg","given":"Andrew","non-dropping-particle":"","parse-names":false,"suffix":""},{"dropping-particle":"","family":"Young","given":"John","non-dropping-particle":"","parse-names":false,"suffix":""},{"dropping-particle":"","family":"Iliffe","given":"Steve","non-dropping-particle":"","parse-names":false,"suffix":""},{"dropping-particle":"","family":"Rikkert","given":"Marcel Olde","non-dropping-particle":"","parse-names":false,"suffix":""},{"dropping-particle":"","family":"Rockwood","given":"Kenneth","non-dropping-particle":"","parse-names":false,"suffix":""}],"container-title":"The Lancet","id":"ITEM-1","issue":"9868","issued":{"date-parts":[["2013"]]},"page":"752-762","title":"Frailty in elderly people","type":"article-journal","volume":"381"},"uris":["http://www.mendeley.com/documents/?uuid=2f0ae5cf-568a-4ae5-a136-291ebfa3a7a5"]}],"mendeley":{"formattedCitation":"[7]","plainTextFormattedCitation":"[7]","previouslyFormattedCitation":"[7]"},"properties":{"noteIndex":0},"schema":"https://github.com/citation-style-language/schema/raw/master/csl-citation.json"}</w:instrText>
      </w:r>
      <w:r w:rsidR="00F863B4">
        <w:rPr>
          <w:rFonts w:asciiTheme="minorHAnsi" w:hAnsiTheme="minorHAnsi" w:cstheme="minorHAnsi"/>
          <w:lang w:val="en-GB"/>
        </w:rPr>
        <w:fldChar w:fldCharType="separate"/>
      </w:r>
      <w:r w:rsidR="00F863B4" w:rsidRPr="00F863B4">
        <w:rPr>
          <w:rFonts w:asciiTheme="minorHAnsi" w:hAnsiTheme="minorHAnsi" w:cstheme="minorHAnsi"/>
          <w:noProof/>
          <w:lang w:val="en-GB"/>
        </w:rPr>
        <w:t>[7]</w:t>
      </w:r>
      <w:r w:rsidR="00F863B4">
        <w:rPr>
          <w:rFonts w:asciiTheme="minorHAnsi" w:hAnsiTheme="minorHAnsi" w:cstheme="minorHAnsi"/>
          <w:lang w:val="en-GB"/>
        </w:rPr>
        <w:fldChar w:fldCharType="end"/>
      </w:r>
      <w:r w:rsidRPr="00832F83">
        <w:rPr>
          <w:rFonts w:asciiTheme="minorHAnsi" w:hAnsiTheme="minorHAnsi" w:cstheme="minorHAnsi"/>
          <w:lang w:val="en-GB"/>
        </w:rPr>
        <w:t xml:space="preserve">. </w:t>
      </w:r>
    </w:p>
    <w:p w14:paraId="5B3D79FA" w14:textId="77777777" w:rsidR="006518BD" w:rsidRDefault="006518BD" w:rsidP="00A41E31">
      <w:pPr>
        <w:jc w:val="both"/>
        <w:rPr>
          <w:rFonts w:asciiTheme="minorHAnsi" w:hAnsiTheme="minorHAnsi" w:cstheme="minorHAnsi"/>
          <w:lang w:val="en-GB"/>
        </w:rPr>
      </w:pPr>
    </w:p>
    <w:p w14:paraId="75861DBF" w14:textId="3322C90A" w:rsidR="00616025" w:rsidRPr="00446665" w:rsidRDefault="00E45D08" w:rsidP="008E0D44">
      <w:pPr>
        <w:jc w:val="both"/>
        <w:rPr>
          <w:rFonts w:asciiTheme="minorHAnsi" w:hAnsiTheme="minorHAnsi" w:cstheme="minorHAnsi"/>
          <w:lang w:val="en-GB"/>
        </w:rPr>
      </w:pPr>
      <w:r>
        <w:rPr>
          <w:rFonts w:asciiTheme="minorHAnsi" w:hAnsiTheme="minorHAnsi" w:cstheme="minorHAnsi"/>
          <w:lang w:val="en-GB"/>
        </w:rPr>
        <w:t xml:space="preserve">Tools to identify patients </w:t>
      </w:r>
      <w:r w:rsidR="00F811FB">
        <w:rPr>
          <w:rFonts w:asciiTheme="minorHAnsi" w:hAnsiTheme="minorHAnsi" w:cstheme="minorHAnsi"/>
          <w:lang w:val="en-GB"/>
        </w:rPr>
        <w:t>at risk of</w:t>
      </w:r>
      <w:r>
        <w:rPr>
          <w:rFonts w:asciiTheme="minorHAnsi" w:hAnsiTheme="minorHAnsi" w:cstheme="minorHAnsi"/>
          <w:lang w:val="en-GB"/>
        </w:rPr>
        <w:t xml:space="preserve"> frailty using scoring </w:t>
      </w:r>
      <w:r w:rsidR="00F811FB">
        <w:rPr>
          <w:rFonts w:asciiTheme="minorHAnsi" w:hAnsiTheme="minorHAnsi" w:cstheme="minorHAnsi"/>
          <w:lang w:val="en-GB"/>
        </w:rPr>
        <w:t>methods</w:t>
      </w:r>
      <w:r>
        <w:rPr>
          <w:rFonts w:asciiTheme="minorHAnsi" w:hAnsiTheme="minorHAnsi" w:cstheme="minorHAnsi"/>
          <w:lang w:val="en-GB"/>
        </w:rPr>
        <w:t xml:space="preserve"> </w:t>
      </w:r>
      <w:r w:rsidR="00F811FB">
        <w:rPr>
          <w:rFonts w:asciiTheme="minorHAnsi" w:hAnsiTheme="minorHAnsi" w:cstheme="minorHAnsi"/>
          <w:lang w:val="en-GB"/>
        </w:rPr>
        <w:t>are</w:t>
      </w:r>
      <w:r>
        <w:rPr>
          <w:rFonts w:asciiTheme="minorHAnsi" w:hAnsiTheme="minorHAnsi" w:cstheme="minorHAnsi"/>
          <w:lang w:val="en-GB"/>
        </w:rPr>
        <w:t xml:space="preserve"> increasing</w:t>
      </w:r>
      <w:r w:rsidR="00F863B4">
        <w:rPr>
          <w:rFonts w:asciiTheme="minorHAnsi" w:hAnsiTheme="minorHAnsi" w:cstheme="minorHAnsi"/>
          <w:lang w:val="en-GB"/>
        </w:rPr>
        <w:t>ly used</w:t>
      </w:r>
      <w:r>
        <w:rPr>
          <w:rFonts w:asciiTheme="minorHAnsi" w:hAnsiTheme="minorHAnsi" w:cstheme="minorHAnsi"/>
          <w:lang w:val="en-GB"/>
        </w:rPr>
        <w:t xml:space="preserve"> internationally</w:t>
      </w:r>
      <w:r w:rsidR="000609D5">
        <w:rPr>
          <w:rFonts w:asciiTheme="minorHAnsi" w:hAnsiTheme="minorHAnsi" w:cstheme="minorHAnsi"/>
          <w:lang w:val="en-GB"/>
        </w:rPr>
        <w:fldChar w:fldCharType="begin" w:fldLock="1"/>
      </w:r>
      <w:r w:rsidR="00A24EDB">
        <w:rPr>
          <w:rFonts w:asciiTheme="minorHAnsi" w:hAnsiTheme="minorHAnsi" w:cstheme="minorHAnsi"/>
          <w:lang w:val="en-GB"/>
        </w:rPr>
        <w:instrText>ADDIN CSL_CITATION {"citationItems":[{"id":"ITEM-1","itemData":{"DOI":"10.1136/bmjopen-2014-006645","ISBN":"2044-6055 (Electronic)","ISSN":"20446055","PMID":"25537787","abstract":"OBJECTIVE To create and validate a frailty assessment tool for community-dwelling adults aged ≥75 years. DESIGN Longitudinal, population-based study. SETTING The Survey of Health, Ageing and Retirement in Europe (SHARE). PARTICIPANTS 4001 women and 3057 men aged ≥75 years from the second wave of SHARE. 3325 women and 2587 men had complete information for the frailty indicators: fatigue, low appetite, weakness, observed gait (walking without help, walking with help, chairbound/bedbound, unobserved) and low physical activity. MAIN OUTCOME MEASURES The internal validity of the frailty indicators was tested with latent class analysis, by modelling an underlying variable with three ordered categories. The predictive validity of the frailty classification was tested against 2-year mortality and 4-year disability. The mortality prediction of SHARE-FI75+ was compared with that of previously operationalised frailty scales in SHARE (SHARE-FI, 70-item index, phenotype, FRAIL). RESULTS In both genders, all frailty indicators significantly aggregated into a three-category ordinal latent variable. After adjusting for baseline age, comorbidity and basic activities of daily living (BADL) disability, the frail had an OR for 2-year mortality of 2.2 (95% CI 1.2 to 3.8) in women and 4.2 (2.6 to 6.8) in men. The mortality prediction of SHARE-FI75+ was similar to that of the other SHARE frailty scales. By wave 4, 49% of frail women (78 of 159) had at least one more limitation with BADL (compared with 18% of non-frail, 125 of 684; p&lt;0.001); in men, these proportions were 39% (26 of 66) and 18% (110 of 621), respectively (p&lt;0.001). A calculator is supplied for point-of-care use, which automatically replicates the frailty classification for any given measurements. CONCLUSIONS SHARE-FI75+ could help frailty case finding in primary care and provide a focus for personalised community interventions. Further validation in trials and clinical programmes is needed.","author":[{"dropping-particle":"","family":"Romero-Ortuno","given":"Roman","non-dropping-particle":"","parse-names":false,"suffix":""},{"dropping-particle":"","family":"Soraghan","given":"Christopher","non-dropping-particle":"","parse-names":false,"suffix":""}],"container-title":"BMJ Open","id":"ITEM-1","issue":"12","issued":{"date-parts":[["2014"]]},"title":"A Frailty Instrument for primary care for those aged 75 years or more: Findings from the Survey of Health, Ageing and Retirement in Europe, a longitudinal population-based cohort study (SHARE-FI75+)","type":"article-journal","volume":"4"},"uris":["http://www.mendeley.com/documents/?uuid=a3af3d07-5950-4af7-919c-19641f07f90f"]},{"id":"ITEM-2","itemData":{"DOI":"10.1017/S0714980816000301","ISBN":"0714980816000","ISSN":"17101107","PMID":"27211065","abstract":"As Canada's population ages, frailty - with its increased risk of functional decline, deterioration in health status, and death - will become increasingly common. The physiology of frailty reflects its multisystem, multi-organ origins. About a quarter of Canadians over age 65 are frail, increasing to over half in those older than 85. Our health care system is organized around single-organ systems, impairing our ability to effectively treat people having multiple disorders and functional limitations. To address frailty, we must recognize when it occurs, increase awareness of its significance, develop holistic models of care, and generate better evidence for its treatment. Recognizing how frailty impacts lifespan will allow for integration of care goals into treatment options. Different settings in the Canadian health care system will require different strategies and tools to assess frailty. Given the magnitude of challenges frailty poses for the health care system as currently organized, policy changes will be essential.","author":[{"dropping-particle":"","family":"Muscedere","given":"John","non-dropping-particle":"","parse-names":false,"suffix":""},{"dropping-particle":"","family":"Andrew","given":"Melissa K.","non-dropping-particle":"","parse-names":false,"suffix":""},{"dropping-particle":"","family":"Bagshaw","given":"Sean M.","non-dropping-particle":"","parse-names":false,"suffix":""},{"dropping-particle":"","family":"Estabrooks","given":"Carole","non-dropping-particle":"","parse-names":false,"suffix":""},{"dropping-particle":"","family":"Hogan","given":"David","non-dropping-particle":"","parse-names":false,"suffix":""},{"dropping-particle":"","family":"Holroyd-Leduc","given":"Jayna","non-dropping-particle":"","parse-names":false,"suffix":""},{"dropping-particle":"","family":"Howlett","given":"Susan","non-dropping-particle":"","parse-names":false,"suffix":""},{"dropping-particle":"","family":"Lahey","given":"William","non-dropping-particle":"","parse-names":false,"suffix":""},{"dropping-particle":"","family":"Maxwell","given":"Colleen","non-dropping-particle":"","parse-names":false,"suffix":""},{"dropping-particle":"","family":"McNally","given":"Mary","non-dropping-particle":"","parse-names":false,"suffix":""},{"dropping-particle":"","family":"Moorhouse","given":"Paige","non-dropping-particle":"","parse-names":false,"suffix":""},{"dropping-particle":"","family":"Rockwood","given":"Kenneth","non-dropping-particle":"","parse-names":false,"suffix":""},{"dropping-particle":"","family":"Rolfson","given":"Darryl","non-dropping-particle":"","parse-names":false,"suffix":""},{"dropping-particle":"","family":"Sinha","given":"Samir","non-dropping-particle":"","parse-names":false,"suffix":""},{"dropping-particle":"","family":"Tholl","given":"Bill","non-dropping-particle":"","parse-names":false,"suffix":""}],"container-title":"Canadian Journal on Aging","id":"ITEM-2","issue":"3","issued":{"date-parts":[["2016"]]},"page":"281-297","title":"Screening for Frailty in Canada's Health Care System: A Time for Action","type":"article-journal","volume":"35"},"uris":["http://www.mendeley.com/documents/?uuid=1ba1f7b7-834c-4f12-b5a5-9878183ceca0"]}],"mendeley":{"formattedCitation":"[8, 9]","plainTextFormattedCitation":"[8, 9]","previouslyFormattedCitation":"[8, 9]"},"properties":{"noteIndex":0},"schema":"https://github.com/citation-style-language/schema/raw/master/csl-citation.json"}</w:instrText>
      </w:r>
      <w:r w:rsidR="000609D5">
        <w:rPr>
          <w:rFonts w:asciiTheme="minorHAnsi" w:hAnsiTheme="minorHAnsi" w:cstheme="minorHAnsi"/>
          <w:lang w:val="en-GB"/>
        </w:rPr>
        <w:fldChar w:fldCharType="separate"/>
      </w:r>
      <w:r w:rsidR="00F863B4" w:rsidRPr="00F863B4">
        <w:rPr>
          <w:rFonts w:asciiTheme="minorHAnsi" w:hAnsiTheme="minorHAnsi" w:cstheme="minorHAnsi"/>
          <w:noProof/>
          <w:lang w:val="en-GB"/>
        </w:rPr>
        <w:t>[8, 9]</w:t>
      </w:r>
      <w:r w:rsidR="000609D5">
        <w:rPr>
          <w:rFonts w:asciiTheme="minorHAnsi" w:hAnsiTheme="minorHAnsi" w:cstheme="minorHAnsi"/>
          <w:lang w:val="en-GB"/>
        </w:rPr>
        <w:fldChar w:fldCharType="end"/>
      </w:r>
      <w:r>
        <w:rPr>
          <w:rFonts w:asciiTheme="minorHAnsi" w:hAnsiTheme="minorHAnsi" w:cstheme="minorHAnsi"/>
          <w:lang w:val="en-GB"/>
        </w:rPr>
        <w:t xml:space="preserve"> and ha</w:t>
      </w:r>
      <w:r w:rsidR="00F811FB">
        <w:rPr>
          <w:rFonts w:asciiTheme="minorHAnsi" w:hAnsiTheme="minorHAnsi" w:cstheme="minorHAnsi"/>
          <w:lang w:val="en-GB"/>
        </w:rPr>
        <w:t xml:space="preserve">ve </w:t>
      </w:r>
      <w:r>
        <w:rPr>
          <w:rFonts w:asciiTheme="minorHAnsi" w:hAnsiTheme="minorHAnsi" w:cstheme="minorHAnsi"/>
          <w:lang w:val="en-GB"/>
        </w:rPr>
        <w:t xml:space="preserve">recently been integrated into the </w:t>
      </w:r>
      <w:r w:rsidR="00F811FB">
        <w:rPr>
          <w:rFonts w:asciiTheme="minorHAnsi" w:hAnsiTheme="minorHAnsi" w:cstheme="minorHAnsi"/>
          <w:lang w:val="en-GB"/>
        </w:rPr>
        <w:t>work</w:t>
      </w:r>
      <w:r>
        <w:rPr>
          <w:rFonts w:asciiTheme="minorHAnsi" w:hAnsiTheme="minorHAnsi" w:cstheme="minorHAnsi"/>
          <w:lang w:val="en-GB"/>
        </w:rPr>
        <w:t xml:space="preserve"> </w:t>
      </w:r>
      <w:r w:rsidR="00F811FB">
        <w:rPr>
          <w:rFonts w:asciiTheme="minorHAnsi" w:hAnsiTheme="minorHAnsi" w:cstheme="minorHAnsi"/>
          <w:lang w:val="en-GB"/>
        </w:rPr>
        <w:t>of</w:t>
      </w:r>
      <w:r>
        <w:rPr>
          <w:rFonts w:asciiTheme="minorHAnsi" w:hAnsiTheme="minorHAnsi" w:cstheme="minorHAnsi"/>
          <w:lang w:val="en-GB"/>
        </w:rPr>
        <w:t xml:space="preserve"> primary care practitioners (PCPs) in the U</w:t>
      </w:r>
      <w:r w:rsidR="00F811FB">
        <w:rPr>
          <w:rFonts w:asciiTheme="minorHAnsi" w:hAnsiTheme="minorHAnsi" w:cstheme="minorHAnsi"/>
          <w:lang w:val="en-GB"/>
        </w:rPr>
        <w:t xml:space="preserve">nited </w:t>
      </w:r>
      <w:r>
        <w:rPr>
          <w:rFonts w:asciiTheme="minorHAnsi" w:hAnsiTheme="minorHAnsi" w:cstheme="minorHAnsi"/>
          <w:lang w:val="en-GB"/>
        </w:rPr>
        <w:t>K</w:t>
      </w:r>
      <w:r w:rsidR="00F811FB">
        <w:rPr>
          <w:rFonts w:asciiTheme="minorHAnsi" w:hAnsiTheme="minorHAnsi" w:cstheme="minorHAnsi"/>
          <w:lang w:val="en-GB"/>
        </w:rPr>
        <w:t>ingdom (UK)</w:t>
      </w:r>
      <w:r w:rsidR="000609D5">
        <w:rPr>
          <w:rFonts w:asciiTheme="minorHAnsi" w:hAnsiTheme="minorHAnsi" w:cstheme="minorHAnsi"/>
          <w:lang w:val="en-GB"/>
        </w:rPr>
        <w:fldChar w:fldCharType="begin" w:fldLock="1"/>
      </w:r>
      <w:r w:rsidR="00A24EDB">
        <w:rPr>
          <w:rFonts w:asciiTheme="minorHAnsi" w:hAnsiTheme="minorHAnsi" w:cstheme="minorHAnsi"/>
          <w:lang w:val="en-GB"/>
        </w:rPr>
        <w:instrText>ADDIN CSL_CITATION {"citationItems":[{"id":"ITEM-1","itemData":{"author":[{"dropping-particle":"","family":"NHS","given":"","non-dropping-particle":"","parse-names":false,"suffix":""}],"container-title":"NHS England Standard General Medical Services Contract","id":"ITEM-1","issued":{"date-parts":[["0"]]},"title":"No Title","type":"webpage","volume":"29"},"uris":["http://www.mendeley.com/documents/?uuid=d7b620eb-8442-4181-84fc-84c487520f00"]}],"mendeley":{"formattedCitation":"[10]","plainTextFormattedCitation":"[10]","previouslyFormattedCitation":"[10]"},"properties":{"noteIndex":0},"schema":"https://github.com/citation-style-language/schema/raw/master/csl-citation.json"}</w:instrText>
      </w:r>
      <w:r w:rsidR="000609D5">
        <w:rPr>
          <w:rFonts w:asciiTheme="minorHAnsi" w:hAnsiTheme="minorHAnsi" w:cstheme="minorHAnsi"/>
          <w:lang w:val="en-GB"/>
        </w:rPr>
        <w:fldChar w:fldCharType="separate"/>
      </w:r>
      <w:r w:rsidR="00F863B4" w:rsidRPr="00F863B4">
        <w:rPr>
          <w:rFonts w:asciiTheme="minorHAnsi" w:hAnsiTheme="minorHAnsi" w:cstheme="minorHAnsi"/>
          <w:noProof/>
          <w:lang w:val="en-GB"/>
        </w:rPr>
        <w:t>[10]</w:t>
      </w:r>
      <w:r w:rsidR="000609D5">
        <w:rPr>
          <w:rFonts w:asciiTheme="minorHAnsi" w:hAnsiTheme="minorHAnsi" w:cstheme="minorHAnsi"/>
          <w:lang w:val="en-GB"/>
        </w:rPr>
        <w:fldChar w:fldCharType="end"/>
      </w:r>
      <w:r>
        <w:rPr>
          <w:rFonts w:asciiTheme="minorHAnsi" w:hAnsiTheme="minorHAnsi" w:cstheme="minorHAnsi"/>
          <w:lang w:val="en-GB"/>
        </w:rPr>
        <w:t>.</w:t>
      </w:r>
      <w:r w:rsidR="00B47F47">
        <w:rPr>
          <w:rFonts w:asciiTheme="minorHAnsi" w:hAnsiTheme="minorHAnsi" w:cstheme="minorHAnsi"/>
          <w:lang w:val="en-GB"/>
        </w:rPr>
        <w:t xml:space="preserve"> T</w:t>
      </w:r>
      <w:r w:rsidR="00E02D9F">
        <w:rPr>
          <w:rFonts w:asciiTheme="minorHAnsi" w:hAnsiTheme="minorHAnsi" w:cstheme="minorHAnsi"/>
        </w:rPr>
        <w:t>he identification of patients with multimorbidity</w:t>
      </w:r>
      <w:r w:rsidR="00330AE3">
        <w:rPr>
          <w:rFonts w:asciiTheme="minorHAnsi" w:hAnsiTheme="minorHAnsi" w:cstheme="minorHAnsi"/>
        </w:rPr>
        <w:t>, frailty</w:t>
      </w:r>
      <w:r w:rsidR="00E02D9F">
        <w:rPr>
          <w:rFonts w:asciiTheme="minorHAnsi" w:hAnsiTheme="minorHAnsi" w:cstheme="minorHAnsi"/>
        </w:rPr>
        <w:t xml:space="preserve"> and complex </w:t>
      </w:r>
      <w:r w:rsidR="00330AE3">
        <w:rPr>
          <w:rFonts w:asciiTheme="minorHAnsi" w:hAnsiTheme="minorHAnsi" w:cstheme="minorHAnsi"/>
        </w:rPr>
        <w:t xml:space="preserve">care </w:t>
      </w:r>
      <w:r w:rsidR="00E02D9F">
        <w:rPr>
          <w:rFonts w:asciiTheme="minorHAnsi" w:hAnsiTheme="minorHAnsi" w:cstheme="minorHAnsi"/>
        </w:rPr>
        <w:t>needs raises questions</w:t>
      </w:r>
      <w:r w:rsidR="00330AE3">
        <w:rPr>
          <w:rFonts w:asciiTheme="minorHAnsi" w:hAnsiTheme="minorHAnsi" w:cstheme="minorHAnsi"/>
        </w:rPr>
        <w:t xml:space="preserve"> about how</w:t>
      </w:r>
      <w:r w:rsidR="00E02D9F">
        <w:rPr>
          <w:rFonts w:asciiTheme="minorHAnsi" w:hAnsiTheme="minorHAnsi" w:cstheme="minorHAnsi"/>
        </w:rPr>
        <w:t xml:space="preserve"> appropriate provision of assessment and management strategies for this group</w:t>
      </w:r>
      <w:r w:rsidR="00330AE3">
        <w:rPr>
          <w:rFonts w:asciiTheme="minorHAnsi" w:hAnsiTheme="minorHAnsi" w:cstheme="minorHAnsi"/>
        </w:rPr>
        <w:t xml:space="preserve"> can be </w:t>
      </w:r>
      <w:r w:rsidR="005572E3">
        <w:rPr>
          <w:rFonts w:asciiTheme="minorHAnsi" w:hAnsiTheme="minorHAnsi" w:cstheme="minorHAnsi"/>
        </w:rPr>
        <w:t xml:space="preserve">best </w:t>
      </w:r>
      <w:r w:rsidR="00330AE3">
        <w:rPr>
          <w:rFonts w:asciiTheme="minorHAnsi" w:hAnsiTheme="minorHAnsi" w:cstheme="minorHAnsi"/>
        </w:rPr>
        <w:t>delivered</w:t>
      </w:r>
      <w:r w:rsidR="00E02D9F">
        <w:rPr>
          <w:rFonts w:asciiTheme="minorHAnsi" w:hAnsiTheme="minorHAnsi" w:cstheme="minorHAnsi"/>
        </w:rPr>
        <w:t xml:space="preserve">. </w:t>
      </w:r>
      <w:r w:rsidR="00B47F47">
        <w:rPr>
          <w:rFonts w:asciiTheme="minorHAnsi" w:hAnsiTheme="minorHAnsi" w:cstheme="minorHAnsi"/>
        </w:rPr>
        <w:t xml:space="preserve">Primary </w:t>
      </w:r>
      <w:r w:rsidR="008E0D44">
        <w:rPr>
          <w:rFonts w:asciiTheme="minorHAnsi" w:hAnsiTheme="minorHAnsi" w:cstheme="minorHAnsi"/>
        </w:rPr>
        <w:t>healthcare</w:t>
      </w:r>
      <w:r w:rsidR="00F811FB">
        <w:rPr>
          <w:rFonts w:asciiTheme="minorHAnsi" w:hAnsiTheme="minorHAnsi" w:cstheme="minorHAnsi"/>
        </w:rPr>
        <w:t xml:space="preserve"> is the</w:t>
      </w:r>
      <w:r w:rsidR="008E0D44">
        <w:rPr>
          <w:rFonts w:asciiTheme="minorHAnsi" w:hAnsiTheme="minorHAnsi" w:cstheme="minorHAnsi"/>
        </w:rPr>
        <w:t xml:space="preserve"> community</w:t>
      </w:r>
      <w:r w:rsidR="00F811FB">
        <w:rPr>
          <w:rFonts w:asciiTheme="minorHAnsi" w:hAnsiTheme="minorHAnsi" w:cstheme="minorHAnsi"/>
        </w:rPr>
        <w:t>-</w:t>
      </w:r>
      <w:r w:rsidR="008E0D44">
        <w:rPr>
          <w:rFonts w:asciiTheme="minorHAnsi" w:hAnsiTheme="minorHAnsi" w:cstheme="minorHAnsi"/>
        </w:rPr>
        <w:t xml:space="preserve">located healthcare </w:t>
      </w:r>
      <w:r w:rsidR="00F811FB">
        <w:rPr>
          <w:rFonts w:asciiTheme="minorHAnsi" w:hAnsiTheme="minorHAnsi" w:cstheme="minorHAnsi"/>
        </w:rPr>
        <w:t xml:space="preserve">which is the usual first point of contact for patients with healthcare services. In the UK this typically involves a consultation with a primary care practitioner in a practice (also known as a surgery, clinic or community health </w:t>
      </w:r>
      <w:proofErr w:type="spellStart"/>
      <w:r w:rsidR="00F811FB">
        <w:rPr>
          <w:rFonts w:asciiTheme="minorHAnsi" w:hAnsiTheme="minorHAnsi" w:cstheme="minorHAnsi"/>
        </w:rPr>
        <w:t>centre</w:t>
      </w:r>
      <w:proofErr w:type="spellEnd"/>
      <w:r w:rsidR="00F811FB">
        <w:rPr>
          <w:rFonts w:asciiTheme="minorHAnsi" w:hAnsiTheme="minorHAnsi" w:cstheme="minorHAnsi"/>
        </w:rPr>
        <w:t xml:space="preserve">) but in an appointment that is </w:t>
      </w:r>
      <w:r w:rsidR="005572E3">
        <w:rPr>
          <w:rFonts w:asciiTheme="minorHAnsi" w:hAnsiTheme="minorHAnsi" w:cstheme="minorHAnsi"/>
        </w:rPr>
        <w:t>usually</w:t>
      </w:r>
      <w:r w:rsidR="00F811FB">
        <w:rPr>
          <w:rFonts w:asciiTheme="minorHAnsi" w:hAnsiTheme="minorHAnsi" w:cstheme="minorHAnsi"/>
        </w:rPr>
        <w:t xml:space="preserve"> too time-limited to undertake CGA</w:t>
      </w:r>
      <w:r w:rsidR="00602FB3">
        <w:rPr>
          <w:rFonts w:asciiTheme="minorHAnsi" w:hAnsiTheme="minorHAnsi" w:cstheme="minorHAnsi"/>
        </w:rPr>
        <w:t xml:space="preserve">. </w:t>
      </w:r>
      <w:r w:rsidR="00993B08" w:rsidRPr="00736106">
        <w:rPr>
          <w:rFonts w:asciiTheme="minorHAnsi" w:hAnsiTheme="minorHAnsi" w:cstheme="minorHAnsi"/>
        </w:rPr>
        <w:t>E</w:t>
      </w:r>
      <w:r w:rsidR="00952084" w:rsidRPr="00736106">
        <w:rPr>
          <w:rFonts w:asciiTheme="minorHAnsi" w:hAnsiTheme="minorHAnsi" w:cstheme="minorHAnsi"/>
        </w:rPr>
        <w:t xml:space="preserve">stablished avenues for onward referral </w:t>
      </w:r>
      <w:r w:rsidR="00D82B5B">
        <w:rPr>
          <w:rFonts w:asciiTheme="minorHAnsi" w:hAnsiTheme="minorHAnsi" w:cstheme="minorHAnsi"/>
        </w:rPr>
        <w:t xml:space="preserve">include </w:t>
      </w:r>
      <w:r w:rsidR="00952084" w:rsidRPr="00736106">
        <w:rPr>
          <w:rFonts w:asciiTheme="minorHAnsi" w:hAnsiTheme="minorHAnsi" w:cstheme="minorHAnsi"/>
        </w:rPr>
        <w:t>community based services that perform in-home CGA assessment</w:t>
      </w:r>
      <w:r w:rsidR="006C0EC4">
        <w:rPr>
          <w:rFonts w:asciiTheme="minorHAnsi" w:hAnsiTheme="minorHAnsi" w:cstheme="minorHAnsi"/>
        </w:rPr>
        <w:t xml:space="preserve"> such as community</w:t>
      </w:r>
      <w:r w:rsidR="005572E3">
        <w:rPr>
          <w:rFonts w:asciiTheme="minorHAnsi" w:hAnsiTheme="minorHAnsi" w:cstheme="minorHAnsi"/>
        </w:rPr>
        <w:t>-based geriatric services</w:t>
      </w:r>
      <w:r w:rsidR="00237131">
        <w:rPr>
          <w:rFonts w:asciiTheme="minorHAnsi" w:hAnsiTheme="minorHAnsi" w:cstheme="minorHAnsi"/>
        </w:rPr>
        <w:fldChar w:fldCharType="begin" w:fldLock="1"/>
      </w:r>
      <w:r w:rsidR="00A24EDB">
        <w:rPr>
          <w:rFonts w:asciiTheme="minorHAnsi" w:hAnsiTheme="minorHAnsi" w:cstheme="minorHAnsi"/>
        </w:rPr>
        <w:instrText>ADDIN CSL_CITATION {"citationItems":[{"id":"ITEM-1","itemData":{"DOI":"http://dx.doi.org/10.1093/ageing/afx099","ISSN":"0002-0729","abstract":"Objective: to analyse the clinical impact of a home-based Intermediate Care model in the Catalan health system, comparing it with usual bed-based care. Design: quasi-experimental longitudinal study. Setting: hospital Municipal de Badalona and El Carme Intermediate Care Hospital, Badalona, Catalonia, Spain. Participants: we included older patients with medical and orthopaedic disabling health crises in need of Comprehensive Geriatric Assessment (CGA) and rehabilitation. Methods: a CGA-based hospital-at-home Integrated Care Programme (acute care and rehabilitation) was compared with a propensity score matched cohort of contemporary patients attended by usual inpatient hospital care (acute care plus intermediate care hospitalisation), for the management of medical and orthopaedics processes. Main outcomes measures were: (a) Health crisis resolution (referral to primary care at the end of the intervention); (b) functional resolution: relative functional gain (functional gain/functional loss) &gt;= 0.35; and (c) favourable crisis resolution (health + functional) &gt;= a + b. We compared between-groups outcomes using uni/multivariable logistic regression models. Results: clinical characteristics were similar between home-based and bed-based groups. Acute stay was shorter in home group: 6.1 (5.3-6.9) versus 11.2 (10.5-11.9) days, P &lt; 0.001. The home-based scheme showed better results on functional resolution 79.1% (versus 75.2%), OR 1.62 (1.09-2.41) and on favourable crisis resolution 73.8% (versus 69.6%), OR 1.54 (1.06-2.22), with shorter length of intervention, with a reduction of -5.72 (-9.75 and -1.69) days. Conclusions: in our study, the extended CGA-based hospital-at-home programme was associated with shorter stay and favourable clinical outcomes. Future studies might test this intervention to the whole Catalan integrated care system.Copyright © The Author 2017. Published by Oxford University Press on behalf of the British Geriatrics Society. All rights reserved.","author":[{"dropping-particle":"","family":"Mas","given":"M","non-dropping-particle":"","parse-names":false,"suffix":""},{"dropping-particle":"","family":"Inzitari","given":"M.","non-dropping-particle":"","parse-names":false,"suffix":""},{"dropping-particle":"","family":"Sabate","given":"S.","non-dropping-particle":"","parse-names":false,"suffix":""},{"dropping-particle":"","family":"Santaeugenia","given":"S.J.","non-dropping-particle":"","parse-names":false,"suffix":""}],"container-title":"Age and Ageing","id":"ITEM-1","issue":"6","issued":{"date-parts":[["2017"]]},"page":"925-931","title":"Hospital-at-home Integrated Care Programme for the management of disabling health crises in older patients: Comparison with bed-based Intermediate Care","type":"article-journal","volume":"46"},"uris":["http://www.mendeley.com/documents/?uuid=fecdab9c-8607-4440-8f30-0913be7d045b"]}],"mendeley":{"formattedCitation":"[11]","plainTextFormattedCitation":"[11]","previouslyFormattedCitation":"[11]"},"properties":{"noteIndex":0},"schema":"https://github.com/citation-style-language/schema/raw/master/csl-citation.json"}</w:instrText>
      </w:r>
      <w:r w:rsidR="00237131">
        <w:rPr>
          <w:rFonts w:asciiTheme="minorHAnsi" w:hAnsiTheme="minorHAnsi" w:cstheme="minorHAnsi"/>
        </w:rPr>
        <w:fldChar w:fldCharType="separate"/>
      </w:r>
      <w:r w:rsidR="00F863B4" w:rsidRPr="00F863B4">
        <w:rPr>
          <w:rFonts w:asciiTheme="minorHAnsi" w:hAnsiTheme="minorHAnsi" w:cstheme="minorHAnsi"/>
          <w:noProof/>
        </w:rPr>
        <w:t>[11]</w:t>
      </w:r>
      <w:r w:rsidR="00237131">
        <w:rPr>
          <w:rFonts w:asciiTheme="minorHAnsi" w:hAnsiTheme="minorHAnsi" w:cstheme="minorHAnsi"/>
        </w:rPr>
        <w:fldChar w:fldCharType="end"/>
      </w:r>
      <w:r w:rsidR="00E02D9F">
        <w:rPr>
          <w:rFonts w:asciiTheme="minorHAnsi" w:hAnsiTheme="minorHAnsi" w:cstheme="minorHAnsi"/>
        </w:rPr>
        <w:t>,</w:t>
      </w:r>
      <w:r w:rsidR="00952084" w:rsidRPr="00736106">
        <w:rPr>
          <w:rFonts w:asciiTheme="minorHAnsi" w:hAnsiTheme="minorHAnsi" w:cstheme="minorHAnsi"/>
        </w:rPr>
        <w:t xml:space="preserve"> or secondary care services with review by a geriatrician in</w:t>
      </w:r>
      <w:r w:rsidR="005572E3">
        <w:rPr>
          <w:rFonts w:asciiTheme="minorHAnsi" w:hAnsiTheme="minorHAnsi" w:cstheme="minorHAnsi"/>
        </w:rPr>
        <w:t xml:space="preserve"> an</w:t>
      </w:r>
      <w:r w:rsidR="00952084" w:rsidRPr="00736106">
        <w:rPr>
          <w:rFonts w:asciiTheme="minorHAnsi" w:hAnsiTheme="minorHAnsi" w:cstheme="minorHAnsi"/>
        </w:rPr>
        <w:t xml:space="preserve"> </w:t>
      </w:r>
      <w:r w:rsidR="003210E9">
        <w:rPr>
          <w:rFonts w:asciiTheme="minorHAnsi" w:hAnsiTheme="minorHAnsi" w:cstheme="minorHAnsi"/>
        </w:rPr>
        <w:t xml:space="preserve">outpatient </w:t>
      </w:r>
      <w:r w:rsidR="00952084" w:rsidRPr="00736106">
        <w:rPr>
          <w:rFonts w:asciiTheme="minorHAnsi" w:hAnsiTheme="minorHAnsi" w:cstheme="minorHAnsi"/>
        </w:rPr>
        <w:t>clinic</w:t>
      </w:r>
      <w:r w:rsidR="00993B08" w:rsidRPr="00736106">
        <w:rPr>
          <w:rFonts w:asciiTheme="minorHAnsi" w:hAnsiTheme="minorHAnsi" w:cstheme="minorHAnsi"/>
        </w:rPr>
        <w:t>.</w:t>
      </w:r>
      <w:r w:rsidR="00E02D9F">
        <w:rPr>
          <w:rFonts w:asciiTheme="minorHAnsi" w:hAnsiTheme="minorHAnsi" w:cstheme="minorHAnsi"/>
        </w:rPr>
        <w:t xml:space="preserve"> There currently </w:t>
      </w:r>
      <w:r w:rsidR="00C34C46">
        <w:rPr>
          <w:rFonts w:asciiTheme="minorHAnsi" w:hAnsiTheme="minorHAnsi" w:cstheme="minorHAnsi"/>
        </w:rPr>
        <w:t xml:space="preserve">appears </w:t>
      </w:r>
      <w:r w:rsidR="00E02D9F">
        <w:rPr>
          <w:rFonts w:asciiTheme="minorHAnsi" w:hAnsiTheme="minorHAnsi" w:cstheme="minorHAnsi"/>
        </w:rPr>
        <w:t xml:space="preserve">no </w:t>
      </w:r>
      <w:r w:rsidR="00952084" w:rsidRPr="00736106">
        <w:rPr>
          <w:rFonts w:asciiTheme="minorHAnsi" w:hAnsiTheme="minorHAnsi" w:cstheme="minorHAnsi"/>
        </w:rPr>
        <w:t xml:space="preserve">established method of </w:t>
      </w:r>
      <w:r w:rsidR="00E02D9F">
        <w:rPr>
          <w:rFonts w:asciiTheme="minorHAnsi" w:hAnsiTheme="minorHAnsi" w:cstheme="minorHAnsi"/>
        </w:rPr>
        <w:t>assessing these patients</w:t>
      </w:r>
      <w:r w:rsidR="00952084" w:rsidRPr="00736106">
        <w:rPr>
          <w:rFonts w:asciiTheme="minorHAnsi" w:hAnsiTheme="minorHAnsi" w:cstheme="minorHAnsi"/>
        </w:rPr>
        <w:t xml:space="preserve"> within the primary care practic</w:t>
      </w:r>
      <w:r w:rsidR="008E0D44">
        <w:rPr>
          <w:rFonts w:asciiTheme="minorHAnsi" w:hAnsiTheme="minorHAnsi" w:cstheme="minorHAnsi"/>
        </w:rPr>
        <w:t>e itself</w:t>
      </w:r>
      <w:r w:rsidR="00C34C46">
        <w:rPr>
          <w:rFonts w:asciiTheme="minorHAnsi" w:hAnsiTheme="minorHAnsi" w:cstheme="minorHAnsi"/>
        </w:rPr>
        <w:t xml:space="preserve">. </w:t>
      </w:r>
      <w:r w:rsidR="00DA6456">
        <w:rPr>
          <w:rFonts w:asciiTheme="minorHAnsi" w:hAnsiTheme="minorHAnsi" w:cstheme="minorHAnsi"/>
        </w:rPr>
        <w:t>This may be a more</w:t>
      </w:r>
      <w:r w:rsidR="00B909DE">
        <w:rPr>
          <w:rFonts w:asciiTheme="minorHAnsi" w:hAnsiTheme="minorHAnsi" w:cstheme="minorHAnsi"/>
        </w:rPr>
        <w:t xml:space="preserve"> appropriate</w:t>
      </w:r>
      <w:r w:rsidR="00DA6456">
        <w:rPr>
          <w:rFonts w:asciiTheme="minorHAnsi" w:hAnsiTheme="minorHAnsi" w:cstheme="minorHAnsi"/>
        </w:rPr>
        <w:t xml:space="preserve"> and cost</w:t>
      </w:r>
      <w:r w:rsidR="00781B95">
        <w:rPr>
          <w:rFonts w:asciiTheme="minorHAnsi" w:hAnsiTheme="minorHAnsi" w:cstheme="minorHAnsi"/>
        </w:rPr>
        <w:t>-</w:t>
      </w:r>
      <w:r w:rsidR="00DA6456">
        <w:rPr>
          <w:rFonts w:asciiTheme="minorHAnsi" w:hAnsiTheme="minorHAnsi" w:cstheme="minorHAnsi"/>
        </w:rPr>
        <w:t>effective approach</w:t>
      </w:r>
      <w:r w:rsidR="00B909DE">
        <w:rPr>
          <w:rFonts w:asciiTheme="minorHAnsi" w:hAnsiTheme="minorHAnsi" w:cstheme="minorHAnsi"/>
        </w:rPr>
        <w:t xml:space="preserve"> for patients</w:t>
      </w:r>
      <w:r w:rsidR="00DA6456">
        <w:rPr>
          <w:rFonts w:asciiTheme="minorHAnsi" w:hAnsiTheme="minorHAnsi" w:cstheme="minorHAnsi"/>
        </w:rPr>
        <w:t xml:space="preserve"> who would </w:t>
      </w:r>
      <w:r w:rsidR="00B909DE">
        <w:rPr>
          <w:rFonts w:asciiTheme="minorHAnsi" w:hAnsiTheme="minorHAnsi" w:cstheme="minorHAnsi"/>
        </w:rPr>
        <w:t>struggl</w:t>
      </w:r>
      <w:r w:rsidR="00DA6456">
        <w:rPr>
          <w:rFonts w:asciiTheme="minorHAnsi" w:hAnsiTheme="minorHAnsi" w:cstheme="minorHAnsi"/>
        </w:rPr>
        <w:t>e</w:t>
      </w:r>
      <w:r w:rsidR="00B909DE">
        <w:rPr>
          <w:rFonts w:asciiTheme="minorHAnsi" w:hAnsiTheme="minorHAnsi" w:cstheme="minorHAnsi"/>
        </w:rPr>
        <w:t xml:space="preserve"> to attend secondary care</w:t>
      </w:r>
      <w:r w:rsidR="00DA6456">
        <w:rPr>
          <w:rFonts w:asciiTheme="minorHAnsi" w:hAnsiTheme="minorHAnsi" w:cstheme="minorHAnsi"/>
        </w:rPr>
        <w:t xml:space="preserve"> but do not require </w:t>
      </w:r>
      <w:r w:rsidR="00B909DE">
        <w:rPr>
          <w:rFonts w:asciiTheme="minorHAnsi" w:hAnsiTheme="minorHAnsi" w:cstheme="minorHAnsi"/>
        </w:rPr>
        <w:t xml:space="preserve">resource-intensive home assessment. </w:t>
      </w:r>
      <w:r w:rsidR="006A00A7">
        <w:rPr>
          <w:rFonts w:asciiTheme="minorHAnsi" w:hAnsiTheme="minorHAnsi" w:cstheme="minorHAnsi"/>
        </w:rPr>
        <w:t>Indeed</w:t>
      </w:r>
      <w:r w:rsidR="007B4F67">
        <w:rPr>
          <w:rFonts w:asciiTheme="minorHAnsi" w:hAnsiTheme="minorHAnsi" w:cstheme="minorHAnsi"/>
        </w:rPr>
        <w:t>,</w:t>
      </w:r>
      <w:r w:rsidR="006A00A7">
        <w:rPr>
          <w:rFonts w:asciiTheme="minorHAnsi" w:hAnsiTheme="minorHAnsi" w:cstheme="minorHAnsi"/>
        </w:rPr>
        <w:t xml:space="preserve"> how best to deliver CGA to older people with multimorbidity in a range of settings was one of the top 10 research priorities identified </w:t>
      </w:r>
      <w:r w:rsidR="00F811FB">
        <w:rPr>
          <w:rFonts w:asciiTheme="minorHAnsi" w:hAnsiTheme="minorHAnsi" w:cstheme="minorHAnsi"/>
        </w:rPr>
        <w:t xml:space="preserve">recently </w:t>
      </w:r>
      <w:r w:rsidR="006A00A7">
        <w:rPr>
          <w:rFonts w:asciiTheme="minorHAnsi" w:hAnsiTheme="minorHAnsi" w:cstheme="minorHAnsi"/>
        </w:rPr>
        <w:t xml:space="preserve">by </w:t>
      </w:r>
      <w:r w:rsidR="00F811FB">
        <w:rPr>
          <w:rFonts w:asciiTheme="minorHAnsi" w:hAnsiTheme="minorHAnsi" w:cstheme="minorHAnsi"/>
        </w:rPr>
        <w:t>UK</w:t>
      </w:r>
      <w:r w:rsidR="00002865">
        <w:rPr>
          <w:rFonts w:asciiTheme="minorHAnsi" w:hAnsiTheme="minorHAnsi" w:cstheme="minorHAnsi"/>
        </w:rPr>
        <w:t xml:space="preserve"> </w:t>
      </w:r>
      <w:r w:rsidR="00F811FB">
        <w:rPr>
          <w:rFonts w:asciiTheme="minorHAnsi" w:hAnsiTheme="minorHAnsi" w:cstheme="minorHAnsi"/>
        </w:rPr>
        <w:t>p</w:t>
      </w:r>
      <w:r w:rsidR="006A00A7">
        <w:rPr>
          <w:rFonts w:asciiTheme="minorHAnsi" w:hAnsiTheme="minorHAnsi" w:cstheme="minorHAnsi"/>
        </w:rPr>
        <w:t xml:space="preserve">riority </w:t>
      </w:r>
      <w:r w:rsidR="00F811FB">
        <w:rPr>
          <w:rFonts w:asciiTheme="minorHAnsi" w:hAnsiTheme="minorHAnsi" w:cstheme="minorHAnsi"/>
        </w:rPr>
        <w:t>s</w:t>
      </w:r>
      <w:r w:rsidR="006A00A7">
        <w:rPr>
          <w:rFonts w:asciiTheme="minorHAnsi" w:hAnsiTheme="minorHAnsi" w:cstheme="minorHAnsi"/>
        </w:rPr>
        <w:t xml:space="preserve">etting </w:t>
      </w:r>
      <w:r w:rsidR="00F811FB">
        <w:rPr>
          <w:rFonts w:asciiTheme="minorHAnsi" w:hAnsiTheme="minorHAnsi" w:cstheme="minorHAnsi"/>
        </w:rPr>
        <w:t>organisation</w:t>
      </w:r>
      <w:r w:rsidR="00DC02EE">
        <w:rPr>
          <w:rFonts w:asciiTheme="minorHAnsi" w:hAnsiTheme="minorHAnsi" w:cstheme="minorHAnsi"/>
        </w:rPr>
        <w:fldChar w:fldCharType="begin" w:fldLock="1"/>
      </w:r>
      <w:r w:rsidR="00A24EDB">
        <w:rPr>
          <w:rFonts w:asciiTheme="minorHAnsi" w:hAnsiTheme="minorHAnsi" w:cstheme="minorHAnsi"/>
        </w:rPr>
        <w:instrText>ADDIN CSL_CITATION {"citationItems":[{"id":"ITEM-1","itemData":{"author":[{"dropping-particle":"","family":"Alliance","given":"James Lind","non-dropping-particle":"","parse-names":false,"suffix":""}],"container-title":"James Lind Alliance","id":"ITEM-1","issued":{"date-parts":[["2018"]]},"page":"http://www.jla.nihr.ac.uk/priority-setting-partner","title":"Multiple conditions of later life top 10 priorities","type":"webpage"},"uris":["http://www.mendeley.com/documents/?uuid=584530c9-0d7d-4550-bcc5-770f7e8b2655"]}],"mendeley":{"formattedCitation":"[12]","plainTextFormattedCitation":"[12]","previouslyFormattedCitation":"[12]"},"properties":{"noteIndex":0},"schema":"https://github.com/citation-style-language/schema/raw/master/csl-citation.json"}</w:instrText>
      </w:r>
      <w:r w:rsidR="00DC02EE">
        <w:rPr>
          <w:rFonts w:asciiTheme="minorHAnsi" w:hAnsiTheme="minorHAnsi" w:cstheme="minorHAnsi"/>
        </w:rPr>
        <w:fldChar w:fldCharType="separate"/>
      </w:r>
      <w:r w:rsidR="00F863B4" w:rsidRPr="00F863B4">
        <w:rPr>
          <w:rFonts w:asciiTheme="minorHAnsi" w:hAnsiTheme="minorHAnsi" w:cstheme="minorHAnsi"/>
          <w:noProof/>
        </w:rPr>
        <w:t>[12]</w:t>
      </w:r>
      <w:r w:rsidR="00DC02EE">
        <w:rPr>
          <w:rFonts w:asciiTheme="minorHAnsi" w:hAnsiTheme="minorHAnsi" w:cstheme="minorHAnsi"/>
        </w:rPr>
        <w:fldChar w:fldCharType="end"/>
      </w:r>
      <w:r w:rsidR="006A00A7">
        <w:rPr>
          <w:rFonts w:asciiTheme="minorHAnsi" w:hAnsiTheme="minorHAnsi" w:cstheme="minorHAnsi"/>
        </w:rPr>
        <w:t xml:space="preserve">. </w:t>
      </w:r>
      <w:r w:rsidR="00616025">
        <w:rPr>
          <w:rFonts w:asciiTheme="minorHAnsi" w:hAnsiTheme="minorHAnsi" w:cstheme="minorHAnsi"/>
        </w:rPr>
        <w:t xml:space="preserve">We therefore conducted a systematic review of studies </w:t>
      </w:r>
      <w:r w:rsidR="00B4085E">
        <w:rPr>
          <w:rFonts w:asciiTheme="minorHAnsi" w:hAnsiTheme="minorHAnsi" w:cstheme="minorHAnsi"/>
        </w:rPr>
        <w:t xml:space="preserve">that </w:t>
      </w:r>
      <w:r w:rsidR="00A41E31">
        <w:rPr>
          <w:rFonts w:asciiTheme="minorHAnsi" w:hAnsiTheme="minorHAnsi" w:cstheme="minorHAnsi"/>
        </w:rPr>
        <w:t>i</w:t>
      </w:r>
      <w:r w:rsidR="00DA6456">
        <w:rPr>
          <w:rFonts w:asciiTheme="minorHAnsi" w:hAnsiTheme="minorHAnsi" w:cstheme="minorHAnsi"/>
        </w:rPr>
        <w:t xml:space="preserve">mplemented a </w:t>
      </w:r>
      <w:r w:rsidR="00B4085E">
        <w:rPr>
          <w:rFonts w:asciiTheme="minorHAnsi" w:hAnsiTheme="minorHAnsi" w:cstheme="minorHAnsi"/>
        </w:rPr>
        <w:t xml:space="preserve">CGA </w:t>
      </w:r>
      <w:r w:rsidR="00616025">
        <w:rPr>
          <w:rFonts w:asciiTheme="minorHAnsi" w:hAnsiTheme="minorHAnsi" w:cstheme="minorHAnsi"/>
        </w:rPr>
        <w:t xml:space="preserve">in </w:t>
      </w:r>
      <w:r w:rsidR="00DA6456">
        <w:rPr>
          <w:rFonts w:asciiTheme="minorHAnsi" w:hAnsiTheme="minorHAnsi" w:cstheme="minorHAnsi"/>
        </w:rPr>
        <w:t>the</w:t>
      </w:r>
      <w:r w:rsidR="00616025">
        <w:rPr>
          <w:rFonts w:asciiTheme="minorHAnsi" w:hAnsiTheme="minorHAnsi" w:cstheme="minorHAnsi"/>
        </w:rPr>
        <w:t xml:space="preserve"> primary care practice</w:t>
      </w:r>
      <w:r w:rsidR="00DA6456">
        <w:rPr>
          <w:rFonts w:asciiTheme="minorHAnsi" w:hAnsiTheme="minorHAnsi" w:cstheme="minorHAnsi"/>
        </w:rPr>
        <w:t xml:space="preserve"> itself</w:t>
      </w:r>
      <w:r w:rsidR="00616025">
        <w:rPr>
          <w:rFonts w:asciiTheme="minorHAnsi" w:hAnsiTheme="minorHAnsi" w:cstheme="minorHAnsi"/>
        </w:rPr>
        <w:t xml:space="preserve">. </w:t>
      </w:r>
      <w:r w:rsidR="00616025" w:rsidRPr="00434F86">
        <w:rPr>
          <w:rFonts w:asciiTheme="minorHAnsi" w:hAnsiTheme="minorHAnsi" w:cstheme="minorHAnsi"/>
        </w:rPr>
        <w:t xml:space="preserve">The main aims were to </w:t>
      </w:r>
      <w:r w:rsidR="00DA6456">
        <w:rPr>
          <w:rFonts w:asciiTheme="minorHAnsi" w:hAnsiTheme="minorHAnsi" w:cstheme="minorHAnsi"/>
        </w:rPr>
        <w:t>describe</w:t>
      </w:r>
      <w:r w:rsidR="00616025" w:rsidRPr="00434F86">
        <w:rPr>
          <w:rFonts w:asciiTheme="minorHAnsi" w:hAnsiTheme="minorHAnsi" w:cstheme="minorHAnsi"/>
        </w:rPr>
        <w:t xml:space="preserve"> the models of</w:t>
      </w:r>
      <w:r w:rsidR="00616025">
        <w:rPr>
          <w:rFonts w:asciiTheme="minorHAnsi" w:hAnsiTheme="minorHAnsi" w:cstheme="minorHAnsi"/>
        </w:rPr>
        <w:t xml:space="preserve"> CGA implemented</w:t>
      </w:r>
      <w:r w:rsidR="00B4085E">
        <w:rPr>
          <w:rFonts w:asciiTheme="minorHAnsi" w:hAnsiTheme="minorHAnsi" w:cstheme="minorHAnsi"/>
        </w:rPr>
        <w:t>,</w:t>
      </w:r>
      <w:r w:rsidR="00616025" w:rsidRPr="00434F86">
        <w:rPr>
          <w:rFonts w:asciiTheme="minorHAnsi" w:hAnsiTheme="minorHAnsi" w:cstheme="minorHAnsi"/>
        </w:rPr>
        <w:t xml:space="preserve"> reported outcomes</w:t>
      </w:r>
      <w:r w:rsidR="00616025">
        <w:rPr>
          <w:rFonts w:asciiTheme="minorHAnsi" w:hAnsiTheme="minorHAnsi" w:cstheme="minorHAnsi"/>
        </w:rPr>
        <w:t>,</w:t>
      </w:r>
      <w:r w:rsidR="00616025" w:rsidRPr="00434F86">
        <w:rPr>
          <w:rFonts w:asciiTheme="minorHAnsi" w:hAnsiTheme="minorHAnsi" w:cstheme="minorHAnsi"/>
        </w:rPr>
        <w:t xml:space="preserve"> and acceptability of the intervention</w:t>
      </w:r>
      <w:r w:rsidR="00791352">
        <w:rPr>
          <w:rFonts w:asciiTheme="minorHAnsi" w:hAnsiTheme="minorHAnsi" w:cstheme="minorHAnsi"/>
        </w:rPr>
        <w:t xml:space="preserve"> compared to existing care</w:t>
      </w:r>
      <w:r w:rsidR="00616025" w:rsidRPr="00434F86">
        <w:rPr>
          <w:rFonts w:asciiTheme="minorHAnsi" w:hAnsiTheme="minorHAnsi" w:cstheme="minorHAnsi"/>
        </w:rPr>
        <w:t>.</w:t>
      </w:r>
    </w:p>
    <w:p w14:paraId="0D3CBC92" w14:textId="77777777" w:rsidR="00993BD9" w:rsidRPr="00832F83" w:rsidRDefault="00993BD9" w:rsidP="00832F83">
      <w:pPr>
        <w:jc w:val="both"/>
        <w:rPr>
          <w:rFonts w:asciiTheme="minorHAnsi" w:hAnsiTheme="minorHAnsi" w:cstheme="minorHAnsi"/>
          <w:lang w:val="en-GB"/>
        </w:rPr>
      </w:pPr>
    </w:p>
    <w:p w14:paraId="6E1ADBF1" w14:textId="77777777" w:rsidR="00993BD9" w:rsidRPr="00832F83" w:rsidRDefault="00993BD9" w:rsidP="00832F83">
      <w:pPr>
        <w:pStyle w:val="Heading3"/>
        <w:rPr>
          <w:rFonts w:asciiTheme="minorHAnsi" w:hAnsiTheme="minorHAnsi" w:cstheme="minorHAnsi"/>
          <w:sz w:val="24"/>
          <w:szCs w:val="24"/>
        </w:rPr>
      </w:pPr>
      <w:r w:rsidRPr="00832F83">
        <w:rPr>
          <w:rFonts w:asciiTheme="minorHAnsi" w:hAnsiTheme="minorHAnsi" w:cstheme="minorHAnsi"/>
          <w:sz w:val="24"/>
          <w:szCs w:val="24"/>
        </w:rPr>
        <w:t>Methods:</w:t>
      </w:r>
    </w:p>
    <w:p w14:paraId="0BD00B1B" w14:textId="77777777" w:rsidR="004E31FB" w:rsidRPr="00832F83" w:rsidRDefault="004E31FB" w:rsidP="00832F83">
      <w:pPr>
        <w:jc w:val="both"/>
        <w:rPr>
          <w:rFonts w:asciiTheme="minorHAnsi" w:hAnsiTheme="minorHAnsi" w:cstheme="minorHAnsi"/>
          <w:lang w:val="en-GB"/>
        </w:rPr>
      </w:pPr>
    </w:p>
    <w:p w14:paraId="1774A184" w14:textId="13511921" w:rsidR="00993BD9" w:rsidRPr="00832F83" w:rsidRDefault="00085415" w:rsidP="00832F83">
      <w:pPr>
        <w:jc w:val="both"/>
        <w:rPr>
          <w:rFonts w:asciiTheme="minorHAnsi" w:hAnsiTheme="minorHAnsi" w:cstheme="minorHAnsi"/>
          <w:lang w:val="en-GB"/>
        </w:rPr>
      </w:pPr>
      <w:r>
        <w:rPr>
          <w:rFonts w:asciiTheme="minorHAnsi" w:hAnsiTheme="minorHAnsi" w:cstheme="minorHAnsi"/>
          <w:lang w:val="en-GB"/>
        </w:rPr>
        <w:t>This</w:t>
      </w:r>
      <w:r w:rsidR="00C86104" w:rsidRPr="00832F83">
        <w:rPr>
          <w:rFonts w:asciiTheme="minorHAnsi" w:hAnsiTheme="minorHAnsi" w:cstheme="minorHAnsi"/>
          <w:lang w:val="en-GB"/>
        </w:rPr>
        <w:t xml:space="preserve"> systematic review </w:t>
      </w:r>
      <w:r>
        <w:rPr>
          <w:rFonts w:asciiTheme="minorHAnsi" w:hAnsiTheme="minorHAnsi" w:cstheme="minorHAnsi"/>
          <w:lang w:val="en-GB"/>
        </w:rPr>
        <w:t xml:space="preserve">was carried out </w:t>
      </w:r>
      <w:r w:rsidR="00C86104" w:rsidRPr="00832F83">
        <w:rPr>
          <w:rFonts w:asciiTheme="minorHAnsi" w:hAnsiTheme="minorHAnsi" w:cstheme="minorHAnsi"/>
          <w:lang w:val="en-GB"/>
        </w:rPr>
        <w:t>using</w:t>
      </w:r>
      <w:r w:rsidR="00993BD9" w:rsidRPr="00832F83">
        <w:rPr>
          <w:rFonts w:asciiTheme="minorHAnsi" w:hAnsiTheme="minorHAnsi" w:cstheme="minorHAnsi"/>
          <w:lang w:val="en-GB"/>
        </w:rPr>
        <w:t xml:space="preserve"> the methods recommended by the Preferred Reporting Items for Systematic reviews and Meta-Analyses (PRISMA) statement</w:t>
      </w:r>
      <w:r w:rsidR="006A4395" w:rsidRPr="00832F83">
        <w:rPr>
          <w:rFonts w:asciiTheme="minorHAnsi" w:hAnsiTheme="minorHAnsi" w:cstheme="minorHAnsi"/>
          <w:lang w:val="en-GB"/>
        </w:rPr>
        <w:fldChar w:fldCharType="begin" w:fldLock="1"/>
      </w:r>
      <w:r w:rsidR="00A24EDB">
        <w:rPr>
          <w:rFonts w:asciiTheme="minorHAnsi" w:hAnsiTheme="minorHAnsi" w:cstheme="minorHAnsi"/>
          <w:lang w:val="en-GB"/>
        </w:rPr>
        <w:instrText>ADDIN CSL_CITATION {"citationItems":[{"id":"ITEM-1","itemData":{"DOI":"10.1371/journal.pmed1000097","ISBN":"2006062298","ISSN":"1549-1676","PMID":"21603045","abstract":".","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container-title":"Annulas of Internal Medicine","id":"ITEM-1","issue":"4","issued":{"date-parts":[["2009"]]},"page":"264-269","title":"Academia and Clinic Annals of Internal Medicine Preferred Reporting Items for Systematic Reviews and Meta-Analyses: The PRISMA Statement","type":"article-journal","volume":"151"},"uris":["http://www.mendeley.com/documents/?uuid=3077e589-95a2-4f88-93bf-ae63f8013dfd"]}],"mendeley":{"formattedCitation":"[13]","plainTextFormattedCitation":"[13]","previouslyFormattedCitation":"[13]"},"properties":{"noteIndex":0},"schema":"https://github.com/citation-style-language/schema/raw/master/csl-citation.json"}</w:instrText>
      </w:r>
      <w:r w:rsidR="006A4395" w:rsidRPr="00832F83">
        <w:rPr>
          <w:rFonts w:asciiTheme="minorHAnsi" w:hAnsiTheme="minorHAnsi" w:cstheme="minorHAnsi"/>
          <w:lang w:val="en-GB"/>
        </w:rPr>
        <w:fldChar w:fldCharType="separate"/>
      </w:r>
      <w:r w:rsidR="00F863B4" w:rsidRPr="00F863B4">
        <w:rPr>
          <w:rFonts w:asciiTheme="minorHAnsi" w:hAnsiTheme="minorHAnsi" w:cstheme="minorHAnsi"/>
          <w:noProof/>
          <w:lang w:val="en-GB"/>
        </w:rPr>
        <w:t>[13]</w:t>
      </w:r>
      <w:r w:rsidR="006A4395" w:rsidRPr="00832F83">
        <w:rPr>
          <w:rFonts w:asciiTheme="minorHAnsi" w:hAnsiTheme="minorHAnsi" w:cstheme="minorHAnsi"/>
          <w:lang w:val="en-GB"/>
        </w:rPr>
        <w:fldChar w:fldCharType="end"/>
      </w:r>
      <w:r w:rsidR="00993BD9" w:rsidRPr="00832F83">
        <w:rPr>
          <w:rFonts w:asciiTheme="minorHAnsi" w:hAnsiTheme="minorHAnsi" w:cstheme="minorHAnsi"/>
          <w:lang w:val="en-GB"/>
        </w:rPr>
        <w:t>.</w:t>
      </w:r>
      <w:r w:rsidR="00237131">
        <w:rPr>
          <w:rFonts w:asciiTheme="minorHAnsi" w:hAnsiTheme="minorHAnsi" w:cstheme="minorHAnsi"/>
          <w:lang w:val="en-GB"/>
        </w:rPr>
        <w:t xml:space="preserve"> The study was registered </w:t>
      </w:r>
      <w:r w:rsidR="00DA6456">
        <w:rPr>
          <w:rFonts w:asciiTheme="minorHAnsi" w:hAnsiTheme="minorHAnsi" w:cstheme="minorHAnsi"/>
          <w:lang w:val="en-GB"/>
        </w:rPr>
        <w:t>on the International Prospective Register for Systematic Reviews</w:t>
      </w:r>
      <w:r w:rsidR="00237131">
        <w:rPr>
          <w:rFonts w:asciiTheme="minorHAnsi" w:hAnsiTheme="minorHAnsi" w:cstheme="minorHAnsi"/>
          <w:lang w:val="en-GB"/>
        </w:rPr>
        <w:t xml:space="preserve"> </w:t>
      </w:r>
      <w:r w:rsidR="00DA6456">
        <w:rPr>
          <w:rFonts w:asciiTheme="minorHAnsi" w:hAnsiTheme="minorHAnsi" w:cstheme="minorHAnsi"/>
          <w:lang w:val="en-GB"/>
        </w:rPr>
        <w:t>(</w:t>
      </w:r>
      <w:r w:rsidR="00237131">
        <w:rPr>
          <w:rFonts w:asciiTheme="minorHAnsi" w:hAnsiTheme="minorHAnsi" w:cstheme="minorHAnsi"/>
          <w:lang w:val="en-GB"/>
        </w:rPr>
        <w:t>PROSPERO</w:t>
      </w:r>
      <w:r w:rsidR="00DA6456">
        <w:rPr>
          <w:rFonts w:asciiTheme="minorHAnsi" w:hAnsiTheme="minorHAnsi" w:cstheme="minorHAnsi"/>
          <w:lang w:val="en-GB"/>
        </w:rPr>
        <w:t>)</w:t>
      </w:r>
      <w:r w:rsidR="00237131">
        <w:rPr>
          <w:rFonts w:asciiTheme="minorHAnsi" w:hAnsiTheme="minorHAnsi" w:cstheme="minorHAnsi"/>
          <w:lang w:val="en-GB"/>
        </w:rPr>
        <w:t xml:space="preserve"> </w:t>
      </w:r>
      <w:r w:rsidR="00DA6456">
        <w:rPr>
          <w:rFonts w:asciiTheme="minorHAnsi" w:hAnsiTheme="minorHAnsi" w:cstheme="minorHAnsi"/>
          <w:lang w:val="en-GB"/>
        </w:rPr>
        <w:t xml:space="preserve">Identification number: </w:t>
      </w:r>
      <w:r w:rsidR="00237131" w:rsidRPr="00237131">
        <w:rPr>
          <w:rFonts w:asciiTheme="minorHAnsi" w:hAnsiTheme="minorHAnsi" w:cstheme="minorHAnsi"/>
          <w:lang w:val="en-GB"/>
        </w:rPr>
        <w:t>CRD42016035592</w:t>
      </w:r>
      <w:r w:rsidR="00237131">
        <w:rPr>
          <w:rFonts w:asciiTheme="minorHAnsi" w:hAnsiTheme="minorHAnsi" w:cstheme="minorHAnsi"/>
          <w:lang w:val="en-GB"/>
        </w:rPr>
        <w:t>.</w:t>
      </w:r>
    </w:p>
    <w:p w14:paraId="0AF02073" w14:textId="77777777" w:rsidR="00822412" w:rsidRPr="00832F83" w:rsidRDefault="00822412" w:rsidP="00832F83">
      <w:pPr>
        <w:pStyle w:val="Heading4"/>
        <w:jc w:val="both"/>
        <w:rPr>
          <w:rFonts w:asciiTheme="minorHAnsi" w:hAnsiTheme="minorHAnsi" w:cstheme="minorHAnsi"/>
        </w:rPr>
      </w:pPr>
    </w:p>
    <w:p w14:paraId="1E4AFD80" w14:textId="177F1CA5" w:rsidR="00760F44" w:rsidRDefault="00993BD9" w:rsidP="00760F44">
      <w:pPr>
        <w:pStyle w:val="Heading4"/>
        <w:jc w:val="both"/>
        <w:rPr>
          <w:rFonts w:asciiTheme="minorHAnsi" w:hAnsiTheme="minorHAnsi" w:cstheme="minorHAnsi"/>
        </w:rPr>
      </w:pPr>
      <w:r w:rsidRPr="00832F83">
        <w:rPr>
          <w:rFonts w:asciiTheme="minorHAnsi" w:hAnsiTheme="minorHAnsi" w:cstheme="minorHAnsi"/>
        </w:rPr>
        <w:t xml:space="preserve">Literature search and </w:t>
      </w:r>
      <w:r w:rsidR="003069DF">
        <w:rPr>
          <w:rFonts w:asciiTheme="minorHAnsi" w:hAnsiTheme="minorHAnsi" w:cstheme="minorHAnsi"/>
        </w:rPr>
        <w:t>e</w:t>
      </w:r>
      <w:r w:rsidRPr="00832F83">
        <w:rPr>
          <w:rFonts w:asciiTheme="minorHAnsi" w:hAnsiTheme="minorHAnsi" w:cstheme="minorHAnsi"/>
        </w:rPr>
        <w:t>ligibility criteria</w:t>
      </w:r>
    </w:p>
    <w:p w14:paraId="323B68AB" w14:textId="47D37E8E" w:rsidR="00F811FB" w:rsidRPr="00857D4D" w:rsidRDefault="00F811FB" w:rsidP="00F811FB">
      <w:pPr>
        <w:rPr>
          <w:rFonts w:asciiTheme="minorHAnsi" w:hAnsiTheme="minorHAnsi" w:cstheme="minorHAnsi"/>
          <w:lang w:val="en-GB"/>
        </w:rPr>
      </w:pPr>
      <w:r>
        <w:rPr>
          <w:rFonts w:asciiTheme="minorHAnsi" w:hAnsiTheme="minorHAnsi" w:cstheme="minorHAnsi"/>
          <w:lang w:val="en-GB"/>
        </w:rPr>
        <w:t xml:space="preserve">The criteria for study inclusion </w:t>
      </w:r>
      <w:proofErr w:type="gramStart"/>
      <w:r>
        <w:rPr>
          <w:rFonts w:asciiTheme="minorHAnsi" w:hAnsiTheme="minorHAnsi" w:cstheme="minorHAnsi"/>
          <w:lang w:val="en-GB"/>
        </w:rPr>
        <w:t>is</w:t>
      </w:r>
      <w:proofErr w:type="gramEnd"/>
      <w:r>
        <w:rPr>
          <w:rFonts w:asciiTheme="minorHAnsi" w:hAnsiTheme="minorHAnsi" w:cstheme="minorHAnsi"/>
          <w:lang w:val="en-GB"/>
        </w:rPr>
        <w:t xml:space="preserve"> presented in Table 1. Articles written in the English language with any design were included if they described a holistic multidimensional assessment (CGA) on persons aged 65 years and over located within the primary care practice.</w:t>
      </w:r>
      <w:r w:rsidRPr="00F7318E">
        <w:t xml:space="preserve"> </w:t>
      </w:r>
      <w:r w:rsidRPr="00F7318E">
        <w:rPr>
          <w:rFonts w:asciiTheme="minorHAnsi" w:hAnsiTheme="minorHAnsi" w:cstheme="minorHAnsi"/>
          <w:lang w:val="en-GB"/>
        </w:rPr>
        <w:t xml:space="preserve">Assessments needed to include direct input by a professional with the generalist skill set required to manage multimorbidity e.g. PCP, geriatrician or </w:t>
      </w:r>
      <w:r w:rsidR="008775A4">
        <w:rPr>
          <w:rFonts w:asciiTheme="minorHAnsi" w:hAnsiTheme="minorHAnsi" w:cstheme="minorHAnsi"/>
          <w:lang w:val="en-GB"/>
        </w:rPr>
        <w:t>nurse</w:t>
      </w:r>
      <w:r w:rsidRPr="00F7318E">
        <w:rPr>
          <w:rFonts w:asciiTheme="minorHAnsi" w:hAnsiTheme="minorHAnsi" w:cstheme="minorHAnsi"/>
          <w:lang w:val="en-GB"/>
        </w:rPr>
        <w:t xml:space="preserve"> practitioner for </w:t>
      </w:r>
      <w:r w:rsidRPr="00F7318E">
        <w:rPr>
          <w:rFonts w:asciiTheme="minorHAnsi" w:hAnsiTheme="minorHAnsi" w:cstheme="minorHAnsi"/>
          <w:lang w:val="en-GB"/>
        </w:rPr>
        <w:lastRenderedPageBreak/>
        <w:t>older people.</w:t>
      </w:r>
      <w:r>
        <w:rPr>
          <w:rFonts w:asciiTheme="minorHAnsi" w:hAnsiTheme="minorHAnsi" w:cstheme="minorHAnsi"/>
          <w:lang w:val="en-GB"/>
        </w:rPr>
        <w:t xml:space="preserve"> The CGA had to be integrated</w:t>
      </w:r>
      <w:r w:rsidRPr="00A25C48">
        <w:rPr>
          <w:rFonts w:asciiTheme="minorHAnsi" w:hAnsiTheme="minorHAnsi" w:cstheme="minorHAnsi"/>
          <w:lang w:val="en-GB"/>
        </w:rPr>
        <w:t xml:space="preserve"> in</w:t>
      </w:r>
      <w:r>
        <w:rPr>
          <w:rFonts w:asciiTheme="minorHAnsi" w:hAnsiTheme="minorHAnsi" w:cstheme="minorHAnsi"/>
          <w:lang w:val="en-GB"/>
        </w:rPr>
        <w:t xml:space="preserve">to the primary care practice; namely with the PCP involved in selecting patients likely to benefit and the member of staff performing the intervention having a tangible link to the practice, either an employee or external staff with direct liaison with the PCP. </w:t>
      </w:r>
      <w:r w:rsidRPr="00857D4D">
        <w:rPr>
          <w:rFonts w:asciiTheme="minorHAnsi" w:hAnsiTheme="minorHAnsi" w:cstheme="minorHAnsi"/>
          <w:lang w:val="en-GB"/>
        </w:rPr>
        <w:t>In the case of PCPs</w:t>
      </w:r>
      <w:r>
        <w:rPr>
          <w:rFonts w:asciiTheme="minorHAnsi" w:hAnsiTheme="minorHAnsi" w:cstheme="minorHAnsi"/>
          <w:lang w:val="en-GB"/>
        </w:rPr>
        <w:t xml:space="preserve"> undertaking</w:t>
      </w:r>
      <w:r w:rsidRPr="00857D4D">
        <w:rPr>
          <w:rFonts w:asciiTheme="minorHAnsi" w:hAnsiTheme="minorHAnsi" w:cstheme="minorHAnsi"/>
          <w:lang w:val="en-GB"/>
        </w:rPr>
        <w:t xml:space="preserve"> the intervention</w:t>
      </w:r>
      <w:r>
        <w:rPr>
          <w:rFonts w:asciiTheme="minorHAnsi" w:hAnsiTheme="minorHAnsi" w:cstheme="minorHAnsi"/>
          <w:lang w:val="en-GB"/>
        </w:rPr>
        <w:t>, it</w:t>
      </w:r>
      <w:r w:rsidRPr="00857D4D">
        <w:rPr>
          <w:rFonts w:asciiTheme="minorHAnsi" w:hAnsiTheme="minorHAnsi" w:cstheme="minorHAnsi"/>
          <w:lang w:val="en-GB"/>
        </w:rPr>
        <w:t xml:space="preserve"> needed to be delivered </w:t>
      </w:r>
      <w:r>
        <w:rPr>
          <w:rFonts w:asciiTheme="minorHAnsi" w:hAnsiTheme="minorHAnsi" w:cstheme="minorHAnsi"/>
          <w:lang w:val="en-GB"/>
        </w:rPr>
        <w:t xml:space="preserve">in a way </w:t>
      </w:r>
      <w:r w:rsidRPr="00857D4D">
        <w:rPr>
          <w:rFonts w:asciiTheme="minorHAnsi" w:hAnsiTheme="minorHAnsi" w:cstheme="minorHAnsi"/>
          <w:lang w:val="en-GB"/>
        </w:rPr>
        <w:t>separate to their usual practice</w:t>
      </w:r>
      <w:r>
        <w:rPr>
          <w:rFonts w:asciiTheme="minorHAnsi" w:hAnsiTheme="minorHAnsi" w:cstheme="minorHAnsi"/>
          <w:lang w:val="en-GB"/>
        </w:rPr>
        <w:t>.</w:t>
      </w:r>
    </w:p>
    <w:p w14:paraId="2C2B2B55" w14:textId="77777777" w:rsidR="00F811FB" w:rsidRDefault="00F811FB" w:rsidP="00F811FB">
      <w:pPr>
        <w:rPr>
          <w:rFonts w:asciiTheme="minorHAnsi" w:hAnsiTheme="minorHAnsi" w:cstheme="minorHAnsi"/>
          <w:lang w:val="en-GB"/>
        </w:rPr>
      </w:pPr>
    </w:p>
    <w:p w14:paraId="0F2A3319" w14:textId="77777777" w:rsidR="00F811FB" w:rsidRDefault="00F811FB" w:rsidP="00F811FB">
      <w:pPr>
        <w:rPr>
          <w:rFonts w:asciiTheme="minorHAnsi" w:hAnsiTheme="minorHAnsi" w:cstheme="minorHAnsi"/>
          <w:lang w:val="en-GB"/>
        </w:rPr>
      </w:pPr>
      <w:r>
        <w:rPr>
          <w:rFonts w:asciiTheme="minorHAnsi" w:hAnsiTheme="minorHAnsi" w:cstheme="minorHAnsi"/>
          <w:lang w:val="en-GB"/>
        </w:rPr>
        <w:t xml:space="preserve">The primary outcome of interest reports on the </w:t>
      </w:r>
      <w:r w:rsidRPr="00857D4D">
        <w:rPr>
          <w:rFonts w:asciiTheme="minorHAnsi" w:hAnsiTheme="minorHAnsi" w:cstheme="minorHAnsi"/>
          <w:lang w:val="en-GB"/>
        </w:rPr>
        <w:t xml:space="preserve">practical implementation of CGA. Qualitative and quantitative measures on the acceptability of the intervention, and cost effectiveness </w:t>
      </w:r>
      <w:r>
        <w:rPr>
          <w:rFonts w:asciiTheme="minorHAnsi" w:hAnsiTheme="minorHAnsi" w:cstheme="minorHAnsi"/>
          <w:lang w:val="en-GB"/>
        </w:rPr>
        <w:t>as well as c</w:t>
      </w:r>
      <w:r w:rsidRPr="00857D4D">
        <w:rPr>
          <w:rFonts w:asciiTheme="minorHAnsi" w:hAnsiTheme="minorHAnsi" w:cstheme="minorHAnsi"/>
          <w:lang w:val="en-GB"/>
        </w:rPr>
        <w:t xml:space="preserve">linical outcomes including hospital admissions, medication changes and mortality were </w:t>
      </w:r>
      <w:r>
        <w:rPr>
          <w:rFonts w:asciiTheme="minorHAnsi" w:hAnsiTheme="minorHAnsi" w:cstheme="minorHAnsi"/>
          <w:lang w:val="en-GB"/>
        </w:rPr>
        <w:t>also of interest</w:t>
      </w:r>
      <w:r w:rsidRPr="00857D4D">
        <w:rPr>
          <w:rFonts w:asciiTheme="minorHAnsi" w:hAnsiTheme="minorHAnsi" w:cstheme="minorHAnsi"/>
          <w:lang w:val="en-GB"/>
        </w:rPr>
        <w:t>.</w:t>
      </w:r>
    </w:p>
    <w:p w14:paraId="559DA8E4" w14:textId="1074C6C9" w:rsidR="00AD09CB" w:rsidRDefault="00AD09CB" w:rsidP="00A41E31">
      <w:pPr>
        <w:rPr>
          <w:rFonts w:asciiTheme="minorHAnsi" w:hAnsiTheme="minorHAnsi" w:cstheme="minorHAnsi"/>
        </w:rPr>
      </w:pPr>
    </w:p>
    <w:p w14:paraId="7068E545" w14:textId="6AFAD001" w:rsidR="00760F44" w:rsidRPr="007839E8" w:rsidRDefault="00B15D7F" w:rsidP="00A41E31">
      <w:pPr>
        <w:rPr>
          <w:rFonts w:asciiTheme="minorHAnsi" w:hAnsiTheme="minorHAnsi" w:cstheme="minorHAnsi"/>
        </w:rPr>
      </w:pPr>
      <w:r w:rsidRPr="00F712B5">
        <w:rPr>
          <w:rFonts w:asciiTheme="minorHAnsi" w:hAnsiTheme="minorHAnsi" w:cstheme="minorHAnsi"/>
        </w:rPr>
        <w:t xml:space="preserve">Studies </w:t>
      </w:r>
      <w:r w:rsidR="00760F44" w:rsidRPr="00BA78C2">
        <w:rPr>
          <w:rFonts w:asciiTheme="minorHAnsi" w:hAnsiTheme="minorHAnsi" w:cstheme="minorHAnsi"/>
        </w:rPr>
        <w:t>focuse</w:t>
      </w:r>
      <w:r w:rsidRPr="001E3973">
        <w:rPr>
          <w:rFonts w:asciiTheme="minorHAnsi" w:hAnsiTheme="minorHAnsi" w:cstheme="minorHAnsi"/>
        </w:rPr>
        <w:t>d</w:t>
      </w:r>
      <w:r w:rsidR="00760F44" w:rsidRPr="001E3973">
        <w:rPr>
          <w:rFonts w:asciiTheme="minorHAnsi" w:hAnsiTheme="minorHAnsi" w:cstheme="minorHAnsi"/>
        </w:rPr>
        <w:t xml:space="preserve"> exclusively on a single condition (</w:t>
      </w:r>
      <w:r w:rsidRPr="001E3973">
        <w:rPr>
          <w:rFonts w:asciiTheme="minorHAnsi" w:hAnsiTheme="minorHAnsi" w:cstheme="minorHAnsi"/>
        </w:rPr>
        <w:t>e.g.</w:t>
      </w:r>
      <w:r w:rsidR="00760F44" w:rsidRPr="001E3973">
        <w:rPr>
          <w:rFonts w:asciiTheme="minorHAnsi" w:hAnsiTheme="minorHAnsi" w:cstheme="minorHAnsi"/>
        </w:rPr>
        <w:t xml:space="preserve"> diabetes, depression or cancer)</w:t>
      </w:r>
      <w:r w:rsidRPr="00BF4D3F">
        <w:rPr>
          <w:rFonts w:asciiTheme="minorHAnsi" w:hAnsiTheme="minorHAnsi" w:cstheme="minorHAnsi"/>
        </w:rPr>
        <w:t xml:space="preserve"> were excluded</w:t>
      </w:r>
      <w:r w:rsidR="00AC1549">
        <w:rPr>
          <w:rFonts w:asciiTheme="minorHAnsi" w:hAnsiTheme="minorHAnsi" w:cstheme="minorHAnsi"/>
        </w:rPr>
        <w:t>,</w:t>
      </w:r>
      <w:r w:rsidR="003347AE">
        <w:rPr>
          <w:rFonts w:asciiTheme="minorHAnsi" w:hAnsiTheme="minorHAnsi" w:cstheme="minorHAnsi"/>
        </w:rPr>
        <w:t xml:space="preserve"> as the implementation of </w:t>
      </w:r>
      <w:r w:rsidR="001C60BC">
        <w:rPr>
          <w:rFonts w:asciiTheme="minorHAnsi" w:hAnsiTheme="minorHAnsi" w:cstheme="minorHAnsi"/>
        </w:rPr>
        <w:t xml:space="preserve">a model of care focused to one disease </w:t>
      </w:r>
      <w:r w:rsidR="00AC1549">
        <w:rPr>
          <w:rFonts w:asciiTheme="minorHAnsi" w:hAnsiTheme="minorHAnsi" w:cstheme="minorHAnsi"/>
        </w:rPr>
        <w:t xml:space="preserve">is not applicable </w:t>
      </w:r>
      <w:r w:rsidR="003347AE">
        <w:rPr>
          <w:rFonts w:asciiTheme="minorHAnsi" w:hAnsiTheme="minorHAnsi" w:cstheme="minorHAnsi"/>
        </w:rPr>
        <w:t xml:space="preserve">to </w:t>
      </w:r>
      <w:r w:rsidR="00F811FB">
        <w:rPr>
          <w:rFonts w:asciiTheme="minorHAnsi" w:hAnsiTheme="minorHAnsi" w:cstheme="minorHAnsi"/>
        </w:rPr>
        <w:t>management of multimorbidity and the concept of CGA</w:t>
      </w:r>
      <w:r w:rsidR="00760F44" w:rsidRPr="00BF4D3F">
        <w:rPr>
          <w:rFonts w:asciiTheme="minorHAnsi" w:hAnsiTheme="minorHAnsi" w:cstheme="minorHAnsi"/>
        </w:rPr>
        <w:t>.</w:t>
      </w:r>
      <w:r w:rsidR="007B4F67">
        <w:rPr>
          <w:rFonts w:asciiTheme="minorHAnsi" w:hAnsiTheme="minorHAnsi" w:cstheme="minorHAnsi"/>
        </w:rPr>
        <w:t xml:space="preserve"> Studies prior to 2000 were excluded owing to changes in the population structure and healthcare systems</w:t>
      </w:r>
      <w:r w:rsidR="0067570A">
        <w:rPr>
          <w:rFonts w:asciiTheme="minorHAnsi" w:hAnsiTheme="minorHAnsi" w:cstheme="minorHAnsi"/>
        </w:rPr>
        <w:t>,</w:t>
      </w:r>
      <w:r w:rsidR="007B4F67">
        <w:rPr>
          <w:rFonts w:asciiTheme="minorHAnsi" w:hAnsiTheme="minorHAnsi" w:cstheme="minorHAnsi"/>
        </w:rPr>
        <w:t xml:space="preserve"> </w:t>
      </w:r>
      <w:proofErr w:type="spellStart"/>
      <w:r w:rsidR="00133243">
        <w:rPr>
          <w:rFonts w:asciiTheme="minorHAnsi" w:hAnsiTheme="minorHAnsi" w:cstheme="minorHAnsi"/>
        </w:rPr>
        <w:t>thought</w:t>
      </w:r>
      <w:proofErr w:type="spellEnd"/>
      <w:r w:rsidR="00133243">
        <w:rPr>
          <w:rFonts w:asciiTheme="minorHAnsi" w:hAnsiTheme="minorHAnsi" w:cstheme="minorHAnsi"/>
        </w:rPr>
        <w:t xml:space="preserve"> not to be applicable to current systems.</w:t>
      </w:r>
      <w:r w:rsidR="001C60BC">
        <w:rPr>
          <w:rFonts w:asciiTheme="minorHAnsi" w:hAnsiTheme="minorHAnsi" w:cstheme="minorHAnsi"/>
        </w:rPr>
        <w:t xml:space="preserve"> </w:t>
      </w:r>
    </w:p>
    <w:p w14:paraId="0DF41E8D" w14:textId="77777777" w:rsidR="00760F44" w:rsidRPr="00760F44" w:rsidRDefault="00760F44" w:rsidP="00760F44">
      <w:pPr>
        <w:rPr>
          <w:rFonts w:asciiTheme="minorHAnsi" w:hAnsiTheme="minorHAnsi" w:cstheme="minorHAnsi"/>
        </w:rPr>
      </w:pPr>
    </w:p>
    <w:p w14:paraId="21616696" w14:textId="43828C9A" w:rsidR="00432530" w:rsidRDefault="009A5BE6" w:rsidP="00832F83">
      <w:pPr>
        <w:jc w:val="both"/>
        <w:rPr>
          <w:rFonts w:asciiTheme="minorHAnsi" w:hAnsiTheme="minorHAnsi" w:cstheme="minorHAnsi"/>
          <w:lang w:val="en-GB"/>
        </w:rPr>
      </w:pPr>
      <w:r w:rsidRPr="00760F44">
        <w:rPr>
          <w:rFonts w:asciiTheme="minorHAnsi" w:hAnsiTheme="minorHAnsi" w:cstheme="minorHAnsi"/>
          <w:lang w:val="en-GB"/>
        </w:rPr>
        <w:t xml:space="preserve">The search was run in </w:t>
      </w:r>
      <w:r w:rsidR="00B520AD" w:rsidRPr="00760F44">
        <w:rPr>
          <w:rFonts w:asciiTheme="minorHAnsi" w:hAnsiTheme="minorHAnsi" w:cstheme="minorHAnsi"/>
          <w:lang w:val="en-GB"/>
        </w:rPr>
        <w:t xml:space="preserve">MEDLINE, EMBASE, Cochrane Library, </w:t>
      </w:r>
      <w:proofErr w:type="spellStart"/>
      <w:r w:rsidR="00B520AD" w:rsidRPr="00760F44">
        <w:rPr>
          <w:rFonts w:asciiTheme="minorHAnsi" w:hAnsiTheme="minorHAnsi" w:cstheme="minorHAnsi"/>
          <w:lang w:val="en-GB"/>
        </w:rPr>
        <w:t>PsychINFO</w:t>
      </w:r>
      <w:proofErr w:type="spellEnd"/>
      <w:r w:rsidR="00B520AD" w:rsidRPr="00760F44">
        <w:rPr>
          <w:rFonts w:asciiTheme="minorHAnsi" w:hAnsiTheme="minorHAnsi" w:cstheme="minorHAnsi"/>
          <w:lang w:val="en-GB"/>
        </w:rPr>
        <w:t xml:space="preserve"> and CINAHL</w:t>
      </w:r>
      <w:r w:rsidRPr="00760F44">
        <w:rPr>
          <w:rFonts w:asciiTheme="minorHAnsi" w:hAnsiTheme="minorHAnsi" w:cstheme="minorHAnsi"/>
          <w:lang w:val="en-GB"/>
        </w:rPr>
        <w:t xml:space="preserve"> online databases</w:t>
      </w:r>
      <w:r w:rsidR="00F811FB">
        <w:rPr>
          <w:rFonts w:asciiTheme="minorHAnsi" w:hAnsiTheme="minorHAnsi" w:cstheme="minorHAnsi"/>
          <w:lang w:val="en-GB"/>
        </w:rPr>
        <w:t>, with the final search on 1 February 2019</w:t>
      </w:r>
      <w:r w:rsidRPr="00760F44">
        <w:rPr>
          <w:rFonts w:asciiTheme="minorHAnsi" w:hAnsiTheme="minorHAnsi" w:cstheme="minorHAnsi"/>
          <w:lang w:val="en-GB"/>
        </w:rPr>
        <w:t>. Terms searched</w:t>
      </w:r>
      <w:r w:rsidR="00B520AD" w:rsidRPr="00760F44">
        <w:rPr>
          <w:rFonts w:asciiTheme="minorHAnsi" w:hAnsiTheme="minorHAnsi" w:cstheme="minorHAnsi"/>
          <w:lang w:val="en-GB"/>
        </w:rPr>
        <w:t xml:space="preserve"> </w:t>
      </w:r>
      <w:r w:rsidRPr="00760F44">
        <w:rPr>
          <w:rFonts w:asciiTheme="minorHAnsi" w:hAnsiTheme="minorHAnsi" w:cstheme="minorHAnsi"/>
          <w:lang w:val="en-GB"/>
        </w:rPr>
        <w:t>were those</w:t>
      </w:r>
      <w:r w:rsidR="00B520AD" w:rsidRPr="00760F44">
        <w:rPr>
          <w:rFonts w:asciiTheme="minorHAnsi" w:hAnsiTheme="minorHAnsi" w:cstheme="minorHAnsi"/>
          <w:lang w:val="en-GB"/>
        </w:rPr>
        <w:t xml:space="preserve"> related to </w:t>
      </w:r>
      <w:r w:rsidR="006D4299">
        <w:rPr>
          <w:rFonts w:asciiTheme="minorHAnsi" w:hAnsiTheme="minorHAnsi" w:cstheme="minorHAnsi"/>
          <w:lang w:val="en-GB"/>
        </w:rPr>
        <w:t>CGA</w:t>
      </w:r>
      <w:r w:rsidR="00B520AD" w:rsidRPr="00760F44">
        <w:rPr>
          <w:rFonts w:asciiTheme="minorHAnsi" w:hAnsiTheme="minorHAnsi" w:cstheme="minorHAnsi"/>
          <w:lang w:val="en-GB"/>
        </w:rPr>
        <w:t xml:space="preserve"> and a primary care setting (</w:t>
      </w:r>
      <w:r w:rsidR="00906D27">
        <w:rPr>
          <w:rFonts w:asciiTheme="minorHAnsi" w:hAnsiTheme="minorHAnsi" w:cstheme="minorHAnsi"/>
          <w:lang w:val="en-GB"/>
        </w:rPr>
        <w:t>an example search strategy is included in Appendix 1</w:t>
      </w:r>
      <w:r w:rsidR="00B520AD" w:rsidRPr="00760F44">
        <w:rPr>
          <w:rFonts w:asciiTheme="minorHAnsi" w:hAnsiTheme="minorHAnsi" w:cstheme="minorHAnsi"/>
          <w:lang w:val="en-GB"/>
        </w:rPr>
        <w:t>).</w:t>
      </w:r>
      <w:r w:rsidR="001D2AF9" w:rsidRPr="00760F44">
        <w:rPr>
          <w:rFonts w:asciiTheme="minorHAnsi" w:hAnsiTheme="minorHAnsi" w:cstheme="minorHAnsi"/>
          <w:lang w:val="en-GB"/>
        </w:rPr>
        <w:t xml:space="preserve"> </w:t>
      </w:r>
      <w:r w:rsidR="00706EF5">
        <w:rPr>
          <w:rFonts w:asciiTheme="minorHAnsi" w:hAnsiTheme="minorHAnsi" w:cstheme="minorHAnsi"/>
          <w:lang w:val="en-GB"/>
        </w:rPr>
        <w:t xml:space="preserve">The reference lists of included publications </w:t>
      </w:r>
      <w:r w:rsidR="00906D27">
        <w:rPr>
          <w:rFonts w:asciiTheme="minorHAnsi" w:hAnsiTheme="minorHAnsi" w:cstheme="minorHAnsi"/>
          <w:lang w:val="en-GB"/>
        </w:rPr>
        <w:t>and c</w:t>
      </w:r>
      <w:r w:rsidR="002259F7">
        <w:rPr>
          <w:rFonts w:asciiTheme="minorHAnsi" w:hAnsiTheme="minorHAnsi" w:cstheme="minorHAnsi"/>
          <w:lang w:val="en-GB"/>
        </w:rPr>
        <w:t>itations (identified using MEDLINE) of included studies were screened</w:t>
      </w:r>
      <w:r w:rsidR="00906D27">
        <w:rPr>
          <w:rFonts w:asciiTheme="minorHAnsi" w:hAnsiTheme="minorHAnsi" w:cstheme="minorHAnsi"/>
          <w:lang w:val="en-GB"/>
        </w:rPr>
        <w:t xml:space="preserve"> for relevant articles</w:t>
      </w:r>
      <w:r w:rsidR="002259F7">
        <w:rPr>
          <w:rFonts w:asciiTheme="minorHAnsi" w:hAnsiTheme="minorHAnsi" w:cstheme="minorHAnsi"/>
          <w:lang w:val="en-GB"/>
        </w:rPr>
        <w:t>.</w:t>
      </w:r>
    </w:p>
    <w:p w14:paraId="343F71EF" w14:textId="29A6B0D2" w:rsidR="00822412" w:rsidRPr="00832F83" w:rsidRDefault="00822412" w:rsidP="00446665">
      <w:pPr>
        <w:jc w:val="both"/>
      </w:pPr>
    </w:p>
    <w:p w14:paraId="267C6C8F" w14:textId="0170C17B" w:rsidR="00822412" w:rsidRPr="00832F83" w:rsidRDefault="00993BD9" w:rsidP="00521E7A">
      <w:pPr>
        <w:pStyle w:val="Heading4"/>
        <w:jc w:val="both"/>
        <w:rPr>
          <w:rFonts w:asciiTheme="minorHAnsi" w:hAnsiTheme="minorHAnsi" w:cstheme="minorHAnsi"/>
        </w:rPr>
      </w:pPr>
      <w:r w:rsidRPr="00832F83">
        <w:rPr>
          <w:rFonts w:asciiTheme="minorHAnsi" w:hAnsiTheme="minorHAnsi" w:cstheme="minorHAnsi"/>
        </w:rPr>
        <w:t xml:space="preserve">Data </w:t>
      </w:r>
      <w:r w:rsidR="00521E7A">
        <w:rPr>
          <w:rFonts w:asciiTheme="minorHAnsi" w:hAnsiTheme="minorHAnsi" w:cstheme="minorHAnsi"/>
        </w:rPr>
        <w:t>analysis</w:t>
      </w:r>
      <w:r w:rsidRPr="00832F83">
        <w:rPr>
          <w:rFonts w:asciiTheme="minorHAnsi" w:hAnsiTheme="minorHAnsi" w:cstheme="minorHAnsi"/>
        </w:rPr>
        <w:t xml:space="preserve"> and assessment of risk of bias</w:t>
      </w:r>
    </w:p>
    <w:p w14:paraId="3EFAACBD" w14:textId="37ADD3EF" w:rsidR="000E3357" w:rsidRPr="00832F83" w:rsidRDefault="00B0741A" w:rsidP="009B1D2A">
      <w:pPr>
        <w:jc w:val="both"/>
        <w:rPr>
          <w:rFonts w:asciiTheme="minorHAnsi" w:hAnsiTheme="minorHAnsi" w:cstheme="minorHAnsi"/>
          <w:lang w:val="en-GB"/>
        </w:rPr>
      </w:pPr>
      <w:r w:rsidRPr="00832F83">
        <w:rPr>
          <w:rFonts w:asciiTheme="minorHAnsi" w:hAnsiTheme="minorHAnsi" w:cstheme="minorHAnsi"/>
          <w:lang w:val="en-GB"/>
        </w:rPr>
        <w:t xml:space="preserve">Working </w:t>
      </w:r>
      <w:r w:rsidR="000D552F" w:rsidRPr="00832F83">
        <w:rPr>
          <w:rFonts w:asciiTheme="minorHAnsi" w:hAnsiTheme="minorHAnsi" w:cstheme="minorHAnsi"/>
          <w:lang w:val="en-GB"/>
        </w:rPr>
        <w:t>independently</w:t>
      </w:r>
      <w:r w:rsidR="00E44899" w:rsidRPr="00832F83">
        <w:rPr>
          <w:rFonts w:asciiTheme="minorHAnsi" w:hAnsiTheme="minorHAnsi" w:cstheme="minorHAnsi"/>
          <w:lang w:val="en-GB"/>
        </w:rPr>
        <w:t xml:space="preserve"> two revi</w:t>
      </w:r>
      <w:r w:rsidR="00F72EE3" w:rsidRPr="00832F83">
        <w:rPr>
          <w:rFonts w:asciiTheme="minorHAnsi" w:hAnsiTheme="minorHAnsi" w:cstheme="minorHAnsi"/>
          <w:lang w:val="en-GB"/>
        </w:rPr>
        <w:t>e</w:t>
      </w:r>
      <w:r w:rsidR="00E44899" w:rsidRPr="00832F83">
        <w:rPr>
          <w:rFonts w:asciiTheme="minorHAnsi" w:hAnsiTheme="minorHAnsi" w:cstheme="minorHAnsi"/>
          <w:lang w:val="en-GB"/>
        </w:rPr>
        <w:t>wers</w:t>
      </w:r>
      <w:r w:rsidR="007839E8">
        <w:rPr>
          <w:rFonts w:asciiTheme="minorHAnsi" w:hAnsiTheme="minorHAnsi" w:cstheme="minorHAnsi"/>
          <w:lang w:val="en-GB"/>
        </w:rPr>
        <w:t xml:space="preserve"> (JG, NC)</w:t>
      </w:r>
      <w:r w:rsidR="000D552F" w:rsidRPr="00832F83">
        <w:rPr>
          <w:rFonts w:asciiTheme="minorHAnsi" w:hAnsiTheme="minorHAnsi" w:cstheme="minorHAnsi"/>
          <w:lang w:val="en-GB"/>
        </w:rPr>
        <w:t xml:space="preserve"> extracted re</w:t>
      </w:r>
      <w:r w:rsidR="00993B08">
        <w:rPr>
          <w:rFonts w:asciiTheme="minorHAnsi" w:hAnsiTheme="minorHAnsi" w:cstheme="minorHAnsi"/>
          <w:lang w:val="en-GB"/>
        </w:rPr>
        <w:t xml:space="preserve">levant data from </w:t>
      </w:r>
      <w:r w:rsidR="00F042B4">
        <w:rPr>
          <w:rFonts w:asciiTheme="minorHAnsi" w:hAnsiTheme="minorHAnsi" w:cstheme="minorHAnsi"/>
          <w:lang w:val="en-GB"/>
        </w:rPr>
        <w:t>included studies</w:t>
      </w:r>
      <w:r w:rsidR="000D552F" w:rsidRPr="00832F83">
        <w:rPr>
          <w:rFonts w:asciiTheme="minorHAnsi" w:hAnsiTheme="minorHAnsi" w:cstheme="minorHAnsi"/>
          <w:lang w:val="en-GB"/>
        </w:rPr>
        <w:t xml:space="preserve">. </w:t>
      </w:r>
      <w:r w:rsidR="009A5BE6" w:rsidRPr="00832F83">
        <w:rPr>
          <w:rFonts w:asciiTheme="minorHAnsi" w:hAnsiTheme="minorHAnsi" w:cstheme="minorHAnsi"/>
          <w:lang w:val="en-GB"/>
        </w:rPr>
        <w:t>I</w:t>
      </w:r>
      <w:r w:rsidR="000D552F" w:rsidRPr="00832F83">
        <w:rPr>
          <w:rFonts w:asciiTheme="minorHAnsi" w:hAnsiTheme="minorHAnsi" w:cstheme="minorHAnsi"/>
          <w:lang w:val="en-GB"/>
        </w:rPr>
        <w:t>nformation</w:t>
      </w:r>
      <w:r w:rsidR="009A5BE6" w:rsidRPr="00832F83">
        <w:rPr>
          <w:rFonts w:asciiTheme="minorHAnsi" w:hAnsiTheme="minorHAnsi" w:cstheme="minorHAnsi"/>
          <w:lang w:val="en-GB"/>
        </w:rPr>
        <w:t xml:space="preserve"> extracted</w:t>
      </w:r>
      <w:r w:rsidR="000D552F" w:rsidRPr="00832F83">
        <w:rPr>
          <w:rFonts w:asciiTheme="minorHAnsi" w:hAnsiTheme="minorHAnsi" w:cstheme="minorHAnsi"/>
          <w:lang w:val="en-GB"/>
        </w:rPr>
        <w:t xml:space="preserve"> included study</w:t>
      </w:r>
      <w:r w:rsidR="009A5BE6" w:rsidRPr="00832F83">
        <w:rPr>
          <w:rFonts w:asciiTheme="minorHAnsi" w:hAnsiTheme="minorHAnsi" w:cstheme="minorHAnsi"/>
          <w:lang w:val="en-GB"/>
        </w:rPr>
        <w:t xml:space="preserve"> setting, design and population,</w:t>
      </w:r>
      <w:r w:rsidR="000D552F" w:rsidRPr="00832F83">
        <w:rPr>
          <w:rFonts w:asciiTheme="minorHAnsi" w:hAnsiTheme="minorHAnsi" w:cstheme="minorHAnsi"/>
          <w:lang w:val="en-GB"/>
        </w:rPr>
        <w:t xml:space="preserve"> patient select</w:t>
      </w:r>
      <w:r w:rsidR="009A5BE6" w:rsidRPr="00832F83">
        <w:rPr>
          <w:rFonts w:asciiTheme="minorHAnsi" w:hAnsiTheme="minorHAnsi" w:cstheme="minorHAnsi"/>
          <w:lang w:val="en-GB"/>
        </w:rPr>
        <w:t>ion and baseline characteristics,</w:t>
      </w:r>
      <w:r w:rsidR="00961140" w:rsidRPr="00832F83">
        <w:rPr>
          <w:rFonts w:asciiTheme="minorHAnsi" w:hAnsiTheme="minorHAnsi" w:cstheme="minorHAnsi"/>
          <w:lang w:val="en-GB"/>
        </w:rPr>
        <w:t xml:space="preserve"> </w:t>
      </w:r>
      <w:r w:rsidR="009A5BE6" w:rsidRPr="00832F83">
        <w:rPr>
          <w:rFonts w:asciiTheme="minorHAnsi" w:hAnsiTheme="minorHAnsi" w:cstheme="minorHAnsi"/>
          <w:lang w:val="en-GB"/>
        </w:rPr>
        <w:t>t</w:t>
      </w:r>
      <w:r w:rsidR="00236F0D" w:rsidRPr="00832F83">
        <w:rPr>
          <w:rFonts w:asciiTheme="minorHAnsi" w:hAnsiTheme="minorHAnsi" w:cstheme="minorHAnsi"/>
          <w:lang w:val="en-GB"/>
        </w:rPr>
        <w:t>he</w:t>
      </w:r>
      <w:r w:rsidR="000D552F" w:rsidRPr="00832F83">
        <w:rPr>
          <w:rFonts w:asciiTheme="minorHAnsi" w:hAnsiTheme="minorHAnsi" w:cstheme="minorHAnsi"/>
          <w:lang w:val="en-GB"/>
        </w:rPr>
        <w:t xml:space="preserve"> </w:t>
      </w:r>
      <w:r w:rsidR="00236F0D" w:rsidRPr="00832F83">
        <w:rPr>
          <w:rFonts w:asciiTheme="minorHAnsi" w:hAnsiTheme="minorHAnsi" w:cstheme="minorHAnsi"/>
          <w:lang w:val="en-GB"/>
        </w:rPr>
        <w:t xml:space="preserve">major processes involved in implementation of CGA and </w:t>
      </w:r>
      <w:r w:rsidR="006F1805">
        <w:rPr>
          <w:rFonts w:asciiTheme="minorHAnsi" w:hAnsiTheme="minorHAnsi" w:cstheme="minorHAnsi"/>
          <w:lang w:val="en-GB"/>
        </w:rPr>
        <w:t>reported outcomes.</w:t>
      </w:r>
      <w:r w:rsidR="0049074C">
        <w:rPr>
          <w:rFonts w:asciiTheme="minorHAnsi" w:hAnsiTheme="minorHAnsi" w:cstheme="minorHAnsi"/>
          <w:lang w:val="en-GB"/>
        </w:rPr>
        <w:t xml:space="preserve"> </w:t>
      </w:r>
    </w:p>
    <w:p w14:paraId="137F22BD" w14:textId="77777777" w:rsidR="006D0354" w:rsidRPr="00832F83" w:rsidRDefault="006D0354" w:rsidP="00832F83">
      <w:pPr>
        <w:jc w:val="both"/>
        <w:rPr>
          <w:rFonts w:asciiTheme="minorHAnsi" w:hAnsiTheme="minorHAnsi" w:cstheme="minorHAnsi"/>
          <w:lang w:val="en-GB"/>
        </w:rPr>
      </w:pPr>
    </w:p>
    <w:p w14:paraId="7DDF5427" w14:textId="037D1F7E" w:rsidR="008F6D90" w:rsidRPr="00832F83" w:rsidRDefault="006D0354" w:rsidP="00832F83">
      <w:pPr>
        <w:jc w:val="both"/>
        <w:rPr>
          <w:rFonts w:asciiTheme="minorHAnsi" w:hAnsiTheme="minorHAnsi" w:cstheme="minorHAnsi"/>
          <w:lang w:val="en-GB"/>
        </w:rPr>
      </w:pPr>
      <w:r w:rsidRPr="00832F83">
        <w:rPr>
          <w:rFonts w:asciiTheme="minorHAnsi" w:hAnsiTheme="minorHAnsi" w:cstheme="minorHAnsi"/>
          <w:lang w:val="en-GB"/>
        </w:rPr>
        <w:t>T</w:t>
      </w:r>
      <w:r w:rsidR="000E3357" w:rsidRPr="00832F83">
        <w:rPr>
          <w:rFonts w:asciiTheme="minorHAnsi" w:hAnsiTheme="minorHAnsi" w:cstheme="minorHAnsi"/>
          <w:lang w:val="en-GB"/>
        </w:rPr>
        <w:t>he risk of bias</w:t>
      </w:r>
      <w:r w:rsidR="00BB75D7" w:rsidRPr="00832F83">
        <w:rPr>
          <w:rFonts w:asciiTheme="minorHAnsi" w:hAnsiTheme="minorHAnsi" w:cstheme="minorHAnsi"/>
          <w:lang w:val="en-GB"/>
        </w:rPr>
        <w:t xml:space="preserve"> of each study </w:t>
      </w:r>
      <w:r w:rsidRPr="00832F83">
        <w:rPr>
          <w:rFonts w:asciiTheme="minorHAnsi" w:hAnsiTheme="minorHAnsi" w:cstheme="minorHAnsi"/>
          <w:lang w:val="en-GB"/>
        </w:rPr>
        <w:t xml:space="preserve">was assessed </w:t>
      </w:r>
      <w:r w:rsidR="00BB75D7" w:rsidRPr="00832F83">
        <w:rPr>
          <w:rFonts w:asciiTheme="minorHAnsi" w:hAnsiTheme="minorHAnsi" w:cstheme="minorHAnsi"/>
          <w:lang w:val="en-GB"/>
        </w:rPr>
        <w:t>using a set of</w:t>
      </w:r>
      <w:r w:rsidR="008621E7" w:rsidRPr="00832F83">
        <w:rPr>
          <w:rFonts w:asciiTheme="minorHAnsi" w:hAnsiTheme="minorHAnsi" w:cstheme="minorHAnsi"/>
          <w:lang w:val="en-GB"/>
        </w:rPr>
        <w:t xml:space="preserve"> quantitative</w:t>
      </w:r>
      <w:r w:rsidR="00BB75D7" w:rsidRPr="00832F83">
        <w:rPr>
          <w:rFonts w:asciiTheme="minorHAnsi" w:hAnsiTheme="minorHAnsi" w:cstheme="minorHAnsi"/>
          <w:lang w:val="en-GB"/>
        </w:rPr>
        <w:t xml:space="preserve"> criteria</w:t>
      </w:r>
      <w:r w:rsidR="008621E7" w:rsidRPr="00832F83">
        <w:rPr>
          <w:rFonts w:asciiTheme="minorHAnsi" w:hAnsiTheme="minorHAnsi" w:cstheme="minorHAnsi"/>
          <w:lang w:val="en-GB"/>
        </w:rPr>
        <w:t xml:space="preserve"> outlined by </w:t>
      </w:r>
      <w:r w:rsidR="008621E7" w:rsidRPr="00832F83">
        <w:rPr>
          <w:rFonts w:asciiTheme="minorHAnsi" w:hAnsiTheme="minorHAnsi" w:cstheme="minorHAnsi"/>
          <w:i/>
          <w:iCs/>
          <w:lang w:val="en-GB"/>
        </w:rPr>
        <w:t>Downs and Black</w:t>
      </w:r>
      <w:r w:rsidR="008621E7" w:rsidRPr="00832F83">
        <w:rPr>
          <w:rFonts w:asciiTheme="minorHAnsi" w:hAnsiTheme="minorHAnsi" w:cstheme="minorHAnsi"/>
          <w:lang w:val="en-GB"/>
        </w:rPr>
        <w:fldChar w:fldCharType="begin" w:fldLock="1"/>
      </w:r>
      <w:r w:rsidR="00A24EDB">
        <w:rPr>
          <w:rFonts w:asciiTheme="minorHAnsi" w:hAnsiTheme="minorHAnsi" w:cstheme="minorHAnsi"/>
          <w:lang w:val="en-GB"/>
        </w:rPr>
        <w:instrText>ADDIN CSL_CITATION {"citationItems":[{"id":"ITEM-1","itemData":{"DOI":"10.1136/jech.52.6.377","ISBN":"0143-005X (Print)\\n0143-005X (Linking)","ISSN":"0143-005X","PMID":"9764259","abstract":"OBJECTIVE: To test the feasibility of creating a valid and reliable checklist with the following features: appropriate for assessing both randomised and non-randomised studies; provision of both an overall score for study quality and a profile of scores not only for the quality of reporting, internal validity (bias and confounding) and power, but also for external validity. DESIGN: A pilot version was first developed, based on epidemiological principles, reviews, and existing checklists for randomised studies. Face and content validity were assessed by three experienced reviewers and reliability was determined using two raters assessing 10 randomised and 10 non-randomised studies. Using different raters, the checklist was revised and tested for internal consistency (Kuder-Richardson 20), test-retest and inter-rater reliability (Spearman correlation coefficient and sign rank test; kappa statistics), criterion validity, and respondent burden. MAIN RESULTS: The performance of the checklist improved considerably after revision of a pilot version. The Quality Index had high internal consistency (KR-20: 0.89) as did the subscales apart from external validity (KR-20: 0.54). Test-retest (r 0.88) and inter-rater (r 0.75) reliability of the Quality Index were good. Reliability of the subscales varied from good (bias) to poor (external validity). The Quality Index correlated highly with an existing, established instrument for assessing randomised studies (r 0.90). There was little difference between its performance with non-randomised and with randomised studies. Raters took about 20 minutes to assess each paper (range 10 to 45 minutes). CONCLUSIONS: This study has shown that it is feasible to develop a checklist that can be used to assess the methodological quality not only of randomised controlled trials but also non-randomised studies. It has also shown that it is possible to produce a checklist that provides a profile of the paper, alerting reviewers to its particular methodological strengths and weaknesses. Further work is required to improve the checklist and the training of raters in the assessment of external validity.","author":[{"dropping-particle":"","family":"Downs","given":"Sara H","non-dropping-particle":"","parse-names":false,"suffix":""},{"dropping-particle":"","family":"Black","given":"Nick","non-dropping-particle":"","parse-names":false,"suffix":""}],"container-title":"Journal of epidemiology and community health","id":"ITEM-1","issue":"6","issued":{"date-parts":[["1998"]]},"page":"377-384","title":"The feasibility of creating a checklist for the assessment of the methodological quality both of randomised and non-randomised studies of health care interventions.","type":"article-journal","volume":"52"},"uris":["http://www.mendeley.com/documents/?uuid=21b320d3-af81-4a3e-b39b-1b8f56509ad0"]}],"mendeley":{"formattedCitation":"[14]","plainTextFormattedCitation":"[14]","previouslyFormattedCitation":"[14]"},"properties":{"noteIndex":0},"schema":"https://github.com/citation-style-language/schema/raw/master/csl-citation.json"}</w:instrText>
      </w:r>
      <w:r w:rsidR="008621E7" w:rsidRPr="00832F83">
        <w:rPr>
          <w:rFonts w:asciiTheme="minorHAnsi" w:hAnsiTheme="minorHAnsi" w:cstheme="minorHAnsi"/>
          <w:lang w:val="en-GB"/>
        </w:rPr>
        <w:fldChar w:fldCharType="separate"/>
      </w:r>
      <w:r w:rsidR="00F863B4" w:rsidRPr="00F863B4">
        <w:rPr>
          <w:rFonts w:asciiTheme="minorHAnsi" w:hAnsiTheme="minorHAnsi" w:cstheme="minorHAnsi"/>
          <w:noProof/>
          <w:lang w:val="en-GB"/>
        </w:rPr>
        <w:t>[14]</w:t>
      </w:r>
      <w:r w:rsidR="008621E7" w:rsidRPr="00832F83">
        <w:rPr>
          <w:rFonts w:asciiTheme="minorHAnsi" w:hAnsiTheme="minorHAnsi" w:cstheme="minorHAnsi"/>
          <w:lang w:val="en-GB"/>
        </w:rPr>
        <w:fldChar w:fldCharType="end"/>
      </w:r>
      <w:r w:rsidR="00F52744">
        <w:rPr>
          <w:rFonts w:asciiTheme="minorHAnsi" w:hAnsiTheme="minorHAnsi" w:cstheme="minorHAnsi"/>
          <w:lang w:val="en-GB"/>
        </w:rPr>
        <w:t xml:space="preserve"> by two reviewers (JG, RD)</w:t>
      </w:r>
      <w:r w:rsidR="00BB75D7" w:rsidRPr="00832F83">
        <w:rPr>
          <w:rFonts w:asciiTheme="minorHAnsi" w:hAnsiTheme="minorHAnsi" w:cstheme="minorHAnsi"/>
          <w:lang w:val="en-GB"/>
        </w:rPr>
        <w:t xml:space="preserve">. </w:t>
      </w:r>
      <w:r w:rsidR="00674616" w:rsidRPr="00832F83">
        <w:rPr>
          <w:rFonts w:asciiTheme="minorHAnsi" w:hAnsiTheme="minorHAnsi" w:cstheme="minorHAnsi"/>
          <w:lang w:val="en-GB"/>
        </w:rPr>
        <w:t>These criteria provide</w:t>
      </w:r>
      <w:r w:rsidR="008621E7" w:rsidRPr="00832F83">
        <w:rPr>
          <w:rFonts w:asciiTheme="minorHAnsi" w:hAnsiTheme="minorHAnsi" w:cstheme="minorHAnsi"/>
          <w:lang w:val="en-GB"/>
        </w:rPr>
        <w:t xml:space="preserve"> a quantitative assessment</w:t>
      </w:r>
      <w:r w:rsidR="006C0DA7" w:rsidRPr="00832F83">
        <w:rPr>
          <w:rFonts w:asciiTheme="minorHAnsi" w:hAnsiTheme="minorHAnsi" w:cstheme="minorHAnsi"/>
          <w:lang w:val="en-GB"/>
        </w:rPr>
        <w:t xml:space="preserve"> </w:t>
      </w:r>
      <w:r w:rsidR="00085415">
        <w:rPr>
          <w:rFonts w:asciiTheme="minorHAnsi" w:hAnsiTheme="minorHAnsi" w:cstheme="minorHAnsi"/>
          <w:lang w:val="en-GB"/>
        </w:rPr>
        <w:t xml:space="preserve">(scored </w:t>
      </w:r>
      <w:r w:rsidR="006C0DA7" w:rsidRPr="00832F83">
        <w:rPr>
          <w:rFonts w:asciiTheme="minorHAnsi" w:hAnsiTheme="minorHAnsi" w:cstheme="minorHAnsi"/>
          <w:lang w:val="en-GB"/>
        </w:rPr>
        <w:t>out of 31</w:t>
      </w:r>
      <w:r w:rsidR="00085415">
        <w:rPr>
          <w:rFonts w:asciiTheme="minorHAnsi" w:hAnsiTheme="minorHAnsi" w:cstheme="minorHAnsi"/>
          <w:lang w:val="en-GB"/>
        </w:rPr>
        <w:t>)</w:t>
      </w:r>
      <w:r w:rsidR="008621E7" w:rsidRPr="00832F83">
        <w:rPr>
          <w:rFonts w:asciiTheme="minorHAnsi" w:hAnsiTheme="minorHAnsi" w:cstheme="minorHAnsi"/>
          <w:lang w:val="en-GB"/>
        </w:rPr>
        <w:t xml:space="preserve"> of study quality, external validity, internal validity of bias and confounding factors, and power.</w:t>
      </w:r>
    </w:p>
    <w:p w14:paraId="1E6BF9BE" w14:textId="77777777" w:rsidR="008F6D90" w:rsidRPr="00832F83" w:rsidRDefault="008F6D90" w:rsidP="00832F83">
      <w:pPr>
        <w:jc w:val="both"/>
        <w:rPr>
          <w:rFonts w:asciiTheme="minorHAnsi" w:hAnsiTheme="minorHAnsi" w:cstheme="minorHAnsi"/>
          <w:lang w:val="en-GB"/>
        </w:rPr>
      </w:pPr>
    </w:p>
    <w:p w14:paraId="491CF8E7" w14:textId="0258BE06" w:rsidR="00047B7E" w:rsidRPr="00832F83" w:rsidRDefault="008F6D90" w:rsidP="00832F83">
      <w:pPr>
        <w:jc w:val="both"/>
        <w:rPr>
          <w:rFonts w:asciiTheme="minorHAnsi" w:hAnsiTheme="minorHAnsi" w:cstheme="minorHAnsi"/>
          <w:lang w:val="en-GB"/>
        </w:rPr>
      </w:pPr>
      <w:r w:rsidRPr="00832F83">
        <w:rPr>
          <w:rFonts w:asciiTheme="minorHAnsi" w:hAnsiTheme="minorHAnsi" w:cstheme="minorHAnsi"/>
          <w:lang w:val="en-GB"/>
        </w:rPr>
        <w:t xml:space="preserve">This review aimed to </w:t>
      </w:r>
      <w:r w:rsidR="00093EDE" w:rsidRPr="00832F83">
        <w:rPr>
          <w:rFonts w:asciiTheme="minorHAnsi" w:hAnsiTheme="minorHAnsi" w:cstheme="minorHAnsi"/>
          <w:lang w:val="en-GB"/>
        </w:rPr>
        <w:t xml:space="preserve">highlight </w:t>
      </w:r>
      <w:r w:rsidR="00FF7C6D" w:rsidRPr="00832F83">
        <w:rPr>
          <w:rFonts w:asciiTheme="minorHAnsi" w:hAnsiTheme="minorHAnsi" w:cstheme="minorHAnsi"/>
          <w:lang w:val="en-GB"/>
        </w:rPr>
        <w:t>key concepts regarding the</w:t>
      </w:r>
      <w:r w:rsidR="00A947A3" w:rsidRPr="00832F83">
        <w:rPr>
          <w:rFonts w:asciiTheme="minorHAnsi" w:hAnsiTheme="minorHAnsi" w:cstheme="minorHAnsi"/>
          <w:lang w:val="en-GB"/>
        </w:rPr>
        <w:t xml:space="preserve"> different methods of</w:t>
      </w:r>
      <w:r w:rsidR="00FF7C6D" w:rsidRPr="00832F83">
        <w:rPr>
          <w:rFonts w:asciiTheme="minorHAnsi" w:hAnsiTheme="minorHAnsi" w:cstheme="minorHAnsi"/>
          <w:lang w:val="en-GB"/>
        </w:rPr>
        <w:t xml:space="preserve"> implementation of </w:t>
      </w:r>
      <w:r w:rsidR="00C31B28" w:rsidRPr="00832F83">
        <w:rPr>
          <w:rFonts w:asciiTheme="minorHAnsi" w:hAnsiTheme="minorHAnsi" w:cstheme="minorHAnsi"/>
          <w:lang w:val="en-GB"/>
        </w:rPr>
        <w:t xml:space="preserve">CGA </w:t>
      </w:r>
      <w:r w:rsidR="00B9248F" w:rsidRPr="00832F83">
        <w:rPr>
          <w:rFonts w:asciiTheme="minorHAnsi" w:hAnsiTheme="minorHAnsi" w:cstheme="minorHAnsi"/>
          <w:lang w:val="en-GB"/>
        </w:rPr>
        <w:t>in primary care</w:t>
      </w:r>
      <w:r w:rsidR="00A947A3" w:rsidRPr="00832F83">
        <w:rPr>
          <w:rFonts w:asciiTheme="minorHAnsi" w:hAnsiTheme="minorHAnsi" w:cstheme="minorHAnsi"/>
          <w:lang w:val="en-GB"/>
        </w:rPr>
        <w:t>.</w:t>
      </w:r>
      <w:r w:rsidR="00540BA2" w:rsidRPr="00832F83">
        <w:rPr>
          <w:rFonts w:asciiTheme="minorHAnsi" w:hAnsiTheme="minorHAnsi" w:cstheme="minorHAnsi"/>
          <w:lang w:val="en-GB"/>
        </w:rPr>
        <w:t xml:space="preserve"> </w:t>
      </w:r>
      <w:r w:rsidR="00F042B4">
        <w:rPr>
          <w:rFonts w:asciiTheme="minorHAnsi" w:hAnsiTheme="minorHAnsi" w:cstheme="minorHAnsi"/>
          <w:lang w:val="en-GB"/>
        </w:rPr>
        <w:t>D</w:t>
      </w:r>
      <w:r w:rsidR="00047B7E" w:rsidRPr="00832F83">
        <w:rPr>
          <w:rFonts w:asciiTheme="minorHAnsi" w:hAnsiTheme="minorHAnsi" w:cstheme="minorHAnsi"/>
          <w:lang w:val="en-GB"/>
        </w:rPr>
        <w:t>ata on patient outcomes</w:t>
      </w:r>
      <w:r w:rsidR="00540BA2" w:rsidRPr="00832F83">
        <w:rPr>
          <w:rFonts w:asciiTheme="minorHAnsi" w:hAnsiTheme="minorHAnsi" w:cstheme="minorHAnsi"/>
          <w:lang w:val="en-GB"/>
        </w:rPr>
        <w:t xml:space="preserve"> and acceptability of the intervention</w:t>
      </w:r>
      <w:r w:rsidR="00047B7E" w:rsidRPr="00832F83">
        <w:rPr>
          <w:rFonts w:asciiTheme="minorHAnsi" w:hAnsiTheme="minorHAnsi" w:cstheme="minorHAnsi"/>
          <w:lang w:val="en-GB"/>
        </w:rPr>
        <w:t xml:space="preserve"> </w:t>
      </w:r>
      <w:r w:rsidR="006D4299">
        <w:rPr>
          <w:rFonts w:asciiTheme="minorHAnsi" w:hAnsiTheme="minorHAnsi" w:cstheme="minorHAnsi"/>
          <w:lang w:val="en-GB"/>
        </w:rPr>
        <w:t>are</w:t>
      </w:r>
      <w:r w:rsidR="006D4299" w:rsidRPr="00832F83">
        <w:rPr>
          <w:rFonts w:asciiTheme="minorHAnsi" w:hAnsiTheme="minorHAnsi" w:cstheme="minorHAnsi"/>
          <w:lang w:val="en-GB"/>
        </w:rPr>
        <w:t xml:space="preserve"> </w:t>
      </w:r>
      <w:r w:rsidR="00047B7E" w:rsidRPr="00832F83">
        <w:rPr>
          <w:rFonts w:asciiTheme="minorHAnsi" w:hAnsiTheme="minorHAnsi" w:cstheme="minorHAnsi"/>
          <w:lang w:val="en-GB"/>
        </w:rPr>
        <w:t>described and compared</w:t>
      </w:r>
      <w:r w:rsidR="007A70A4">
        <w:rPr>
          <w:rFonts w:asciiTheme="minorHAnsi" w:hAnsiTheme="minorHAnsi" w:cstheme="minorHAnsi"/>
          <w:lang w:val="en-GB"/>
        </w:rPr>
        <w:t xml:space="preserve"> </w:t>
      </w:r>
      <w:r w:rsidR="00521E7A">
        <w:rPr>
          <w:rFonts w:asciiTheme="minorHAnsi" w:hAnsiTheme="minorHAnsi" w:cstheme="minorHAnsi"/>
          <w:lang w:val="en-GB"/>
        </w:rPr>
        <w:t>in a narrative synthesis</w:t>
      </w:r>
      <w:r w:rsidR="006D4299">
        <w:rPr>
          <w:rFonts w:asciiTheme="minorHAnsi" w:hAnsiTheme="minorHAnsi" w:cstheme="minorHAnsi"/>
          <w:lang w:val="en-GB"/>
        </w:rPr>
        <w:t xml:space="preserve"> </w:t>
      </w:r>
      <w:r w:rsidR="009E475E">
        <w:rPr>
          <w:rFonts w:asciiTheme="minorHAnsi" w:hAnsiTheme="minorHAnsi" w:cstheme="minorHAnsi"/>
          <w:lang w:val="en-GB"/>
        </w:rPr>
        <w:t>as study heterogeneity meant pooling of data for statistical analysis</w:t>
      </w:r>
      <w:r w:rsidR="00A41003">
        <w:rPr>
          <w:rFonts w:asciiTheme="minorHAnsi" w:hAnsiTheme="minorHAnsi" w:cstheme="minorHAnsi"/>
          <w:lang w:val="en-GB"/>
        </w:rPr>
        <w:t xml:space="preserve"> into a meta-analysis</w:t>
      </w:r>
      <w:r w:rsidR="009E475E">
        <w:rPr>
          <w:rFonts w:asciiTheme="minorHAnsi" w:hAnsiTheme="minorHAnsi" w:cstheme="minorHAnsi"/>
          <w:lang w:val="en-GB"/>
        </w:rPr>
        <w:t xml:space="preserve"> was</w:t>
      </w:r>
      <w:r w:rsidR="00A41003">
        <w:rPr>
          <w:rFonts w:asciiTheme="minorHAnsi" w:hAnsiTheme="minorHAnsi" w:cstheme="minorHAnsi"/>
          <w:lang w:val="en-GB"/>
        </w:rPr>
        <w:t xml:space="preserve"> </w:t>
      </w:r>
      <w:r w:rsidR="009E475E">
        <w:rPr>
          <w:rFonts w:asciiTheme="minorHAnsi" w:hAnsiTheme="minorHAnsi" w:cstheme="minorHAnsi"/>
          <w:lang w:val="en-GB"/>
        </w:rPr>
        <w:t>unachievable</w:t>
      </w:r>
      <w:r w:rsidR="00047B7E" w:rsidRPr="00832F83">
        <w:rPr>
          <w:rFonts w:asciiTheme="minorHAnsi" w:hAnsiTheme="minorHAnsi" w:cstheme="minorHAnsi"/>
          <w:lang w:val="en-GB"/>
        </w:rPr>
        <w:t>.</w:t>
      </w:r>
    </w:p>
    <w:p w14:paraId="675DCCB8" w14:textId="0FAEC999" w:rsidR="00993BD9" w:rsidRPr="00832F83" w:rsidRDefault="00993BD9" w:rsidP="00832F83">
      <w:pPr>
        <w:jc w:val="both"/>
        <w:rPr>
          <w:rFonts w:asciiTheme="minorHAnsi" w:hAnsiTheme="minorHAnsi" w:cstheme="minorHAnsi"/>
          <w:lang w:val="en-GB"/>
        </w:rPr>
      </w:pPr>
    </w:p>
    <w:p w14:paraId="1483A622" w14:textId="77777777" w:rsidR="00993BD9" w:rsidRPr="00832F83" w:rsidRDefault="00993BD9" w:rsidP="00832F83">
      <w:pPr>
        <w:pStyle w:val="Heading3"/>
        <w:rPr>
          <w:rFonts w:asciiTheme="minorHAnsi" w:hAnsiTheme="minorHAnsi" w:cstheme="minorHAnsi"/>
          <w:sz w:val="24"/>
          <w:szCs w:val="24"/>
        </w:rPr>
      </w:pPr>
      <w:r w:rsidRPr="00832F83">
        <w:rPr>
          <w:rFonts w:asciiTheme="minorHAnsi" w:hAnsiTheme="minorHAnsi" w:cstheme="minorHAnsi"/>
          <w:sz w:val="24"/>
          <w:szCs w:val="24"/>
        </w:rPr>
        <w:t>Results:</w:t>
      </w:r>
    </w:p>
    <w:p w14:paraId="3A72DA8F" w14:textId="77777777" w:rsidR="004E31FB" w:rsidRPr="00832F83" w:rsidRDefault="004E31FB" w:rsidP="00832F83">
      <w:pPr>
        <w:pStyle w:val="Heading4"/>
        <w:jc w:val="both"/>
        <w:rPr>
          <w:rFonts w:asciiTheme="minorHAnsi" w:hAnsiTheme="minorHAnsi" w:cstheme="minorHAnsi"/>
        </w:rPr>
      </w:pPr>
    </w:p>
    <w:p w14:paraId="2613ABE2" w14:textId="3CAFAC54" w:rsidR="009530BA" w:rsidRPr="00832F83" w:rsidRDefault="009530BA" w:rsidP="00832F83">
      <w:pPr>
        <w:pStyle w:val="Heading4"/>
        <w:jc w:val="both"/>
        <w:rPr>
          <w:rFonts w:asciiTheme="minorHAnsi" w:hAnsiTheme="minorHAnsi" w:cstheme="minorHAnsi"/>
        </w:rPr>
      </w:pPr>
      <w:r w:rsidRPr="00832F83">
        <w:rPr>
          <w:rFonts w:asciiTheme="minorHAnsi" w:hAnsiTheme="minorHAnsi" w:cstheme="minorHAnsi"/>
        </w:rPr>
        <w:t>Literature search</w:t>
      </w:r>
    </w:p>
    <w:p w14:paraId="2453853D" w14:textId="45165449" w:rsidR="00851584" w:rsidRPr="00A04B54" w:rsidRDefault="001D2AF9" w:rsidP="00832F83">
      <w:pPr>
        <w:jc w:val="both"/>
        <w:rPr>
          <w:rFonts w:asciiTheme="minorHAnsi" w:hAnsiTheme="minorHAnsi" w:cstheme="minorHAnsi"/>
          <w:lang w:val="en-GB"/>
        </w:rPr>
      </w:pPr>
      <w:r w:rsidRPr="00A04B54">
        <w:rPr>
          <w:rFonts w:asciiTheme="minorHAnsi" w:hAnsiTheme="minorHAnsi" w:cstheme="minorHAnsi"/>
          <w:lang w:val="en-GB"/>
        </w:rPr>
        <w:t xml:space="preserve">Two </w:t>
      </w:r>
      <w:r w:rsidR="00851584" w:rsidRPr="00A04B54">
        <w:rPr>
          <w:rFonts w:asciiTheme="minorHAnsi" w:hAnsiTheme="minorHAnsi" w:cstheme="minorHAnsi"/>
          <w:lang w:val="en-GB"/>
        </w:rPr>
        <w:t>authors</w:t>
      </w:r>
      <w:r w:rsidRPr="00A04B54">
        <w:rPr>
          <w:rFonts w:asciiTheme="minorHAnsi" w:hAnsiTheme="minorHAnsi" w:cstheme="minorHAnsi"/>
          <w:lang w:val="en-GB"/>
        </w:rPr>
        <w:t xml:space="preserve"> independently screened </w:t>
      </w:r>
      <w:r w:rsidR="00A95017">
        <w:rPr>
          <w:rFonts w:asciiTheme="minorHAnsi" w:hAnsiTheme="minorHAnsi" w:cstheme="minorHAnsi"/>
          <w:lang w:val="en-GB"/>
        </w:rPr>
        <w:t xml:space="preserve">9003 </w:t>
      </w:r>
      <w:r w:rsidRPr="00A04B54">
        <w:rPr>
          <w:rFonts w:asciiTheme="minorHAnsi" w:hAnsiTheme="minorHAnsi" w:cstheme="minorHAnsi"/>
          <w:lang w:val="en-GB"/>
        </w:rPr>
        <w:t xml:space="preserve">titles </w:t>
      </w:r>
      <w:r w:rsidR="00906D27">
        <w:rPr>
          <w:rFonts w:asciiTheme="minorHAnsi" w:hAnsiTheme="minorHAnsi" w:cstheme="minorHAnsi"/>
          <w:lang w:val="en-GB"/>
        </w:rPr>
        <w:t xml:space="preserve">for relevance </w:t>
      </w:r>
      <w:r w:rsidRPr="00A04B54">
        <w:rPr>
          <w:rFonts w:asciiTheme="minorHAnsi" w:hAnsiTheme="minorHAnsi" w:cstheme="minorHAnsi"/>
          <w:lang w:val="en-GB"/>
        </w:rPr>
        <w:t>to identify 1</w:t>
      </w:r>
      <w:r w:rsidR="00A95017">
        <w:rPr>
          <w:rFonts w:asciiTheme="minorHAnsi" w:hAnsiTheme="minorHAnsi" w:cstheme="minorHAnsi"/>
          <w:lang w:val="en-GB"/>
        </w:rPr>
        <w:t>56</w:t>
      </w:r>
      <w:r w:rsidRPr="00A04B54">
        <w:rPr>
          <w:rFonts w:asciiTheme="minorHAnsi" w:hAnsiTheme="minorHAnsi" w:cstheme="minorHAnsi"/>
          <w:lang w:val="en-GB"/>
        </w:rPr>
        <w:t xml:space="preserve"> abstracts to</w:t>
      </w:r>
      <w:r w:rsidR="00851584" w:rsidRPr="00A04B54">
        <w:rPr>
          <w:rFonts w:asciiTheme="minorHAnsi" w:hAnsiTheme="minorHAnsi" w:cstheme="minorHAnsi"/>
          <w:lang w:val="en-GB"/>
        </w:rPr>
        <w:t xml:space="preserve"> review</w:t>
      </w:r>
      <w:r w:rsidR="007839E8">
        <w:rPr>
          <w:rFonts w:asciiTheme="minorHAnsi" w:hAnsiTheme="minorHAnsi" w:cstheme="minorHAnsi"/>
          <w:lang w:val="en-GB"/>
        </w:rPr>
        <w:t xml:space="preserve"> (JG, RD)</w:t>
      </w:r>
      <w:r w:rsidR="00851584" w:rsidRPr="00A04B54">
        <w:rPr>
          <w:rFonts w:asciiTheme="minorHAnsi" w:hAnsiTheme="minorHAnsi" w:cstheme="minorHAnsi"/>
          <w:lang w:val="en-GB"/>
        </w:rPr>
        <w:t>. Two authors</w:t>
      </w:r>
      <w:r w:rsidR="00BB3B64">
        <w:rPr>
          <w:rFonts w:asciiTheme="minorHAnsi" w:hAnsiTheme="minorHAnsi" w:cstheme="minorHAnsi"/>
          <w:lang w:val="en-GB"/>
        </w:rPr>
        <w:t xml:space="preserve"> (JG, NC)</w:t>
      </w:r>
      <w:r w:rsidRPr="00A04B54">
        <w:rPr>
          <w:rFonts w:asciiTheme="minorHAnsi" w:hAnsiTheme="minorHAnsi" w:cstheme="minorHAnsi"/>
          <w:lang w:val="en-GB"/>
        </w:rPr>
        <w:t xml:space="preserve"> reviewed abstracts </w:t>
      </w:r>
      <w:r w:rsidR="00851584" w:rsidRPr="00A04B54">
        <w:rPr>
          <w:rFonts w:asciiTheme="minorHAnsi" w:hAnsiTheme="minorHAnsi" w:cstheme="minorHAnsi"/>
          <w:lang w:val="en-GB"/>
        </w:rPr>
        <w:t>identifying</w:t>
      </w:r>
      <w:r w:rsidRPr="00A04B54">
        <w:rPr>
          <w:rFonts w:asciiTheme="minorHAnsi" w:hAnsiTheme="minorHAnsi" w:cstheme="minorHAnsi"/>
          <w:lang w:val="en-GB"/>
        </w:rPr>
        <w:t xml:space="preserve"> </w:t>
      </w:r>
      <w:r w:rsidR="00A95017">
        <w:rPr>
          <w:rFonts w:asciiTheme="minorHAnsi" w:hAnsiTheme="minorHAnsi" w:cstheme="minorHAnsi"/>
          <w:lang w:val="en-GB"/>
        </w:rPr>
        <w:t>95</w:t>
      </w:r>
      <w:r w:rsidR="006C0EC4">
        <w:rPr>
          <w:rFonts w:asciiTheme="minorHAnsi" w:hAnsiTheme="minorHAnsi" w:cstheme="minorHAnsi"/>
          <w:lang w:val="en-GB"/>
        </w:rPr>
        <w:t xml:space="preserve"> articles</w:t>
      </w:r>
      <w:r w:rsidR="00FB72D0">
        <w:rPr>
          <w:rFonts w:asciiTheme="minorHAnsi" w:hAnsiTheme="minorHAnsi" w:cstheme="minorHAnsi"/>
          <w:lang w:val="en-GB"/>
        </w:rPr>
        <w:t xml:space="preserve"> that</w:t>
      </w:r>
      <w:r w:rsidRPr="00A04B54">
        <w:rPr>
          <w:rFonts w:asciiTheme="minorHAnsi" w:hAnsiTheme="minorHAnsi" w:cstheme="minorHAnsi"/>
          <w:lang w:val="en-GB"/>
        </w:rPr>
        <w:t xml:space="preserve"> were assessed</w:t>
      </w:r>
      <w:r w:rsidR="00851584" w:rsidRPr="00A04B54">
        <w:rPr>
          <w:rFonts w:asciiTheme="minorHAnsi" w:hAnsiTheme="minorHAnsi" w:cstheme="minorHAnsi"/>
          <w:lang w:val="en-GB"/>
        </w:rPr>
        <w:t xml:space="preserve"> for eligibility (including</w:t>
      </w:r>
      <w:r w:rsidRPr="00A04B54">
        <w:rPr>
          <w:rFonts w:asciiTheme="minorHAnsi" w:hAnsiTheme="minorHAnsi" w:cstheme="minorHAnsi"/>
          <w:lang w:val="en-GB"/>
        </w:rPr>
        <w:t xml:space="preserve"> articles identified from reference lists).</w:t>
      </w:r>
      <w:r w:rsidR="002170ED" w:rsidRPr="00A04B54">
        <w:rPr>
          <w:rFonts w:asciiTheme="minorHAnsi" w:hAnsiTheme="minorHAnsi" w:cstheme="minorHAnsi"/>
          <w:lang w:val="en-GB"/>
        </w:rPr>
        <w:t xml:space="preserve"> </w:t>
      </w:r>
      <w:r w:rsidR="00906D27">
        <w:rPr>
          <w:rFonts w:asciiTheme="minorHAnsi" w:hAnsiTheme="minorHAnsi" w:cstheme="minorHAnsi"/>
          <w:lang w:val="en-GB"/>
        </w:rPr>
        <w:t>Attempts were made to obtain more information on the 3 unavailable full-text abstracts</w:t>
      </w:r>
      <w:r w:rsidR="008775A4">
        <w:rPr>
          <w:rFonts w:asciiTheme="minorHAnsi" w:hAnsiTheme="minorHAnsi" w:cstheme="minorHAnsi"/>
          <w:lang w:val="en-GB"/>
        </w:rPr>
        <w:t xml:space="preserve"> from authors</w:t>
      </w:r>
      <w:r w:rsidR="00906D27">
        <w:rPr>
          <w:rFonts w:asciiTheme="minorHAnsi" w:hAnsiTheme="minorHAnsi" w:cstheme="minorHAnsi"/>
          <w:lang w:val="en-GB"/>
        </w:rPr>
        <w:t xml:space="preserve">, and assess </w:t>
      </w:r>
      <w:r w:rsidR="00906D27">
        <w:rPr>
          <w:rFonts w:asciiTheme="minorHAnsi" w:hAnsiTheme="minorHAnsi" w:cstheme="minorHAnsi"/>
          <w:lang w:val="en-GB"/>
        </w:rPr>
        <w:lastRenderedPageBreak/>
        <w:t xml:space="preserve">the potential relevance of 5 articles not available in English. </w:t>
      </w:r>
      <w:r w:rsidR="002170ED" w:rsidRPr="00A04B54">
        <w:rPr>
          <w:rFonts w:asciiTheme="minorHAnsi" w:hAnsiTheme="minorHAnsi" w:cstheme="minorHAnsi"/>
          <w:lang w:val="en-GB"/>
        </w:rPr>
        <w:t xml:space="preserve">Figure 1 </w:t>
      </w:r>
      <w:r w:rsidR="00781B95">
        <w:rPr>
          <w:rFonts w:asciiTheme="minorHAnsi" w:hAnsiTheme="minorHAnsi" w:cstheme="minorHAnsi"/>
          <w:lang w:val="en-GB"/>
        </w:rPr>
        <w:t>demonstrates</w:t>
      </w:r>
      <w:r w:rsidR="00781B95" w:rsidRPr="00A04B54">
        <w:rPr>
          <w:rFonts w:asciiTheme="minorHAnsi" w:hAnsiTheme="minorHAnsi" w:cstheme="minorHAnsi"/>
          <w:lang w:val="en-GB"/>
        </w:rPr>
        <w:t xml:space="preserve"> </w:t>
      </w:r>
      <w:r w:rsidR="002170ED" w:rsidRPr="00A04B54">
        <w:rPr>
          <w:rFonts w:asciiTheme="minorHAnsi" w:hAnsiTheme="minorHAnsi" w:cstheme="minorHAnsi"/>
          <w:lang w:val="en-GB"/>
        </w:rPr>
        <w:t xml:space="preserve">the flow diagram of </w:t>
      </w:r>
      <w:r w:rsidR="00851584" w:rsidRPr="00A04B54">
        <w:rPr>
          <w:rFonts w:asciiTheme="minorHAnsi" w:hAnsiTheme="minorHAnsi" w:cstheme="minorHAnsi"/>
          <w:lang w:val="en-GB"/>
        </w:rPr>
        <w:t xml:space="preserve">screening </w:t>
      </w:r>
      <w:r w:rsidR="00906D27">
        <w:rPr>
          <w:rFonts w:asciiTheme="minorHAnsi" w:hAnsiTheme="minorHAnsi" w:cstheme="minorHAnsi"/>
          <w:lang w:val="en-GB"/>
        </w:rPr>
        <w:t xml:space="preserve">articles </w:t>
      </w:r>
      <w:r w:rsidR="00851584" w:rsidRPr="00A04B54">
        <w:rPr>
          <w:rFonts w:asciiTheme="minorHAnsi" w:hAnsiTheme="minorHAnsi" w:cstheme="minorHAnsi"/>
          <w:lang w:val="en-GB"/>
        </w:rPr>
        <w:t>for eligibility</w:t>
      </w:r>
      <w:r w:rsidR="002170ED" w:rsidRPr="00A04B54">
        <w:rPr>
          <w:rFonts w:asciiTheme="minorHAnsi" w:hAnsiTheme="minorHAnsi" w:cstheme="minorHAnsi"/>
          <w:lang w:val="en-GB"/>
        </w:rPr>
        <w:t>.</w:t>
      </w:r>
      <w:r w:rsidR="00355A2F" w:rsidRPr="00A04B54">
        <w:rPr>
          <w:rFonts w:asciiTheme="minorHAnsi" w:hAnsiTheme="minorHAnsi" w:cstheme="minorHAnsi"/>
          <w:lang w:val="en-GB"/>
        </w:rPr>
        <w:t xml:space="preserve"> </w:t>
      </w:r>
    </w:p>
    <w:p w14:paraId="0208CD13" w14:textId="77777777" w:rsidR="00851584" w:rsidRPr="00A04B54" w:rsidRDefault="00851584" w:rsidP="00832F83">
      <w:pPr>
        <w:jc w:val="both"/>
        <w:rPr>
          <w:rFonts w:asciiTheme="minorHAnsi" w:hAnsiTheme="minorHAnsi" w:cstheme="minorHAnsi"/>
          <w:lang w:val="en-GB"/>
        </w:rPr>
      </w:pPr>
    </w:p>
    <w:p w14:paraId="56B735E5" w14:textId="34F9E20E" w:rsidR="00F84289" w:rsidRPr="00A04B54" w:rsidRDefault="00355A2F" w:rsidP="00DA3DEA">
      <w:pPr>
        <w:jc w:val="both"/>
        <w:rPr>
          <w:rFonts w:asciiTheme="minorHAnsi" w:hAnsiTheme="minorHAnsi" w:cstheme="minorHAnsi"/>
          <w:lang w:val="en-GB"/>
        </w:rPr>
      </w:pPr>
      <w:r w:rsidRPr="00A04B54">
        <w:rPr>
          <w:rFonts w:asciiTheme="minorHAnsi" w:hAnsiTheme="minorHAnsi" w:cstheme="minorHAnsi"/>
          <w:lang w:val="en-GB"/>
        </w:rPr>
        <w:t>Four studies were eligible for inclusion and taken forward to data extraction</w:t>
      </w:r>
      <w:r w:rsidR="00F52744">
        <w:rPr>
          <w:rFonts w:asciiTheme="minorHAnsi" w:hAnsiTheme="minorHAnsi" w:cstheme="minorHAnsi"/>
          <w:lang w:val="en-GB"/>
        </w:rPr>
        <w:t xml:space="preserve"> (JG,NC)</w:t>
      </w:r>
      <w:r w:rsidR="00851584" w:rsidRPr="00A04B54">
        <w:rPr>
          <w:rFonts w:asciiTheme="minorHAnsi" w:hAnsiTheme="minorHAnsi" w:cstheme="minorHAnsi"/>
          <w:lang w:val="en-GB"/>
        </w:rPr>
        <w:t xml:space="preserve">, </w:t>
      </w:r>
      <w:r w:rsidRPr="00A04B54">
        <w:rPr>
          <w:rFonts w:asciiTheme="minorHAnsi" w:hAnsiTheme="minorHAnsi" w:cstheme="minorHAnsi"/>
          <w:lang w:val="en-GB"/>
        </w:rPr>
        <w:t>totalling 2,140</w:t>
      </w:r>
      <w:r w:rsidR="00DA3DEA">
        <w:rPr>
          <w:rFonts w:asciiTheme="minorHAnsi" w:hAnsiTheme="minorHAnsi" w:cstheme="minorHAnsi"/>
          <w:lang w:val="en-GB"/>
        </w:rPr>
        <w:t xml:space="preserve"> participants</w:t>
      </w:r>
      <w:r w:rsidR="00260AC5" w:rsidRPr="00A04B54">
        <w:rPr>
          <w:rFonts w:asciiTheme="minorHAnsi" w:hAnsiTheme="minorHAnsi" w:cstheme="minorHAnsi"/>
          <w:lang w:val="en-GB"/>
        </w:rPr>
        <w:t xml:space="preserve"> </w:t>
      </w:r>
      <w:r w:rsidR="00781B95">
        <w:rPr>
          <w:rFonts w:asciiTheme="minorHAnsi" w:hAnsiTheme="minorHAnsi" w:cstheme="minorHAnsi"/>
          <w:lang w:val="en-GB"/>
        </w:rPr>
        <w:t>(</w:t>
      </w:r>
      <w:r w:rsidR="0039733F">
        <w:rPr>
          <w:rFonts w:asciiTheme="minorHAnsi" w:hAnsiTheme="minorHAnsi" w:cstheme="minorHAnsi"/>
          <w:lang w:val="en-GB"/>
        </w:rPr>
        <w:t>rang</w:t>
      </w:r>
      <w:r w:rsidR="00DA3DEA">
        <w:rPr>
          <w:rFonts w:asciiTheme="minorHAnsi" w:hAnsiTheme="minorHAnsi" w:cstheme="minorHAnsi"/>
          <w:lang w:val="en-GB"/>
        </w:rPr>
        <w:t>e</w:t>
      </w:r>
      <w:r w:rsidR="0039733F">
        <w:rPr>
          <w:rFonts w:asciiTheme="minorHAnsi" w:hAnsiTheme="minorHAnsi" w:cstheme="minorHAnsi"/>
          <w:lang w:val="en-GB"/>
        </w:rPr>
        <w:t xml:space="preserve"> </w:t>
      </w:r>
      <w:r w:rsidR="00B0408E">
        <w:rPr>
          <w:rFonts w:asciiTheme="minorHAnsi" w:hAnsiTheme="minorHAnsi" w:cstheme="minorHAnsi"/>
          <w:lang w:val="en-GB"/>
        </w:rPr>
        <w:t>186-874</w:t>
      </w:r>
      <w:r w:rsidR="00DA3DEA">
        <w:rPr>
          <w:rFonts w:asciiTheme="minorHAnsi" w:hAnsiTheme="minorHAnsi" w:cstheme="minorHAnsi"/>
          <w:lang w:val="en-GB"/>
        </w:rPr>
        <w:t xml:space="preserve"> per </w:t>
      </w:r>
      <w:r w:rsidR="00DA3DEA" w:rsidRPr="00DC02EE">
        <w:rPr>
          <w:rFonts w:asciiTheme="minorHAnsi" w:hAnsiTheme="minorHAnsi" w:cstheme="minorHAnsi"/>
          <w:lang w:val="en-GB"/>
        </w:rPr>
        <w:t>study</w:t>
      </w:r>
      <w:r w:rsidR="00781B95" w:rsidRPr="00DC02EE">
        <w:rPr>
          <w:rFonts w:asciiTheme="minorHAnsi" w:hAnsiTheme="minorHAnsi" w:cstheme="minorHAnsi"/>
          <w:lang w:val="en-GB"/>
        </w:rPr>
        <w:t>)</w:t>
      </w:r>
      <w:r w:rsidR="00FB72D0" w:rsidRPr="00DC02EE">
        <w:rPr>
          <w:rFonts w:asciiTheme="minorHAnsi" w:hAnsiTheme="minorHAnsi" w:cstheme="minorHAnsi"/>
          <w:lang w:val="en-GB"/>
        </w:rPr>
        <w:t xml:space="preserve"> </w:t>
      </w:r>
      <w:r w:rsidR="00482317" w:rsidRPr="00DC02EE">
        <w:rPr>
          <w:rFonts w:asciiTheme="minorHAnsi" w:hAnsiTheme="minorHAnsi" w:cstheme="minorHAnsi"/>
          <w:lang w:val="en-GB"/>
        </w:rPr>
        <w:fldChar w:fldCharType="begin" w:fldLock="1"/>
      </w:r>
      <w:r w:rsidR="00A24EDB">
        <w:rPr>
          <w:rFonts w:asciiTheme="minorHAnsi" w:hAnsiTheme="minorHAnsi" w:cstheme="minorHAnsi"/>
          <w:lang w:val="en-GB"/>
        </w:rPr>
        <w:instrText>ADDIN CSL_CITATION {"citationItems":[{"id":"ITEM-1","itemData":{"DOI":"10.1016/j.archger.2008.09.007","ISBN":"0167-4943","ISSN":"01674943","PMID":"18996605","abstract":"The aim of this retrospective study was to describe and evaluate the impact of a new model used in caring for the elders in the community, based on geriatrician consultation, initiated by their general physician (GP) and conducted by both in five urban primary care clinics. Five hundred and forty-two elderly patients were referred to a geriatric consultant during a 41-month period. The patients' demographic, functional, cognitive medical status, reasons for referral and recommendations were recorded. Implementation by the GP of the geriatrician's recommendations was analyzed with the number of visits during the 6-month follow up. Patients were referred mainly for affective, cognitive, medical problems, functional decline and gait disturbances in 39.7%, 30.4%, 24.4%, 18.6% and 12.7% of cases, respectively. The referrals to the geriatrician increased from 133 in 2004 to 207 in 2006 (p = 0.01), while the visits to the GP decreased from 10.9 to 10.2 during 6-month period following the geriatric consultation (p &lt; 0.01). No decline was found in the other elderly patients. In most cases, the GP implemented the geriatrician's advice (p &lt; 0.01). Geriatrician consultations and recommendations in the primary care clinic were well accepted by the GP, thereby reducing the number of visits. ?? 2008 Elsevier Ireland Ltd. All rights reserved.","author":[{"dropping-particle":"","family":"Hermush","given":"Vered","non-dropping-particle":"","parse-names":false,"suffix":""},{"dropping-particle":"","family":"Daliot","given":"Daniel","non-dropping-particle":"","parse-names":false,"suffix":""},{"dropping-particle":"","family":"Weiss","given":"Avraham","non-dropping-particle":"","parse-names":false,"suffix":""},{"dropping-particle":"","family":"Brill","given":"Shai","non-dropping-particle":"","parse-names":false,"suffix":""},{"dropping-particle":"","family":"Beloosesky","given":"Yichayaou","non-dropping-particle":"","parse-names":false,"suffix":""}],"container-title":"Archives of Gerontology and Geriatrics","id":"ITEM-1","issue":"2","issued":{"date-parts":[["2009"]]},"page":"260-262","title":"The impact of geriatric consultation on the care of the elders in community clinics","type":"article-journal","volume":"49"},"uris":["http://www.mendeley.com/documents/?uuid=2dce89c4-6d7e-44d1-b328-3e1fc0a36b30"]},{"id":"ITEM-2","itemData":{"DOI":"10.1111/j.1532-5415.2007.01416.x","ISBN":"1532-5415","ISSN":"00028614","PMID":"17979898","abstract":"OBJECTIVES: To assess the effect of a team of geriatrics specialists on the practice style of primary care providers (PCPs) and the functioning of their patients aged 75 and older.\\n\\nDESIGN: Randomized, controlled trial.\\n\\nSETTING: Two primary care clinics in the Seattle, Washington, area.\\n\\nPARTICIPANTS: Thirty-one PCPs and 874 patients aged 75 and older.\\n\\nINTERVENTION: An interdisciplinary team of geriatrics specialists worked with patients and providers to enhance the geriatric focus of care.\\n\\nMEASUREMENTS: Main outcomes were a practice style reflecting a geriatric orientation and patient scores on the physical and affect subscales of the Arthritis Impact Measurement Scale 2-Short Form. Secondary outcomes were hospitalizations, incident disability in activities of daily living (ADLs), and PCP perceptions of the intervention. Death rates were also assessed.\\n\\nRESULTS: Intervention providers screened significantly more for geriatric syndromes at 12 months, but this finding did not persist at 24 months. There were no significant differences in adequate hypertension control or high-risk prescribing at 12 or 24 months of follow-up. There were no significant differences in patient functioning or significant differences in hospitalization rates at either time point. Meaningful differences were observed in ADL disability at 12 but not 24 months. PCPs viewed the intervention favorably. Seventy-eight participants died over the 24 months of follow-up; the proportion dying was higher in the intervention group (11.4% in intervention group vs 7.1% of controls, P=.03).\\n\\nCONCLUSION: The addition of an interdisciplinary geriatric team was acceptable to PCPs and had some effect on care of geriatric conditions but little effect on patient function or the use of inpatient care and was associated with greater mortality.","author":[{"dropping-particle":"","family":"Phelan","given":"Elizabeth A.","non-dropping-particle":"","parse-names":false,"suffix":""},{"dropping-particle":"","family":"Balderson","given":"Benjamin","non-dropping-particle":"","parse-names":false,"suffix":""},{"dropping-particle":"","family":"Levine","given":"Martin","non-dropping-particle":"","parse-names":false,"suffix":""},{"dropping-particle":"","family":"Erro","given":"Janet H.","non-dropping-particle":"","parse-names":false,"suffix":""},{"dropping-particle":"","family":"Jordan","given":"Luesa","non-dropping-particle":"","parse-names":false,"suffix":""},{"dropping-particle":"","family":"Grothaus","given":"Lou","non-dropping-particle":"","parse-names":false,"suffix":""},{"dropping-particle":"","family":"Sandhu","given":"Nirmala","non-dropping-particle":"","parse-names":false,"suffix":""},{"dropping-particle":"","family":"Perrault","given":"Patrick J.","non-dropping-particle":"","parse-names":false,"suffix":""},{"dropping-particle":"","family":"Logerfo","given":"James P.","non-dropping-particle":"","parse-names":false,"suffix":""},{"dropping-particle":"","family":"Wagner","given":"Edward H.","non-dropping-particle":"","parse-names":false,"suffix":""}],"container-title":"Journal of the American Geriatrics Society","id":"ITEM-2","issue":"11","issued":{"date-parts":[["2007"]]},"page":"1748-1756","title":"Delivering effective primary care to older adults: A randomized, controlled trial of the senior resource team at group health cooperative","type":"article-journal","volume":"55"},"uris":["http://www.mendeley.com/documents/?uuid=e4c9335b-3453-45d5-82b7-2c70ef495ab8"]},{"id":"ITEM-3","itemData":{"DOI":"10.3122/jabfm.19.4.331","ISBN":"1557-2625\\r1558-7118","ISSN":"1557-2625","PMID":"16809646","abstract":"BACKGROUND: Frail elders often receive low-quality primary care, yet the optimal role of geriatricians in primary care settings remains uncertain. We evaluated the health utilization impacts of an innovative intervention emphasizing chronic disease self-management and physical activity promotion among frail elders in primary care.\\n\\nMETHODS: The intervention was implemented within two primary care practices at a single clinic serving a large population of frail elders enrolled in a western Washington health plan. Subjects included older patients (age &gt;or=65 years) with disproportionate baseline outpatient service use who attended two on-site visits with a geriatrician during which each received comprehensive assessment and a problem-solving intervention to enhance chronic disease self-management and promote physical activity (N = 146). Our evaluation had a retrospective matched cohort design. Controls receiving primary care at other health plan clinics were matched 3:1 to intervention subjects by sex and a propensity score (N = 437), which was computed using demographic, clinical, and health care utilization factors that were predictive of attending the intervention. Among intervention subjects and controls following the intervention, we compared relative rates of hospitalization, outpatient and specialty visits, nursing home admission, mortality, and prescription of selected high-risk medications, as well as total health care costs.\\n\\nRESULTS: From March 2002 to November 2003, the geriatrician evaluated 146 of 725 elderly subjects (20%) in the two primary care practices. During a mean follow-up of 1.3 years, intervention subjects had a reduced rate of hospitalization relative to matched controls (incidence rate ratio 0.57; 95% CI: 0.37 to 0.86; P &lt; .01). Intervention and control subjects did not have significantly different rates of specialty visits, outpatient visits, nursing home admission, mortality, or high-risk prescriptions. Relative to matched controls during follow-up, total health care costs were 26.3% lower among intervention subjects (95% CI: 1.3%, 44.9%; P = .04).\\n\\nCONCLUSIONS: Outpatient geriatric interventions emphasizing collaboration between geriatricians and primary care physicians, chronic disease self-management, and physical activity may reduce hospitalization risk and total health care costs among vulnerable elders.","author":[{"dropping-particle":"","family":"Fenton","given":"Joshua J","non-dropping-particle":"","parse-names":false,"suffix":""},{"dropping-particle":"","family":"Levine","given":"Martin D","non-dropping-particle":"","parse-names":false,"suffix":""},{"dropping-particle":"","family":"Mahoney","given":"Lisa D","non-dropping-particle":"","parse-names":false,"suffix":""},{"dropping-particle":"","family":"Heagerty","given":"Patrick J","non-dropping-particle":"","parse-names":false,"suffix":""},{"dropping-particle":"","family":"Wagner","given":"Edward H","non-dropping-particle":"","parse-names":false,"suffix":""}],"container-title":"Journal of the American Board of Family Medicine : JABFM","id":"ITEM-3","issue":"4","issued":{"date-parts":[["2004"]]},"page":"331-9","title":"Bringing geriatricians to the front lines: evaluation of a quality improvement intervention in primary care.","type":"article-journal","volume":"19"},"uris":["http://www.mendeley.com/documents/?uuid=b09e5e2e-c932-44bd-8165-7904a78756f6"]},{"id":"ITEM-4","itemData":{"DOI":"http://dx.doi.org/10.1136/bmjopen-2016-015278","abstract":"Objectives To evaluate the feasibility and potential clinical benefits of medicines optimisation through comprehensive geriatric assessment (CGA) of frail patients with multiple conditions, by secondary care geriatricians in a general practice care setting. Methods Seven general practitioner (GP) practices in one region of Stoke-on-Trent volunteered to take part. GPs selected patients (n=186) who were local permanent residents, at least 65 years old and on eight or more medications per day. Patients were sent a written invitation outlining the assessment purpose/format. Prior to patient assessments, primary care staff prepared packs detailing patient medical history, recent consultations, current medications, recent laboratory tests and social circumstances. One hour was allocated for the CGA per patient, with one of three geriatricians, to enable sufficient time to explore all relevant aspects. Assessment comprised a full history, thorough clinical examination, assessment of balance and mobility, mental function and information on home environment and support arrangements. After consultation, geriatricians made recommendations regarding further assessments, investigations or medication changes. Geriatricians entered their main findings and recommendations onto a standard template. Results In total, 687 recommendations for changes in patients' medication regimens were made for 169 (91%) patients. In 17 (9%) patients there was no recommendation to alter medications. This resulted in an average of four alterations in medication per patient. The predominant changes to medications were to stop medications (34%) or to reduce the dosage (24%). Starting a new medication represented 18% of all the medication changes. Adherence rates to geriatrician medication recommendations were 72% at 6 months and 65% at 12 months. Conclusions CGA of older patients with complex needs, by geriatricians in a general practice care setting, is feasible. Our study demonstrated constructive collaboration between GPs and geriatricians from secondary care, suggesting further studies and clinical trials are feasible and have scope to yield beneficial outcomes.Copyright © Article author(s). All rights reserved.","author":[{"dropping-particle":"","family":"Lea","given":"S.C.","non-dropping-particle":"","parse-names":false,"suffix":""},{"dropping-particle":"","family":"Watts, K.L., Davis, N.A., Panayiotou, B., Bankart, M.J., Arora","given":"A.","non-dropping-particle":"","parse-names":false,"suffix":""}],"container-title":"BMJ Open","id":"ITEM-4","issue":"9","issued":{"date-parts":[["2017"]]},"page":"e015278","title":"The potential clinical benefits of medicines optimisation through comprehensive geriatric assessment, carried out by secondary care geriatricians, in a general practice care setting in North Staffordshire, UK: A feasibility study","type":"article-journal","volume":"7"},"uris":["http://www.mendeley.com/documents/?uuid=8b8239eb-c206-4525-90f4-b2947c0e4682"]}],"mendeley":{"formattedCitation":"[15–18]","plainTextFormattedCitation":"[15–18]","previouslyFormattedCitation":"[15–18]"},"properties":{"noteIndex":0},"schema":"https://github.com/citation-style-language/schema/raw/master/csl-citation.json"}</w:instrText>
      </w:r>
      <w:r w:rsidR="00482317" w:rsidRPr="00DC02EE">
        <w:rPr>
          <w:rFonts w:asciiTheme="minorHAnsi" w:hAnsiTheme="minorHAnsi" w:cstheme="minorHAnsi"/>
          <w:lang w:val="en-GB"/>
        </w:rPr>
        <w:fldChar w:fldCharType="separate"/>
      </w:r>
      <w:r w:rsidR="00F863B4" w:rsidRPr="00F863B4">
        <w:rPr>
          <w:rFonts w:asciiTheme="minorHAnsi" w:hAnsiTheme="minorHAnsi" w:cstheme="minorHAnsi"/>
          <w:noProof/>
          <w:lang w:val="en-GB"/>
        </w:rPr>
        <w:t>[15–18]</w:t>
      </w:r>
      <w:r w:rsidR="00482317" w:rsidRPr="00DC02EE">
        <w:rPr>
          <w:rFonts w:asciiTheme="minorHAnsi" w:hAnsiTheme="minorHAnsi" w:cstheme="minorHAnsi"/>
          <w:lang w:val="en-GB"/>
        </w:rPr>
        <w:fldChar w:fldCharType="end"/>
      </w:r>
      <w:r w:rsidR="00AD1C28" w:rsidRPr="00DC02EE">
        <w:rPr>
          <w:rFonts w:asciiTheme="minorHAnsi" w:hAnsiTheme="minorHAnsi" w:cstheme="minorHAnsi"/>
          <w:lang w:val="en-GB"/>
        </w:rPr>
        <w:t xml:space="preserve">. </w:t>
      </w:r>
      <w:r w:rsidR="000225A6" w:rsidRPr="00DC02EE">
        <w:rPr>
          <w:rFonts w:asciiTheme="minorHAnsi" w:hAnsiTheme="minorHAnsi" w:cstheme="minorHAnsi"/>
          <w:lang w:val="en-GB"/>
        </w:rPr>
        <w:t>The characteristics of</w:t>
      </w:r>
      <w:r w:rsidR="006D0354" w:rsidRPr="00DC02EE">
        <w:rPr>
          <w:rFonts w:asciiTheme="minorHAnsi" w:hAnsiTheme="minorHAnsi" w:cstheme="minorHAnsi"/>
          <w:lang w:val="en-GB"/>
        </w:rPr>
        <w:t xml:space="preserve"> </w:t>
      </w:r>
      <w:r w:rsidR="00851584" w:rsidRPr="00DC02EE">
        <w:rPr>
          <w:rFonts w:asciiTheme="minorHAnsi" w:hAnsiTheme="minorHAnsi" w:cstheme="minorHAnsi"/>
          <w:lang w:val="en-GB"/>
        </w:rPr>
        <w:t>included studies</w:t>
      </w:r>
      <w:r w:rsidR="000225A6" w:rsidRPr="00DC02EE">
        <w:rPr>
          <w:rFonts w:asciiTheme="minorHAnsi" w:hAnsiTheme="minorHAnsi" w:cstheme="minorHAnsi"/>
          <w:lang w:val="en-GB"/>
        </w:rPr>
        <w:t xml:space="preserve"> </w:t>
      </w:r>
      <w:r w:rsidR="002C5547" w:rsidRPr="00DC02EE">
        <w:rPr>
          <w:rFonts w:asciiTheme="minorHAnsi" w:hAnsiTheme="minorHAnsi" w:cstheme="minorHAnsi"/>
          <w:lang w:val="en-GB"/>
        </w:rPr>
        <w:t>from the U</w:t>
      </w:r>
      <w:r w:rsidR="009E475E" w:rsidRPr="00DC02EE">
        <w:rPr>
          <w:rFonts w:asciiTheme="minorHAnsi" w:hAnsiTheme="minorHAnsi" w:cstheme="minorHAnsi"/>
          <w:lang w:val="en-GB"/>
        </w:rPr>
        <w:t xml:space="preserve">nited </w:t>
      </w:r>
      <w:r w:rsidR="002C5547" w:rsidRPr="00DC02EE">
        <w:rPr>
          <w:rFonts w:asciiTheme="minorHAnsi" w:hAnsiTheme="minorHAnsi" w:cstheme="minorHAnsi"/>
          <w:lang w:val="en-GB"/>
        </w:rPr>
        <w:t>S</w:t>
      </w:r>
      <w:r w:rsidR="009E475E" w:rsidRPr="00DC02EE">
        <w:rPr>
          <w:rFonts w:asciiTheme="minorHAnsi" w:hAnsiTheme="minorHAnsi" w:cstheme="minorHAnsi"/>
          <w:lang w:val="en-GB"/>
        </w:rPr>
        <w:t>tates</w:t>
      </w:r>
      <w:r w:rsidR="002C5547" w:rsidRPr="00DC02EE">
        <w:rPr>
          <w:rFonts w:asciiTheme="minorHAnsi" w:hAnsiTheme="minorHAnsi" w:cstheme="minorHAnsi"/>
          <w:lang w:val="en-GB"/>
        </w:rPr>
        <w:t>, Israel and U</w:t>
      </w:r>
      <w:r w:rsidR="009E475E" w:rsidRPr="00DC02EE">
        <w:rPr>
          <w:rFonts w:asciiTheme="minorHAnsi" w:hAnsiTheme="minorHAnsi" w:cstheme="minorHAnsi"/>
          <w:lang w:val="en-GB"/>
        </w:rPr>
        <w:t xml:space="preserve">nited </w:t>
      </w:r>
      <w:r w:rsidR="002C5547" w:rsidRPr="00DC02EE">
        <w:rPr>
          <w:rFonts w:asciiTheme="minorHAnsi" w:hAnsiTheme="minorHAnsi" w:cstheme="minorHAnsi"/>
          <w:lang w:val="en-GB"/>
        </w:rPr>
        <w:t>K</w:t>
      </w:r>
      <w:r w:rsidR="009E475E" w:rsidRPr="00DC02EE">
        <w:rPr>
          <w:rFonts w:asciiTheme="minorHAnsi" w:hAnsiTheme="minorHAnsi" w:cstheme="minorHAnsi"/>
          <w:lang w:val="en-GB"/>
        </w:rPr>
        <w:t>ingdom</w:t>
      </w:r>
      <w:r w:rsidR="002C5547" w:rsidRPr="00DC02EE">
        <w:rPr>
          <w:rFonts w:asciiTheme="minorHAnsi" w:hAnsiTheme="minorHAnsi" w:cstheme="minorHAnsi"/>
          <w:lang w:val="en-GB"/>
        </w:rPr>
        <w:t xml:space="preserve"> </w:t>
      </w:r>
      <w:r w:rsidR="002170ED" w:rsidRPr="00DC02EE">
        <w:rPr>
          <w:rFonts w:asciiTheme="minorHAnsi" w:hAnsiTheme="minorHAnsi" w:cstheme="minorHAnsi"/>
          <w:lang w:val="en-GB"/>
        </w:rPr>
        <w:t xml:space="preserve">are </w:t>
      </w:r>
      <w:r w:rsidR="00851584" w:rsidRPr="00DC02EE">
        <w:rPr>
          <w:rFonts w:asciiTheme="minorHAnsi" w:hAnsiTheme="minorHAnsi" w:cstheme="minorHAnsi"/>
          <w:lang w:val="en-GB"/>
        </w:rPr>
        <w:t>shown</w:t>
      </w:r>
      <w:r w:rsidR="000225A6" w:rsidRPr="00DC02EE">
        <w:rPr>
          <w:rFonts w:asciiTheme="minorHAnsi" w:hAnsiTheme="minorHAnsi" w:cstheme="minorHAnsi"/>
          <w:lang w:val="en-GB"/>
        </w:rPr>
        <w:t xml:space="preserve"> in Table </w:t>
      </w:r>
      <w:r w:rsidR="008775A4">
        <w:rPr>
          <w:rFonts w:asciiTheme="minorHAnsi" w:hAnsiTheme="minorHAnsi" w:cstheme="minorHAnsi"/>
          <w:lang w:val="en-GB"/>
        </w:rPr>
        <w:t>2</w:t>
      </w:r>
      <w:r w:rsidR="000225A6" w:rsidRPr="00DC02EE">
        <w:rPr>
          <w:rFonts w:asciiTheme="minorHAnsi" w:hAnsiTheme="minorHAnsi" w:cstheme="minorHAnsi"/>
          <w:lang w:val="en-GB"/>
        </w:rPr>
        <w:t>.</w:t>
      </w:r>
      <w:r w:rsidR="008D26B2" w:rsidRPr="00DC02EE">
        <w:rPr>
          <w:rFonts w:asciiTheme="minorHAnsi" w:hAnsiTheme="minorHAnsi" w:cstheme="minorHAnsi"/>
          <w:lang w:val="en-GB"/>
        </w:rPr>
        <w:t xml:space="preserve"> </w:t>
      </w:r>
      <w:r w:rsidR="00BC4587" w:rsidRPr="00EF171B">
        <w:rPr>
          <w:rFonts w:asciiTheme="minorHAnsi" w:hAnsiTheme="minorHAnsi" w:cstheme="minorHAnsi"/>
          <w:lang w:val="en-GB"/>
        </w:rPr>
        <w:t>The</w:t>
      </w:r>
      <w:r w:rsidR="0012329F" w:rsidRPr="00EF171B">
        <w:rPr>
          <w:rFonts w:asciiTheme="minorHAnsi" w:hAnsiTheme="minorHAnsi" w:cstheme="minorHAnsi"/>
          <w:lang w:val="en-GB"/>
        </w:rPr>
        <w:t xml:space="preserve"> studies scored</w:t>
      </w:r>
      <w:r w:rsidR="00482317" w:rsidRPr="00EF171B">
        <w:rPr>
          <w:rFonts w:asciiTheme="minorHAnsi" w:hAnsiTheme="minorHAnsi" w:cstheme="minorHAnsi"/>
          <w:lang w:val="en-GB"/>
        </w:rPr>
        <w:t xml:space="preserve"> </w:t>
      </w:r>
      <w:r w:rsidR="007B71FB" w:rsidRPr="00EF171B">
        <w:rPr>
          <w:rFonts w:asciiTheme="minorHAnsi" w:hAnsiTheme="minorHAnsi" w:cstheme="minorHAnsi"/>
          <w:lang w:val="en-GB"/>
        </w:rPr>
        <w:t xml:space="preserve">between </w:t>
      </w:r>
      <w:r w:rsidR="00482317" w:rsidRPr="00EF171B">
        <w:rPr>
          <w:rFonts w:asciiTheme="minorHAnsi" w:hAnsiTheme="minorHAnsi" w:cstheme="minorHAnsi"/>
          <w:lang w:val="en-GB"/>
        </w:rPr>
        <w:t xml:space="preserve">19 </w:t>
      </w:r>
      <w:r w:rsidR="008E73CA" w:rsidRPr="00EF171B">
        <w:rPr>
          <w:rFonts w:asciiTheme="minorHAnsi" w:hAnsiTheme="minorHAnsi" w:cstheme="minorHAnsi"/>
          <w:lang w:val="en-GB"/>
        </w:rPr>
        <w:t>(</w:t>
      </w:r>
      <w:proofErr w:type="spellStart"/>
      <w:r w:rsidR="00DC02EE">
        <w:rPr>
          <w:rFonts w:asciiTheme="minorHAnsi" w:hAnsiTheme="minorHAnsi" w:cstheme="minorHAnsi"/>
          <w:lang w:val="en-GB"/>
        </w:rPr>
        <w:t>Hermush</w:t>
      </w:r>
      <w:proofErr w:type="spellEnd"/>
      <w:r w:rsidR="00DC02EE">
        <w:rPr>
          <w:rFonts w:asciiTheme="minorHAnsi" w:hAnsiTheme="minorHAnsi" w:cstheme="minorHAnsi"/>
          <w:lang w:val="en-GB"/>
        </w:rPr>
        <w:fldChar w:fldCharType="begin" w:fldLock="1"/>
      </w:r>
      <w:r w:rsidR="00A24EDB">
        <w:rPr>
          <w:rFonts w:asciiTheme="minorHAnsi" w:hAnsiTheme="minorHAnsi" w:cstheme="minorHAnsi"/>
          <w:lang w:val="en-GB"/>
        </w:rPr>
        <w:instrText>ADDIN CSL_CITATION {"citationItems":[{"id":"ITEM-1","itemData":{"DOI":"10.1016/j.archger.2008.09.007","ISBN":"0167-4943","ISSN":"01674943","PMID":"18996605","abstract":"The aim of this retrospective study was to describe and evaluate the impact of a new model used in caring for the elders in the community, based on geriatrician consultation, initiated by their general physician (GP) and conducted by both in five urban primary care clinics. Five hundred and forty-two elderly patients were referred to a geriatric consultant during a 41-month period. The patients' demographic, functional, cognitive medical status, reasons for referral and recommendations were recorded. Implementation by the GP of the geriatrician's recommendations was analyzed with the number of visits during the 6-month follow up. Patients were referred mainly for affective, cognitive, medical problems, functional decline and gait disturbances in 39.7%, 30.4%, 24.4%, 18.6% and 12.7% of cases, respectively. The referrals to the geriatrician increased from 133 in 2004 to 207 in 2006 (p = 0.01), while the visits to the GP decreased from 10.9 to 10.2 during 6-month period following the geriatric consultation (p &lt; 0.01). No decline was found in the other elderly patients. In most cases, the GP implemented the geriatrician's advice (p &lt; 0.01). Geriatrician consultations and recommendations in the primary care clinic were well accepted by the GP, thereby reducing the number of visits. ?? 2008 Elsevier Ireland Ltd. All rights reserved.","author":[{"dropping-particle":"","family":"Hermush","given":"Vered","non-dropping-particle":"","parse-names":false,"suffix":""},{"dropping-particle":"","family":"Daliot","given":"Daniel","non-dropping-particle":"","parse-names":false,"suffix":""},{"dropping-particle":"","family":"Weiss","given":"Avraham","non-dropping-particle":"","parse-names":false,"suffix":""},{"dropping-particle":"","family":"Brill","given":"Shai","non-dropping-particle":"","parse-names":false,"suffix":""},{"dropping-particle":"","family":"Beloosesky","given":"Yichayaou","non-dropping-particle":"","parse-names":false,"suffix":""}],"container-title":"Archives of Gerontology and Geriatrics","id":"ITEM-1","issue":"2","issued":{"date-parts":[["2009"]]},"page":"260-262","title":"The impact of geriatric consultation on the care of the elders in community clinics","type":"article-journal","volume":"49"},"uris":["http://www.mendeley.com/documents/?uuid=2dce89c4-6d7e-44d1-b328-3e1fc0a36b30"]}],"mendeley":{"formattedCitation":"[15]","plainTextFormattedCitation":"[15]","previouslyFormattedCitation":"[15]"},"properties":{"noteIndex":0},"schema":"https://github.com/citation-style-language/schema/raw/master/csl-citation.json"}</w:instrText>
      </w:r>
      <w:r w:rsidR="00DC02EE">
        <w:rPr>
          <w:rFonts w:asciiTheme="minorHAnsi" w:hAnsiTheme="minorHAnsi" w:cstheme="minorHAnsi"/>
          <w:lang w:val="en-GB"/>
        </w:rPr>
        <w:fldChar w:fldCharType="separate"/>
      </w:r>
      <w:r w:rsidR="00F863B4" w:rsidRPr="00F863B4">
        <w:rPr>
          <w:rFonts w:asciiTheme="minorHAnsi" w:hAnsiTheme="minorHAnsi" w:cstheme="minorHAnsi"/>
          <w:noProof/>
          <w:lang w:val="en-GB"/>
        </w:rPr>
        <w:t>[15]</w:t>
      </w:r>
      <w:r w:rsidR="00DC02EE">
        <w:rPr>
          <w:rFonts w:asciiTheme="minorHAnsi" w:hAnsiTheme="minorHAnsi" w:cstheme="minorHAnsi"/>
          <w:lang w:val="en-GB"/>
        </w:rPr>
        <w:fldChar w:fldCharType="end"/>
      </w:r>
      <w:r w:rsidR="00DC02EE">
        <w:rPr>
          <w:rFonts w:asciiTheme="minorHAnsi" w:hAnsiTheme="minorHAnsi" w:cstheme="minorHAnsi"/>
          <w:lang w:val="en-GB"/>
        </w:rPr>
        <w:t xml:space="preserve">, </w:t>
      </w:r>
      <w:r w:rsidR="008E73CA" w:rsidRPr="00EF171B">
        <w:rPr>
          <w:rFonts w:asciiTheme="minorHAnsi" w:hAnsiTheme="minorHAnsi" w:cstheme="minorHAnsi"/>
          <w:lang w:val="en-GB"/>
        </w:rPr>
        <w:t>Lea</w:t>
      </w:r>
      <w:r w:rsidR="00DC02EE">
        <w:rPr>
          <w:rFonts w:asciiTheme="minorHAnsi" w:hAnsiTheme="minorHAnsi" w:cstheme="minorHAnsi"/>
          <w:lang w:val="en-GB"/>
        </w:rPr>
        <w:fldChar w:fldCharType="begin" w:fldLock="1"/>
      </w:r>
      <w:r w:rsidR="00A24EDB">
        <w:rPr>
          <w:rFonts w:asciiTheme="minorHAnsi" w:hAnsiTheme="minorHAnsi" w:cstheme="minorHAnsi"/>
          <w:lang w:val="en-GB"/>
        </w:rPr>
        <w:instrText>ADDIN CSL_CITATION {"citationItems":[{"id":"ITEM-1","itemData":{"DOI":"http://dx.doi.org/10.1136/bmjopen-2016-015278","abstract":"Objectives To evaluate the feasibility and potential clinical benefits of medicines optimisation through comprehensive geriatric assessment (CGA) of frail patients with multiple conditions, by secondary care geriatricians in a general practice care setting. Methods Seven general practitioner (GP) practices in one region of Stoke-on-Trent volunteered to take part. GPs selected patients (n=186) who were local permanent residents, at least 65 years old and on eight or more medications per day. Patients were sent a written invitation outlining the assessment purpose/format. Prior to patient assessments, primary care staff prepared packs detailing patient medical history, recent consultations, current medications, recent laboratory tests and social circumstances. One hour was allocated for the CGA per patient, with one of three geriatricians, to enable sufficient time to explore all relevant aspects. Assessment comprised a full history, thorough clinical examination, assessment of balance and mobility, mental function and information on home environment and support arrangements. After consultation, geriatricians made recommendations regarding further assessments, investigations or medication changes. Geriatricians entered their main findings and recommendations onto a standard template. Results In total, 687 recommendations for changes in patients' medication regimens were made for 169 (91%) patients. In 17 (9%) patients there was no recommendation to alter medications. This resulted in an average of four alterations in medication per patient. The predominant changes to medications were to stop medications (34%) or to reduce the dosage (24%). Starting a new medication represented 18% of all the medication changes. Adherence rates to geriatrician medication recommendations were 72% at 6 months and 65% at 12 months. Conclusions CGA of older patients with complex needs, by geriatricians in a general practice care setting, is feasible. Our study demonstrated constructive collaboration between GPs and geriatricians from secondary care, suggesting further studies and clinical trials are feasible and have scope to yield beneficial outcomes.Copyright © Article author(s). All rights reserved.","author":[{"dropping-particle":"","family":"Lea","given":"S.C.","non-dropping-particle":"","parse-names":false,"suffix":""},{"dropping-particle":"","family":"Watts, K.L., Davis, N.A., Panayiotou, B., Bankart, M.J., Arora","given":"A.","non-dropping-particle":"","parse-names":false,"suffix":""}],"container-title":"BMJ Open","id":"ITEM-1","issue":"9","issued":{"date-parts":[["2017"]]},"page":"e015278","title":"The potential clinical benefits of medicines optimisation through comprehensive geriatric assessment, carried out by secondary care geriatricians, in a general practice care setting in North Staffordshire, UK: A feasibility study","type":"article-journal","volume":"7"},"uris":["http://www.mendeley.com/documents/?uuid=8b8239eb-c206-4525-90f4-b2947c0e4682"]}],"mendeley":{"formattedCitation":"[18]","plainTextFormattedCitation":"[18]","previouslyFormattedCitation":"[18]"},"properties":{"noteIndex":0},"schema":"https://github.com/citation-style-language/schema/raw/master/csl-citation.json"}</w:instrText>
      </w:r>
      <w:r w:rsidR="00DC02EE">
        <w:rPr>
          <w:rFonts w:asciiTheme="minorHAnsi" w:hAnsiTheme="minorHAnsi" w:cstheme="minorHAnsi"/>
          <w:lang w:val="en-GB"/>
        </w:rPr>
        <w:fldChar w:fldCharType="separate"/>
      </w:r>
      <w:r w:rsidR="00F863B4" w:rsidRPr="00F863B4">
        <w:rPr>
          <w:rFonts w:asciiTheme="minorHAnsi" w:hAnsiTheme="minorHAnsi" w:cstheme="minorHAnsi"/>
          <w:noProof/>
          <w:lang w:val="en-GB"/>
        </w:rPr>
        <w:t>[18]</w:t>
      </w:r>
      <w:r w:rsidR="00DC02EE">
        <w:rPr>
          <w:rFonts w:asciiTheme="minorHAnsi" w:hAnsiTheme="minorHAnsi" w:cstheme="minorHAnsi"/>
          <w:lang w:val="en-GB"/>
        </w:rPr>
        <w:fldChar w:fldCharType="end"/>
      </w:r>
      <w:r w:rsidR="008E73CA" w:rsidRPr="00EF171B">
        <w:rPr>
          <w:rFonts w:asciiTheme="minorHAnsi" w:hAnsiTheme="minorHAnsi" w:cstheme="minorHAnsi"/>
          <w:lang w:val="en-GB"/>
        </w:rPr>
        <w:t>)</w:t>
      </w:r>
      <w:r w:rsidR="00DC02EE" w:rsidRPr="00EF171B">
        <w:rPr>
          <w:rFonts w:asciiTheme="minorHAnsi" w:hAnsiTheme="minorHAnsi" w:cstheme="minorHAnsi"/>
          <w:lang w:val="en-GB"/>
        </w:rPr>
        <w:t xml:space="preserve"> </w:t>
      </w:r>
      <w:r w:rsidR="00482317" w:rsidRPr="00EF171B">
        <w:rPr>
          <w:rFonts w:asciiTheme="minorHAnsi" w:hAnsiTheme="minorHAnsi" w:cstheme="minorHAnsi"/>
          <w:lang w:val="en-GB"/>
        </w:rPr>
        <w:t xml:space="preserve">and 24 </w:t>
      </w:r>
      <w:r w:rsidR="008E73CA" w:rsidRPr="00EF171B">
        <w:rPr>
          <w:rFonts w:asciiTheme="minorHAnsi" w:hAnsiTheme="minorHAnsi" w:cstheme="minorHAnsi"/>
          <w:lang w:val="en-GB"/>
        </w:rPr>
        <w:t>(Phelan</w:t>
      </w:r>
      <w:r w:rsidR="00DC02EE">
        <w:rPr>
          <w:rFonts w:asciiTheme="minorHAnsi" w:hAnsiTheme="minorHAnsi" w:cstheme="minorHAnsi"/>
          <w:lang w:val="en-GB"/>
        </w:rPr>
        <w:fldChar w:fldCharType="begin" w:fldLock="1"/>
      </w:r>
      <w:r w:rsidR="00A24EDB">
        <w:rPr>
          <w:rFonts w:asciiTheme="minorHAnsi" w:hAnsiTheme="minorHAnsi" w:cstheme="minorHAnsi"/>
          <w:lang w:val="en-GB"/>
        </w:rPr>
        <w:instrText>ADDIN CSL_CITATION {"citationItems":[{"id":"ITEM-1","itemData":{"DOI":"10.1111/j.1532-5415.2007.01416.x","ISBN":"1532-5415","ISSN":"00028614","PMID":"17979898","abstract":"OBJECTIVES: To assess the effect of a team of geriatrics specialists on the practice style of primary care providers (PCPs) and the functioning of their patients aged 75 and older.\\n\\nDESIGN: Randomized, controlled trial.\\n\\nSETTING: Two primary care clinics in the Seattle, Washington, area.\\n\\nPARTICIPANTS: Thirty-one PCPs and 874 patients aged 75 and older.\\n\\nINTERVENTION: An interdisciplinary team of geriatrics specialists worked with patients and providers to enhance the geriatric focus of care.\\n\\nMEASUREMENTS: Main outcomes were a practice style reflecting a geriatric orientation and patient scores on the physical and affect subscales of the Arthritis Impact Measurement Scale 2-Short Form. Secondary outcomes were hospitalizations, incident disability in activities of daily living (ADLs), and PCP perceptions of the intervention. Death rates were also assessed.\\n\\nRESULTS: Intervention providers screened significantly more for geriatric syndromes at 12 months, but this finding did not persist at 24 months. There were no significant differences in adequate hypertension control or high-risk prescribing at 12 or 24 months of follow-up. There were no significant differences in patient functioning or significant differences in hospitalization rates at either time point. Meaningful differences were observed in ADL disability at 12 but not 24 months. PCPs viewed the intervention favorably. Seventy-eight participants died over the 24 months of follow-up; the proportion dying was higher in the intervention group (11.4% in intervention group vs 7.1% of controls, P=.03).\\n\\nCONCLUSION: The addition of an interdisciplinary geriatric team was acceptable to PCPs and had some effect on care of geriatric conditions but little effect on patient function or the use of inpatient care and was associated with greater mortality.","author":[{"dropping-particle":"","family":"Phelan","given":"Elizabeth A.","non-dropping-particle":"","parse-names":false,"suffix":""},{"dropping-particle":"","family":"Balderson","given":"Benjamin","non-dropping-particle":"","parse-names":false,"suffix":""},{"dropping-particle":"","family":"Levine","given":"Martin","non-dropping-particle":"","parse-names":false,"suffix":""},{"dropping-particle":"","family":"Erro","given":"Janet H.","non-dropping-particle":"","parse-names":false,"suffix":""},{"dropping-particle":"","family":"Jordan","given":"Luesa","non-dropping-particle":"","parse-names":false,"suffix":""},{"dropping-particle":"","family":"Grothaus","given":"Lou","non-dropping-particle":"","parse-names":false,"suffix":""},{"dropping-particle":"","family":"Sandhu","given":"Nirmala","non-dropping-particle":"","parse-names":false,"suffix":""},{"dropping-particle":"","family":"Perrault","given":"Patrick J.","non-dropping-particle":"","parse-names":false,"suffix":""},{"dropping-particle":"","family":"Logerfo","given":"James P.","non-dropping-particle":"","parse-names":false,"suffix":""},{"dropping-particle":"","family":"Wagner","given":"Edward H.","non-dropping-particle":"","parse-names":false,"suffix":""}],"container-title":"Journal of the American Geriatrics Society","id":"ITEM-1","issue":"11","issued":{"date-parts":[["2007"]]},"page":"1748-1756","title":"Delivering effective primary care to older adults: A randomized, controlled trial of the senior resource team at group health cooperative","type":"article-journal","volume":"55"},"uris":["http://www.mendeley.com/documents/?uuid=e4c9335b-3453-45d5-82b7-2c70ef495ab8"]}],"mendeley":{"formattedCitation":"[16]","plainTextFormattedCitation":"[16]","previouslyFormattedCitation":"[16]"},"properties":{"noteIndex":0},"schema":"https://github.com/citation-style-language/schema/raw/master/csl-citation.json"}</w:instrText>
      </w:r>
      <w:r w:rsidR="00DC02EE">
        <w:rPr>
          <w:rFonts w:asciiTheme="minorHAnsi" w:hAnsiTheme="minorHAnsi" w:cstheme="minorHAnsi"/>
          <w:lang w:val="en-GB"/>
        </w:rPr>
        <w:fldChar w:fldCharType="separate"/>
      </w:r>
      <w:r w:rsidR="00F863B4" w:rsidRPr="00F863B4">
        <w:rPr>
          <w:rFonts w:asciiTheme="minorHAnsi" w:hAnsiTheme="minorHAnsi" w:cstheme="minorHAnsi"/>
          <w:noProof/>
          <w:lang w:val="en-GB"/>
        </w:rPr>
        <w:t>[16]</w:t>
      </w:r>
      <w:r w:rsidR="00DC02EE">
        <w:rPr>
          <w:rFonts w:asciiTheme="minorHAnsi" w:hAnsiTheme="minorHAnsi" w:cstheme="minorHAnsi"/>
          <w:lang w:val="en-GB"/>
        </w:rPr>
        <w:fldChar w:fldCharType="end"/>
      </w:r>
      <w:r w:rsidR="008E73CA" w:rsidRPr="00EF171B">
        <w:rPr>
          <w:rFonts w:asciiTheme="minorHAnsi" w:hAnsiTheme="minorHAnsi" w:cstheme="minorHAnsi"/>
          <w:lang w:val="en-GB"/>
        </w:rPr>
        <w:t xml:space="preserve">) </w:t>
      </w:r>
      <w:r w:rsidR="00482317" w:rsidRPr="00EF171B">
        <w:rPr>
          <w:rFonts w:asciiTheme="minorHAnsi" w:hAnsiTheme="minorHAnsi" w:cstheme="minorHAnsi"/>
          <w:lang w:val="en-GB"/>
        </w:rPr>
        <w:t xml:space="preserve">out of </w:t>
      </w:r>
      <w:r w:rsidR="0012329F" w:rsidRPr="00EF171B">
        <w:rPr>
          <w:rFonts w:asciiTheme="minorHAnsi" w:hAnsiTheme="minorHAnsi" w:cstheme="minorHAnsi"/>
          <w:lang w:val="en-GB"/>
        </w:rPr>
        <w:t>31</w:t>
      </w:r>
      <w:r w:rsidR="00BC4587" w:rsidRPr="00EF171B">
        <w:rPr>
          <w:rFonts w:asciiTheme="minorHAnsi" w:hAnsiTheme="minorHAnsi" w:cstheme="minorHAnsi"/>
          <w:lang w:val="en-GB"/>
        </w:rPr>
        <w:t xml:space="preserve"> </w:t>
      </w:r>
      <w:r w:rsidR="00482317" w:rsidRPr="00EF171B">
        <w:rPr>
          <w:rFonts w:asciiTheme="minorHAnsi" w:hAnsiTheme="minorHAnsi" w:cstheme="minorHAnsi"/>
          <w:lang w:val="en-GB"/>
        </w:rPr>
        <w:t>indicative of no major methodological bias</w:t>
      </w:r>
      <w:r w:rsidR="00906D27">
        <w:rPr>
          <w:rFonts w:asciiTheme="minorHAnsi" w:hAnsiTheme="minorHAnsi" w:cstheme="minorHAnsi"/>
          <w:lang w:val="en-GB"/>
        </w:rPr>
        <w:t xml:space="preserve"> (Table 3)</w:t>
      </w:r>
      <w:r w:rsidR="00F52744">
        <w:rPr>
          <w:rFonts w:asciiTheme="minorHAnsi" w:hAnsiTheme="minorHAnsi" w:cstheme="minorHAnsi"/>
          <w:lang w:val="en-GB"/>
        </w:rPr>
        <w:t>.</w:t>
      </w:r>
    </w:p>
    <w:p w14:paraId="1989206C" w14:textId="0BD7AB75" w:rsidR="00993BD9" w:rsidRPr="00A04B54" w:rsidRDefault="00993BD9" w:rsidP="00832F83">
      <w:pPr>
        <w:jc w:val="both"/>
        <w:rPr>
          <w:rFonts w:asciiTheme="minorHAnsi" w:hAnsiTheme="minorHAnsi" w:cstheme="minorHAnsi"/>
          <w:lang w:val="en-GB"/>
        </w:rPr>
      </w:pPr>
    </w:p>
    <w:p w14:paraId="7749171E" w14:textId="276F3A4B" w:rsidR="00767359" w:rsidRPr="00A04B54" w:rsidRDefault="00BC4587" w:rsidP="00832F83">
      <w:pPr>
        <w:pStyle w:val="Heading4"/>
        <w:jc w:val="both"/>
        <w:rPr>
          <w:rFonts w:asciiTheme="minorHAnsi" w:hAnsiTheme="minorHAnsi" w:cstheme="minorHAnsi"/>
        </w:rPr>
      </w:pPr>
      <w:r w:rsidRPr="00A04B54">
        <w:rPr>
          <w:rFonts w:asciiTheme="minorHAnsi" w:hAnsiTheme="minorHAnsi" w:cstheme="minorHAnsi"/>
        </w:rPr>
        <w:t>S</w:t>
      </w:r>
      <w:r w:rsidR="00474111" w:rsidRPr="00A04B54">
        <w:rPr>
          <w:rFonts w:asciiTheme="minorHAnsi" w:hAnsiTheme="minorHAnsi" w:cstheme="minorHAnsi"/>
        </w:rPr>
        <w:t>tudy design</w:t>
      </w:r>
    </w:p>
    <w:p w14:paraId="53A01923" w14:textId="03098DAF" w:rsidR="00C525CB" w:rsidRDefault="00C525CB" w:rsidP="00C525CB">
      <w:pPr>
        <w:jc w:val="both"/>
        <w:rPr>
          <w:rFonts w:asciiTheme="minorHAnsi" w:hAnsiTheme="minorHAnsi" w:cstheme="minorHAnsi"/>
        </w:rPr>
      </w:pPr>
      <w:r w:rsidRPr="00C525CB">
        <w:rPr>
          <w:rFonts w:asciiTheme="minorHAnsi" w:hAnsiTheme="minorHAnsi" w:cstheme="minorHAnsi"/>
        </w:rPr>
        <w:t xml:space="preserve">There was heterogeneity in study design and participant recruitment across studies. Study designs included one </w:t>
      </w:r>
      <w:proofErr w:type="spellStart"/>
      <w:r w:rsidRPr="00C525CB">
        <w:rPr>
          <w:rFonts w:asciiTheme="minorHAnsi" w:hAnsiTheme="minorHAnsi" w:cstheme="minorHAnsi"/>
        </w:rPr>
        <w:t>randomised</w:t>
      </w:r>
      <w:proofErr w:type="spellEnd"/>
      <w:r w:rsidRPr="00C525CB">
        <w:rPr>
          <w:rFonts w:asciiTheme="minorHAnsi" w:hAnsiTheme="minorHAnsi" w:cstheme="minorHAnsi"/>
        </w:rPr>
        <w:t xml:space="preserve"> controlled trial</w:t>
      </w:r>
      <w:r w:rsidR="009136A4">
        <w:rPr>
          <w:rFonts w:asciiTheme="minorHAnsi" w:hAnsiTheme="minorHAnsi" w:cstheme="minorHAnsi"/>
        </w:rPr>
        <w:fldChar w:fldCharType="begin" w:fldLock="1"/>
      </w:r>
      <w:r w:rsidR="00A24EDB">
        <w:rPr>
          <w:rFonts w:asciiTheme="minorHAnsi" w:hAnsiTheme="minorHAnsi" w:cstheme="minorHAnsi"/>
        </w:rPr>
        <w:instrText>ADDIN CSL_CITATION {"citationItems":[{"id":"ITEM-1","itemData":{"DOI":"10.1111/j.1532-5415.2007.01416.x","ISBN":"1532-5415","ISSN":"00028614","PMID":"17979898","abstract":"OBJECTIVES: To assess the effect of a team of geriatrics specialists on the practice style of primary care providers (PCPs) and the functioning of their patients aged 75 and older.\\n\\nDESIGN: Randomized, controlled trial.\\n\\nSETTING: Two primary care clinics in the Seattle, Washington, area.\\n\\nPARTICIPANTS: Thirty-one PCPs and 874 patients aged 75 and older.\\n\\nINTERVENTION: An interdisciplinary team of geriatrics specialists worked with patients and providers to enhance the geriatric focus of care.\\n\\nMEASUREMENTS: Main outcomes were a practice style reflecting a geriatric orientation and patient scores on the physical and affect subscales of the Arthritis Impact Measurement Scale 2-Short Form. Secondary outcomes were hospitalizations, incident disability in activities of daily living (ADLs), and PCP perceptions of the intervention. Death rates were also assessed.\\n\\nRESULTS: Intervention providers screened significantly more for geriatric syndromes at 12 months, but this finding did not persist at 24 months. There were no significant differences in adequate hypertension control or high-risk prescribing at 12 or 24 months of follow-up. There were no significant differences in patient functioning or significant differences in hospitalization rates at either time point. Meaningful differences were observed in ADL disability at 12 but not 24 months. PCPs viewed the intervention favorably. Seventy-eight participants died over the 24 months of follow-up; the proportion dying was higher in the intervention group (11.4% in intervention group vs 7.1% of controls, P=.03).\\n\\nCONCLUSION: The addition of an interdisciplinary geriatric team was acceptable to PCPs and had some effect on care of geriatric conditions but little effect on patient function or the use of inpatient care and was associated with greater mortality.","author":[{"dropping-particle":"","family":"Phelan","given":"Elizabeth A.","non-dropping-particle":"","parse-names":false,"suffix":""},{"dropping-particle":"","family":"Balderson","given":"Benjamin","non-dropping-particle":"","parse-names":false,"suffix":""},{"dropping-particle":"","family":"Levine","given":"Martin","non-dropping-particle":"","parse-names":false,"suffix":""},{"dropping-particle":"","family":"Erro","given":"Janet H.","non-dropping-particle":"","parse-names":false,"suffix":""},{"dropping-particle":"","family":"Jordan","given":"Luesa","non-dropping-particle":"","parse-names":false,"suffix":""},{"dropping-particle":"","family":"Grothaus","given":"Lou","non-dropping-particle":"","parse-names":false,"suffix":""},{"dropping-particle":"","family":"Sandhu","given":"Nirmala","non-dropping-particle":"","parse-names":false,"suffix":""},{"dropping-particle":"","family":"Perrault","given":"Patrick J.","non-dropping-particle":"","parse-names":false,"suffix":""},{"dropping-particle":"","family":"Logerfo","given":"James P.","non-dropping-particle":"","parse-names":false,"suffix":""},{"dropping-particle":"","family":"Wagner","given":"Edward H.","non-dropping-particle":"","parse-names":false,"suffix":""}],"container-title":"Journal of the American Geriatrics Society","id":"ITEM-1","issue":"11","issued":{"date-parts":[["2007"]]},"page":"1748-1756","title":"Delivering effective primary care to older adults: A randomized, controlled trial of the senior resource team at group health cooperative","type":"article-journal","volume":"55"},"uris":["http://www.mendeley.com/documents/?uuid=e4c9335b-3453-45d5-82b7-2c70ef495ab8"]}],"mendeley":{"formattedCitation":"[16]","plainTextFormattedCitation":"[16]","previouslyFormattedCitation":"[16]"},"properties":{"noteIndex":0},"schema":"https://github.com/citation-style-language/schema/raw/master/csl-citation.json"}</w:instrText>
      </w:r>
      <w:r w:rsidR="009136A4">
        <w:rPr>
          <w:rFonts w:asciiTheme="minorHAnsi" w:hAnsiTheme="minorHAnsi" w:cstheme="minorHAnsi"/>
        </w:rPr>
        <w:fldChar w:fldCharType="separate"/>
      </w:r>
      <w:r w:rsidR="00F863B4" w:rsidRPr="00F863B4">
        <w:rPr>
          <w:rFonts w:asciiTheme="minorHAnsi" w:hAnsiTheme="minorHAnsi" w:cstheme="minorHAnsi"/>
          <w:noProof/>
        </w:rPr>
        <w:t>[16]</w:t>
      </w:r>
      <w:r w:rsidR="009136A4">
        <w:rPr>
          <w:rFonts w:asciiTheme="minorHAnsi" w:hAnsiTheme="minorHAnsi" w:cstheme="minorHAnsi"/>
        </w:rPr>
        <w:fldChar w:fldCharType="end"/>
      </w:r>
      <w:r w:rsidRPr="00C525CB">
        <w:rPr>
          <w:rFonts w:asciiTheme="minorHAnsi" w:hAnsiTheme="minorHAnsi" w:cstheme="minorHAnsi"/>
        </w:rPr>
        <w:t xml:space="preserve"> , one feasibility study</w:t>
      </w:r>
      <w:r w:rsidR="009136A4">
        <w:rPr>
          <w:rFonts w:asciiTheme="minorHAnsi" w:hAnsiTheme="minorHAnsi" w:cstheme="minorHAnsi"/>
        </w:rPr>
        <w:fldChar w:fldCharType="begin" w:fldLock="1"/>
      </w:r>
      <w:r w:rsidR="00A24EDB">
        <w:rPr>
          <w:rFonts w:asciiTheme="minorHAnsi" w:hAnsiTheme="minorHAnsi" w:cstheme="minorHAnsi"/>
        </w:rPr>
        <w:instrText>ADDIN CSL_CITATION {"citationItems":[{"id":"ITEM-1","itemData":{"DOI":"http://dx.doi.org/10.1136/bmjopen-2016-015278","abstract":"Objectives To evaluate the feasibility and potential clinical benefits of medicines optimisation through comprehensive geriatric assessment (CGA) of frail patients with multiple conditions, by secondary care geriatricians in a general practice care setting. Methods Seven general practitioner (GP) practices in one region of Stoke-on-Trent volunteered to take part. GPs selected patients (n=186) who were local permanent residents, at least 65 years old and on eight or more medications per day. Patients were sent a written invitation outlining the assessment purpose/format. Prior to patient assessments, primary care staff prepared packs detailing patient medical history, recent consultations, current medications, recent laboratory tests and social circumstances. One hour was allocated for the CGA per patient, with one of three geriatricians, to enable sufficient time to explore all relevant aspects. Assessment comprised a full history, thorough clinical examination, assessment of balance and mobility, mental function and information on home environment and support arrangements. After consultation, geriatricians made recommendations regarding further assessments, investigations or medication changes. Geriatricians entered their main findings and recommendations onto a standard template. Results In total, 687 recommendations for changes in patients' medication regimens were made for 169 (91%) patients. In 17 (9%) patients there was no recommendation to alter medications. This resulted in an average of four alterations in medication per patient. The predominant changes to medications were to stop medications (34%) or to reduce the dosage (24%). Starting a new medication represented 18% of all the medication changes. Adherence rates to geriatrician medication recommendations were 72% at 6 months and 65% at 12 months. Conclusions CGA of older patients with complex needs, by geriatricians in a general practice care setting, is feasible. Our study demonstrated constructive collaboration between GPs and geriatricians from secondary care, suggesting further studies and clinical trials are feasible and have scope to yield beneficial outcomes.Copyright © Article author(s). All rights reserved.","author":[{"dropping-particle":"","family":"Lea","given":"S.C.","non-dropping-particle":"","parse-names":false,"suffix":""},{"dropping-particle":"","family":"Watts, K.L., Davis, N.A., Panayiotou, B., Bankart, M.J., Arora","given":"A.","non-dropping-particle":"","parse-names":false,"suffix":""}],"container-title":"BMJ Open","id":"ITEM-1","issue":"9","issued":{"date-parts":[["2017"]]},"page":"e015278","title":"The potential clinical benefits of medicines optimisation through comprehensive geriatric assessment, carried out by secondary care geriatricians, in a general practice care setting in North Staffordshire, UK: A feasibility study","type":"article-journal","volume":"7"},"uris":["http://www.mendeley.com/documents/?uuid=8b8239eb-c206-4525-90f4-b2947c0e4682"]}],"mendeley":{"formattedCitation":"[18]","plainTextFormattedCitation":"[18]","previouslyFormattedCitation":"[18]"},"properties":{"noteIndex":0},"schema":"https://github.com/citation-style-language/schema/raw/master/csl-citation.json"}</w:instrText>
      </w:r>
      <w:r w:rsidR="009136A4">
        <w:rPr>
          <w:rFonts w:asciiTheme="minorHAnsi" w:hAnsiTheme="minorHAnsi" w:cstheme="minorHAnsi"/>
        </w:rPr>
        <w:fldChar w:fldCharType="separate"/>
      </w:r>
      <w:r w:rsidR="00F863B4" w:rsidRPr="00F863B4">
        <w:rPr>
          <w:rFonts w:asciiTheme="minorHAnsi" w:hAnsiTheme="minorHAnsi" w:cstheme="minorHAnsi"/>
          <w:noProof/>
        </w:rPr>
        <w:t>[18]</w:t>
      </w:r>
      <w:r w:rsidR="009136A4">
        <w:rPr>
          <w:rFonts w:asciiTheme="minorHAnsi" w:hAnsiTheme="minorHAnsi" w:cstheme="minorHAnsi"/>
        </w:rPr>
        <w:fldChar w:fldCharType="end"/>
      </w:r>
      <w:r w:rsidRPr="00C525CB">
        <w:rPr>
          <w:rFonts w:asciiTheme="minorHAnsi" w:hAnsiTheme="minorHAnsi" w:cstheme="minorHAnsi"/>
        </w:rPr>
        <w:t>, one retrospective cohort</w:t>
      </w:r>
      <w:r w:rsidR="008775A4">
        <w:rPr>
          <w:rFonts w:asciiTheme="minorHAnsi" w:hAnsiTheme="minorHAnsi" w:cstheme="minorHAnsi"/>
        </w:rPr>
        <w:t xml:space="preserve"> study</w:t>
      </w:r>
      <w:r w:rsidR="009136A4">
        <w:rPr>
          <w:rFonts w:asciiTheme="minorHAnsi" w:hAnsiTheme="minorHAnsi" w:cstheme="minorHAnsi"/>
        </w:rPr>
        <w:fldChar w:fldCharType="begin" w:fldLock="1"/>
      </w:r>
      <w:r w:rsidR="00A24EDB">
        <w:rPr>
          <w:rFonts w:asciiTheme="minorHAnsi" w:hAnsiTheme="minorHAnsi" w:cstheme="minorHAnsi"/>
        </w:rPr>
        <w:instrText>ADDIN CSL_CITATION {"citationItems":[{"id":"ITEM-1","itemData":{"DOI":"10.1016/j.archger.2008.09.007","ISBN":"0167-4943","ISSN":"01674943","PMID":"18996605","abstract":"The aim of this retrospective study was to describe and evaluate the impact of a new model used in caring for the elders in the community, based on geriatrician consultation, initiated by their general physician (GP) and conducted by both in five urban primary care clinics. Five hundred and forty-two elderly patients were referred to a geriatric consultant during a 41-month period. The patients' demographic, functional, cognitive medical status, reasons for referral and recommendations were recorded. Implementation by the GP of the geriatrician's recommendations was analyzed with the number of visits during the 6-month follow up. Patients were referred mainly for affective, cognitive, medical problems, functional decline and gait disturbances in 39.7%, 30.4%, 24.4%, 18.6% and 12.7% of cases, respectively. The referrals to the geriatrician increased from 133 in 2004 to 207 in 2006 (p = 0.01), while the visits to the GP decreased from 10.9 to 10.2 during 6-month period following the geriatric consultation (p &lt; 0.01). No decline was found in the other elderly patients. In most cases, the GP implemented the geriatrician's advice (p &lt; 0.01). Geriatrician consultations and recommendations in the primary care clinic were well accepted by the GP, thereby reducing the number of visits. ?? 2008 Elsevier Ireland Ltd. All rights reserved.","author":[{"dropping-particle":"","family":"Hermush","given":"Vered","non-dropping-particle":"","parse-names":false,"suffix":""},{"dropping-particle":"","family":"Daliot","given":"Daniel","non-dropping-particle":"","parse-names":false,"suffix":""},{"dropping-particle":"","family":"Weiss","given":"Avraham","non-dropping-particle":"","parse-names":false,"suffix":""},{"dropping-particle":"","family":"Brill","given":"Shai","non-dropping-particle":"","parse-names":false,"suffix":""},{"dropping-particle":"","family":"Beloosesky","given":"Yichayaou","non-dropping-particle":"","parse-names":false,"suffix":""}],"container-title":"Archives of Gerontology and Geriatrics","id":"ITEM-1","issue":"2","issued":{"date-parts":[["2009"]]},"page":"260-262","title":"The impact of geriatric consultation on the care of the elders in community clinics","type":"article-journal","volume":"49"},"uris":["http://www.mendeley.com/documents/?uuid=2dce89c4-6d7e-44d1-b328-3e1fc0a36b30"]}],"mendeley":{"formattedCitation":"[15]","plainTextFormattedCitation":"[15]","previouslyFormattedCitation":"[15]"},"properties":{"noteIndex":0},"schema":"https://github.com/citation-style-language/schema/raw/master/csl-citation.json"}</w:instrText>
      </w:r>
      <w:r w:rsidR="009136A4">
        <w:rPr>
          <w:rFonts w:asciiTheme="minorHAnsi" w:hAnsiTheme="minorHAnsi" w:cstheme="minorHAnsi"/>
        </w:rPr>
        <w:fldChar w:fldCharType="separate"/>
      </w:r>
      <w:r w:rsidR="00F863B4" w:rsidRPr="00F863B4">
        <w:rPr>
          <w:rFonts w:asciiTheme="minorHAnsi" w:hAnsiTheme="minorHAnsi" w:cstheme="minorHAnsi"/>
          <w:noProof/>
        </w:rPr>
        <w:t>[15]</w:t>
      </w:r>
      <w:r w:rsidR="009136A4">
        <w:rPr>
          <w:rFonts w:asciiTheme="minorHAnsi" w:hAnsiTheme="minorHAnsi" w:cstheme="minorHAnsi"/>
        </w:rPr>
        <w:fldChar w:fldCharType="end"/>
      </w:r>
      <w:r w:rsidRPr="00C525CB">
        <w:rPr>
          <w:rFonts w:asciiTheme="minorHAnsi" w:hAnsiTheme="minorHAnsi" w:cstheme="minorHAnsi"/>
        </w:rPr>
        <w:t>, and one intervention with retrospectively matched control</w:t>
      </w:r>
      <w:r w:rsidR="009136A4">
        <w:rPr>
          <w:rFonts w:asciiTheme="minorHAnsi" w:hAnsiTheme="minorHAnsi" w:cstheme="minorHAnsi"/>
        </w:rPr>
        <w:fldChar w:fldCharType="begin" w:fldLock="1"/>
      </w:r>
      <w:r w:rsidR="00A24EDB">
        <w:rPr>
          <w:rFonts w:asciiTheme="minorHAnsi" w:hAnsiTheme="minorHAnsi" w:cstheme="minorHAnsi"/>
        </w:rPr>
        <w:instrText>ADDIN CSL_CITATION {"citationItems":[{"id":"ITEM-1","itemData":{"DOI":"10.3122/jabfm.19.4.331","ISBN":"1557-2625\\r1558-7118","ISSN":"1557-2625","PMID":"16809646","abstract":"BACKGROUND: Frail elders often receive low-quality primary care, yet the optimal role of geriatricians in primary care settings remains uncertain. We evaluated the health utilization impacts of an innovative intervention emphasizing chronic disease self-management and physical activity promotion among frail elders in primary care.\\n\\nMETHODS: The intervention was implemented within two primary care practices at a single clinic serving a large population of frail elders enrolled in a western Washington health plan. Subjects included older patients (age &gt;or=65 years) with disproportionate baseline outpatient service use who attended two on-site visits with a geriatrician during which each received comprehensive assessment and a problem-solving intervention to enhance chronic disease self-management and promote physical activity (N = 146). Our evaluation had a retrospective matched cohort design. Controls receiving primary care at other health plan clinics were matched 3:1 to intervention subjects by sex and a propensity score (N = 437), which was computed using demographic, clinical, and health care utilization factors that were predictive of attending the intervention. Among intervention subjects and controls following the intervention, we compared relative rates of hospitalization, outpatient and specialty visits, nursing home admission, mortality, and prescription of selected high-risk medications, as well as total health care costs.\\n\\nRESULTS: From March 2002 to November 2003, the geriatrician evaluated 146 of 725 elderly subjects (20%) in the two primary care practices. During a mean follow-up of 1.3 years, intervention subjects had a reduced rate of hospitalization relative to matched controls (incidence rate ratio 0.57; 95% CI: 0.37 to 0.86; P &lt; .01). Intervention and control subjects did not have significantly different rates of specialty visits, outpatient visits, nursing home admission, mortality, or high-risk prescriptions. Relative to matched controls during follow-up, total health care costs were 26.3% lower among intervention subjects (95% CI: 1.3%, 44.9%; P = .04).\\n\\nCONCLUSIONS: Outpatient geriatric interventions emphasizing collaboration between geriatricians and primary care physicians, chronic disease self-management, and physical activity may reduce hospitalization risk and total health care costs among vulnerable elders.","author":[{"dropping-particle":"","family":"Fenton","given":"Joshua J","non-dropping-particle":"","parse-names":false,"suffix":""},{"dropping-particle":"","family":"Levine","given":"Martin D","non-dropping-particle":"","parse-names":false,"suffix":""},{"dropping-particle":"","family":"Mahoney","given":"Lisa D","non-dropping-particle":"","parse-names":false,"suffix":""},{"dropping-particle":"","family":"Heagerty","given":"Patrick J","non-dropping-particle":"","parse-names":false,"suffix":""},{"dropping-particle":"","family":"Wagner","given":"Edward H","non-dropping-particle":"","parse-names":false,"suffix":""}],"container-title":"Journal of the American Board of Family Medicine : JABFM","id":"ITEM-1","issue":"4","issued":{"date-parts":[["2004"]]},"page":"331-9","title":"Bringing geriatricians to the front lines: evaluation of a quality improvement intervention in primary care.","type":"article-journal","volume":"19"},"uris":["http://www.mendeley.com/documents/?uuid=b09e5e2e-c932-44bd-8165-7904a78756f6"]}],"mendeley":{"formattedCitation":"[17]","plainTextFormattedCitation":"[17]","previouslyFormattedCitation":"[17]"},"properties":{"noteIndex":0},"schema":"https://github.com/citation-style-language/schema/raw/master/csl-citation.json"}</w:instrText>
      </w:r>
      <w:r w:rsidR="009136A4">
        <w:rPr>
          <w:rFonts w:asciiTheme="minorHAnsi" w:hAnsiTheme="minorHAnsi" w:cstheme="minorHAnsi"/>
        </w:rPr>
        <w:fldChar w:fldCharType="separate"/>
      </w:r>
      <w:r w:rsidR="00F863B4" w:rsidRPr="00F863B4">
        <w:rPr>
          <w:rFonts w:asciiTheme="minorHAnsi" w:hAnsiTheme="minorHAnsi" w:cstheme="minorHAnsi"/>
          <w:noProof/>
        </w:rPr>
        <w:t>[17]</w:t>
      </w:r>
      <w:r w:rsidR="009136A4">
        <w:rPr>
          <w:rFonts w:asciiTheme="minorHAnsi" w:hAnsiTheme="minorHAnsi" w:cstheme="minorHAnsi"/>
        </w:rPr>
        <w:fldChar w:fldCharType="end"/>
      </w:r>
      <w:r w:rsidRPr="00C525CB">
        <w:rPr>
          <w:rFonts w:asciiTheme="minorHAnsi" w:hAnsiTheme="minorHAnsi" w:cstheme="minorHAnsi"/>
        </w:rPr>
        <w:t xml:space="preserve">. </w:t>
      </w:r>
      <w:r w:rsidR="006D54C5">
        <w:rPr>
          <w:rFonts w:asciiTheme="minorHAnsi" w:hAnsiTheme="minorHAnsi" w:cstheme="minorHAnsi"/>
        </w:rPr>
        <w:t>The length of follow up varied from 12 to 48 months</w:t>
      </w:r>
      <w:r w:rsidR="009136A4" w:rsidRPr="009136A4">
        <w:rPr>
          <w:rFonts w:asciiTheme="minorHAnsi" w:hAnsiTheme="minorHAnsi" w:cstheme="minorHAnsi"/>
          <w:lang w:val="en-GB"/>
        </w:rPr>
        <w:fldChar w:fldCharType="begin" w:fldLock="1"/>
      </w:r>
      <w:r w:rsidR="00A24EDB">
        <w:rPr>
          <w:rFonts w:asciiTheme="minorHAnsi" w:hAnsiTheme="minorHAnsi" w:cstheme="minorHAnsi"/>
          <w:lang w:val="en-GB"/>
        </w:rPr>
        <w:instrText>ADDIN CSL_CITATION {"citationItems":[{"id":"ITEM-1","itemData":{"DOI":"10.1016/j.archger.2008.09.007","ISBN":"0167-4943","ISSN":"01674943","PMID":"18996605","abstract":"The aim of this retrospective study was to describe and evaluate the impact of a new model used in caring for the elders in the community, based on geriatrician consultation, initiated by their general physician (GP) and conducted by both in five urban primary care clinics. Five hundred and forty-two elderly patients were referred to a geriatric consultant during a 41-month period. The patients' demographic, functional, cognitive medical status, reasons for referral and recommendations were recorded. Implementation by the GP of the geriatrician's recommendations was analyzed with the number of visits during the 6-month follow up. Patients were referred mainly for affective, cognitive, medical problems, functional decline and gait disturbances in 39.7%, 30.4%, 24.4%, 18.6% and 12.7% of cases, respectively. The referrals to the geriatrician increased from 133 in 2004 to 207 in 2006 (p = 0.01), while the visits to the GP decreased from 10.9 to 10.2 during 6-month period following the geriatric consultation (p &lt; 0.01). No decline was found in the other elderly patients. In most cases, the GP implemented the geriatrician's advice (p &lt; 0.01). Geriatrician consultations and recommendations in the primary care clinic were well accepted by the GP, thereby reducing the number of visits. ?? 2008 Elsevier Ireland Ltd. All rights reserved.","author":[{"dropping-particle":"","family":"Hermush","given":"Vered","non-dropping-particle":"","parse-names":false,"suffix":""},{"dropping-particle":"","family":"Daliot","given":"Daniel","non-dropping-particle":"","parse-names":false,"suffix":""},{"dropping-particle":"","family":"Weiss","given":"Avraham","non-dropping-particle":"","parse-names":false,"suffix":""},{"dropping-particle":"","family":"Brill","given":"Shai","non-dropping-particle":"","parse-names":false,"suffix":""},{"dropping-particle":"","family":"Beloosesky","given":"Yichayaou","non-dropping-particle":"","parse-names":false,"suffix":""}],"container-title":"Archives of Gerontology and Geriatrics","id":"ITEM-1","issue":"2","issued":{"date-parts":[["2009"]]},"page":"260-262","title":"The impact of geriatric consultation on the care of the elders in community clinics","type":"article-journal","volume":"49"},"uris":["http://www.mendeley.com/documents/?uuid=2dce89c4-6d7e-44d1-b328-3e1fc0a36b30"]},{"id":"ITEM-2","itemData":{"DOI":"10.1111/j.1532-5415.2007.01416.x","ISBN":"1532-5415","ISSN":"00028614","PMID":"17979898","abstract":"OBJECTIVES: To assess the effect of a team of geriatrics specialists on the practice style of primary care providers (PCPs) and the functioning of their patients aged 75 and older.\\n\\nDESIGN: Randomized, controlled trial.\\n\\nSETTING: Two primary care clinics in the Seattle, Washington, area.\\n\\nPARTICIPANTS: Thirty-one PCPs and 874 patients aged 75 and older.\\n\\nINTERVENTION: An interdisciplinary team of geriatrics specialists worked with patients and providers to enhance the geriatric focus of care.\\n\\nMEASUREMENTS: Main outcomes were a practice style reflecting a geriatric orientation and patient scores on the physical and affect subscales of the Arthritis Impact Measurement Scale 2-Short Form. Secondary outcomes were hospitalizations, incident disability in activities of daily living (ADLs), and PCP perceptions of the intervention. Death rates were also assessed.\\n\\nRESULTS: Intervention providers screened significantly more for geriatric syndromes at 12 months, but this finding did not persist at 24 months. There were no significant differences in adequate hypertension control or high-risk prescribing at 12 or 24 months of follow-up. There were no significant differences in patient functioning or significant differences in hospitalization rates at either time point. Meaningful differences were observed in ADL disability at 12 but not 24 months. PCPs viewed the intervention favorably. Seventy-eight participants died over the 24 months of follow-up; the proportion dying was higher in the intervention group (11.4% in intervention group vs 7.1% of controls, P=.03).\\n\\nCONCLUSION: The addition of an interdisciplinary geriatric team was acceptable to PCPs and had some effect on care of geriatric conditions but little effect on patient function or the use of inpatient care and was associated with greater mortality.","author":[{"dropping-particle":"","family":"Phelan","given":"Elizabeth A.","non-dropping-particle":"","parse-names":false,"suffix":""},{"dropping-particle":"","family":"Balderson","given":"Benjamin","non-dropping-particle":"","parse-names":false,"suffix":""},{"dropping-particle":"","family":"Levine","given":"Martin","non-dropping-particle":"","parse-names":false,"suffix":""},{"dropping-particle":"","family":"Erro","given":"Janet H.","non-dropping-particle":"","parse-names":false,"suffix":""},{"dropping-particle":"","family":"Jordan","given":"Luesa","non-dropping-particle":"","parse-names":false,"suffix":""},{"dropping-particle":"","family":"Grothaus","given":"Lou","non-dropping-particle":"","parse-names":false,"suffix":""},{"dropping-particle":"","family":"Sandhu","given":"Nirmala","non-dropping-particle":"","parse-names":false,"suffix":""},{"dropping-particle":"","family":"Perrault","given":"Patrick J.","non-dropping-particle":"","parse-names":false,"suffix":""},{"dropping-particle":"","family":"Logerfo","given":"James P.","non-dropping-particle":"","parse-names":false,"suffix":""},{"dropping-particle":"","family":"Wagner","given":"Edward H.","non-dropping-particle":"","parse-names":false,"suffix":""}],"container-title":"Journal of the American Geriatrics Society","id":"ITEM-2","issue":"11","issued":{"date-parts":[["2007"]]},"page":"1748-1756","title":"Delivering effective primary care to older adults: A randomized, controlled trial of the senior resource team at group health cooperative","type":"article-journal","volume":"55"},"uris":["http://www.mendeley.com/documents/?uuid=e4c9335b-3453-45d5-82b7-2c70ef495ab8"]},{"id":"ITEM-3","itemData":{"DOI":"10.3122/jabfm.19.4.331","ISBN":"1557-2625\\r1558-7118","ISSN":"1557-2625","PMID":"16809646","abstract":"BACKGROUND: Frail elders often receive low-quality primary care, yet the optimal role of geriatricians in primary care settings remains uncertain. We evaluated the health utilization impacts of an innovative intervention emphasizing chronic disease self-management and physical activity promotion among frail elders in primary care.\\n\\nMETHODS: The intervention was implemented within two primary care practices at a single clinic serving a large population of frail elders enrolled in a western Washington health plan. Subjects included older patients (age &gt;or=65 years) with disproportionate baseline outpatient service use who attended two on-site visits with a geriatrician during which each received comprehensive assessment and a problem-solving intervention to enhance chronic disease self-management and promote physical activity (N = 146). Our evaluation had a retrospective matched cohort design. Controls receiving primary care at other health plan clinics were matched 3:1 to intervention subjects by sex and a propensity score (N = 437), which was computed using demographic, clinical, and health care utilization factors that were predictive of attending the intervention. Among intervention subjects and controls following the intervention, we compared relative rates of hospitalization, outpatient and specialty visits, nursing home admission, mortality, and prescription of selected high-risk medications, as well as total health care costs.\\n\\nRESULTS: From March 2002 to November 2003, the geriatrician evaluated 146 of 725 elderly subjects (20%) in the two primary care practices. During a mean follow-up of 1.3 years, intervention subjects had a reduced rate of hospitalization relative to matched controls (incidence rate ratio 0.57; 95% CI: 0.37 to 0.86; P &lt; .01). Intervention and control subjects did not have significantly different rates of specialty visits, outpatient visits, nursing home admission, mortality, or high-risk prescriptions. Relative to matched controls during follow-up, total health care costs were 26.3% lower among intervention subjects (95% CI: 1.3%, 44.9%; P = .04).\\n\\nCONCLUSIONS: Outpatient geriatric interventions emphasizing collaboration between geriatricians and primary care physicians, chronic disease self-management, and physical activity may reduce hospitalization risk and total health care costs among vulnerable elders.","author":[{"dropping-particle":"","family":"Fenton","given":"Joshua J","non-dropping-particle":"","parse-names":false,"suffix":""},{"dropping-particle":"","family":"Levine","given":"Martin D","non-dropping-particle":"","parse-names":false,"suffix":""},{"dropping-particle":"","family":"Mahoney","given":"Lisa D","non-dropping-particle":"","parse-names":false,"suffix":""},{"dropping-particle":"","family":"Heagerty","given":"Patrick J","non-dropping-particle":"","parse-names":false,"suffix":""},{"dropping-particle":"","family":"Wagner","given":"Edward H","non-dropping-particle":"","parse-names":false,"suffix":""}],"container-title":"Journal of the American Board of Family Medicine : JABFM","id":"ITEM-3","issue":"4","issued":{"date-parts":[["2004"]]},"page":"331-9","title":"Bringing geriatricians to the front lines: evaluation of a quality improvement intervention in primary care.","type":"article-journal","volume":"19"},"uris":["http://www.mendeley.com/documents/?uuid=b09e5e2e-c932-44bd-8165-7904a78756f6"]},{"id":"ITEM-4","itemData":{"DOI":"http://dx.doi.org/10.1136/bmjopen-2016-015278","abstract":"Objectives To evaluate the feasibility and potential clinical benefits of medicines optimisation through comprehensive geriatric assessment (CGA) of frail patients with multiple conditions, by secondary care geriatricians in a general practice care setting. Methods Seven general practitioner (GP) practices in one region of Stoke-on-Trent volunteered to take part. GPs selected patients (n=186) who were local permanent residents, at least 65 years old and on eight or more medications per day. Patients were sent a written invitation outlining the assessment purpose/format. Prior to patient assessments, primary care staff prepared packs detailing patient medical history, recent consultations, current medications, recent laboratory tests and social circumstances. One hour was allocated for the CGA per patient, with one of three geriatricians, to enable sufficient time to explore all relevant aspects. Assessment comprised a full history, thorough clinical examination, assessment of balance and mobility, mental function and information on home environment and support arrangements. After consultation, geriatricians made recommendations regarding further assessments, investigations or medication changes. Geriatricians entered their main findings and recommendations onto a standard template. Results In total, 687 recommendations for changes in patients' medication regimens were made for 169 (91%) patients. In 17 (9%) patients there was no recommendation to alter medications. This resulted in an average of four alterations in medication per patient. The predominant changes to medications were to stop medications (34%) or to reduce the dosage (24%). Starting a new medication represented 18% of all the medication changes. Adherence rates to geriatrician medication recommendations were 72% at 6 months and 65% at 12 months. Conclusions CGA of older patients with complex needs, by geriatricians in a general practice care setting, is feasible. Our study demonstrated constructive collaboration between GPs and geriatricians from secondary care, suggesting further studies and clinical trials are feasible and have scope to yield beneficial outcomes.Copyright © Article author(s). All rights reserved.","author":[{"dropping-particle":"","family":"Lea","given":"S.C.","non-dropping-particle":"","parse-names":false,"suffix":""},{"dropping-particle":"","family":"Watts, K.L., Davis, N.A., Panayiotou, B., Bankart, M.J., Arora","given":"A.","non-dropping-particle":"","parse-names":false,"suffix":""}],"container-title":"BMJ Open","id":"ITEM-4","issue":"9","issued":{"date-parts":[["2017"]]},"page":"e015278","title":"The potential clinical benefits of medicines optimisation through comprehensive geriatric assessment, carried out by secondary care geriatricians, in a general practice care setting in North Staffordshire, UK: A feasibility study","type":"article-journal","volume":"7"},"uris":["http://www.mendeley.com/documents/?uuid=8b8239eb-c206-4525-90f4-b2947c0e4682"]}],"mendeley":{"formattedCitation":"[15–18]","plainTextFormattedCitation":"[15–18]","previouslyFormattedCitation":"[15–18]"},"properties":{"noteIndex":0},"schema":"https://github.com/citation-style-language/schema/raw/master/csl-citation.json"}</w:instrText>
      </w:r>
      <w:r w:rsidR="009136A4" w:rsidRPr="009136A4">
        <w:rPr>
          <w:rFonts w:asciiTheme="minorHAnsi" w:hAnsiTheme="minorHAnsi" w:cstheme="minorHAnsi"/>
          <w:lang w:val="en-GB"/>
        </w:rPr>
        <w:fldChar w:fldCharType="separate"/>
      </w:r>
      <w:r w:rsidR="00F863B4" w:rsidRPr="00F863B4">
        <w:rPr>
          <w:rFonts w:asciiTheme="minorHAnsi" w:hAnsiTheme="minorHAnsi" w:cstheme="minorHAnsi"/>
          <w:noProof/>
          <w:lang w:val="en-GB"/>
        </w:rPr>
        <w:t>[15–18]</w:t>
      </w:r>
      <w:r w:rsidR="009136A4" w:rsidRPr="009136A4">
        <w:rPr>
          <w:rFonts w:asciiTheme="minorHAnsi" w:hAnsiTheme="minorHAnsi" w:cstheme="minorHAnsi"/>
        </w:rPr>
        <w:fldChar w:fldCharType="end"/>
      </w:r>
      <w:r w:rsidR="006D54C5" w:rsidRPr="006D54C5">
        <w:rPr>
          <w:rFonts w:asciiTheme="minorHAnsi" w:hAnsiTheme="minorHAnsi" w:cstheme="minorHAnsi"/>
        </w:rPr>
        <w:t>.</w:t>
      </w:r>
      <w:r w:rsidR="0012329F">
        <w:rPr>
          <w:rFonts w:asciiTheme="minorHAnsi" w:hAnsiTheme="minorHAnsi" w:cstheme="minorHAnsi"/>
        </w:rPr>
        <w:t xml:space="preserve"> </w:t>
      </w:r>
      <w:r w:rsidRPr="00C525CB">
        <w:rPr>
          <w:rFonts w:asciiTheme="minorHAnsi" w:hAnsiTheme="minorHAnsi" w:cstheme="minorHAnsi"/>
        </w:rPr>
        <w:t xml:space="preserve">Recruitment methods included random selection from </w:t>
      </w:r>
      <w:r w:rsidR="003D4C6E">
        <w:rPr>
          <w:rFonts w:asciiTheme="minorHAnsi" w:hAnsiTheme="minorHAnsi" w:cstheme="minorHAnsi"/>
        </w:rPr>
        <w:t xml:space="preserve">the </w:t>
      </w:r>
      <w:r w:rsidRPr="00C525CB">
        <w:rPr>
          <w:rFonts w:asciiTheme="minorHAnsi" w:hAnsiTheme="minorHAnsi" w:cstheme="minorHAnsi"/>
        </w:rPr>
        <w:t>participating PCP’s pool of patients</w:t>
      </w:r>
      <w:r w:rsidR="009136A4">
        <w:rPr>
          <w:rFonts w:asciiTheme="minorHAnsi" w:hAnsiTheme="minorHAnsi" w:cstheme="minorHAnsi"/>
        </w:rPr>
        <w:fldChar w:fldCharType="begin" w:fldLock="1"/>
      </w:r>
      <w:r w:rsidR="00A24EDB">
        <w:rPr>
          <w:rFonts w:asciiTheme="minorHAnsi" w:hAnsiTheme="minorHAnsi" w:cstheme="minorHAnsi"/>
        </w:rPr>
        <w:instrText>ADDIN CSL_CITATION {"citationItems":[{"id":"ITEM-1","itemData":{"DOI":"10.1111/j.1532-5415.2007.01416.x","ISBN":"1532-5415","ISSN":"00028614","PMID":"17979898","abstract":"OBJECTIVES: To assess the effect of a team of geriatrics specialists on the practice style of primary care providers (PCPs) and the functioning of their patients aged 75 and older.\\n\\nDESIGN: Randomized, controlled trial.\\n\\nSETTING: Two primary care clinics in the Seattle, Washington, area.\\n\\nPARTICIPANTS: Thirty-one PCPs and 874 patients aged 75 and older.\\n\\nINTERVENTION: An interdisciplinary team of geriatrics specialists worked with patients and providers to enhance the geriatric focus of care.\\n\\nMEASUREMENTS: Main outcomes were a practice style reflecting a geriatric orientation and patient scores on the physical and affect subscales of the Arthritis Impact Measurement Scale 2-Short Form. Secondary outcomes were hospitalizations, incident disability in activities of daily living (ADLs), and PCP perceptions of the intervention. Death rates were also assessed.\\n\\nRESULTS: Intervention providers screened significantly more for geriatric syndromes at 12 months, but this finding did not persist at 24 months. There were no significant differences in adequate hypertension control or high-risk prescribing at 12 or 24 months of follow-up. There were no significant differences in patient functioning or significant differences in hospitalization rates at either time point. Meaningful differences were observed in ADL disability at 12 but not 24 months. PCPs viewed the intervention favorably. Seventy-eight participants died over the 24 months of follow-up; the proportion dying was higher in the intervention group (11.4% in intervention group vs 7.1% of controls, P=.03).\\n\\nCONCLUSION: The addition of an interdisciplinary geriatric team was acceptable to PCPs and had some effect on care of geriatric conditions but little effect on patient function or the use of inpatient care and was associated with greater mortality.","author":[{"dropping-particle":"","family":"Phelan","given":"Elizabeth A.","non-dropping-particle":"","parse-names":false,"suffix":""},{"dropping-particle":"","family":"Balderson","given":"Benjamin","non-dropping-particle":"","parse-names":false,"suffix":""},{"dropping-particle":"","family":"Levine","given":"Martin","non-dropping-particle":"","parse-names":false,"suffix":""},{"dropping-particle":"","family":"Erro","given":"Janet H.","non-dropping-particle":"","parse-names":false,"suffix":""},{"dropping-particle":"","family":"Jordan","given":"Luesa","non-dropping-particle":"","parse-names":false,"suffix":""},{"dropping-particle":"","family":"Grothaus","given":"Lou","non-dropping-particle":"","parse-names":false,"suffix":""},{"dropping-particle":"","family":"Sandhu","given":"Nirmala","non-dropping-particle":"","parse-names":false,"suffix":""},{"dropping-particle":"","family":"Perrault","given":"Patrick J.","non-dropping-particle":"","parse-names":false,"suffix":""},{"dropping-particle":"","family":"Logerfo","given":"James P.","non-dropping-particle":"","parse-names":false,"suffix":""},{"dropping-particle":"","family":"Wagner","given":"Edward H.","non-dropping-particle":"","parse-names":false,"suffix":""}],"container-title":"Journal of the American Geriatrics Society","id":"ITEM-1","issue":"11","issued":{"date-parts":[["2007"]]},"page":"1748-1756","title":"Delivering effective primary care to older adults: A randomized, controlled trial of the senior resource team at group health cooperative","type":"article-journal","volume":"55"},"uris":["http://www.mendeley.com/documents/?uuid=e4c9335b-3453-45d5-82b7-2c70ef495ab8"]}],"mendeley":{"formattedCitation":"[16]","plainTextFormattedCitation":"[16]","previouslyFormattedCitation":"[16]"},"properties":{"noteIndex":0},"schema":"https://github.com/citation-style-language/schema/raw/master/csl-citation.json"}</w:instrText>
      </w:r>
      <w:r w:rsidR="009136A4">
        <w:rPr>
          <w:rFonts w:asciiTheme="minorHAnsi" w:hAnsiTheme="minorHAnsi" w:cstheme="minorHAnsi"/>
        </w:rPr>
        <w:fldChar w:fldCharType="separate"/>
      </w:r>
      <w:r w:rsidR="00F863B4" w:rsidRPr="00F863B4">
        <w:rPr>
          <w:rFonts w:asciiTheme="minorHAnsi" w:hAnsiTheme="minorHAnsi" w:cstheme="minorHAnsi"/>
          <w:noProof/>
        </w:rPr>
        <w:t>[16]</w:t>
      </w:r>
      <w:r w:rsidR="009136A4">
        <w:rPr>
          <w:rFonts w:asciiTheme="minorHAnsi" w:hAnsiTheme="minorHAnsi" w:cstheme="minorHAnsi"/>
        </w:rPr>
        <w:fldChar w:fldCharType="end"/>
      </w:r>
      <w:r w:rsidR="009136A4">
        <w:rPr>
          <w:rFonts w:asciiTheme="minorHAnsi" w:hAnsiTheme="minorHAnsi" w:cstheme="minorHAnsi"/>
        </w:rPr>
        <w:t>,</w:t>
      </w:r>
      <w:r w:rsidRPr="00C525CB">
        <w:rPr>
          <w:rFonts w:asciiTheme="minorHAnsi" w:hAnsiTheme="minorHAnsi" w:cstheme="minorHAnsi"/>
        </w:rPr>
        <w:t xml:space="preserve"> </w:t>
      </w:r>
      <w:r w:rsidR="00F042B4">
        <w:rPr>
          <w:rFonts w:asciiTheme="minorHAnsi" w:hAnsiTheme="minorHAnsi" w:cstheme="minorHAnsi"/>
        </w:rPr>
        <w:t xml:space="preserve">identification of patients with a </w:t>
      </w:r>
      <w:r w:rsidRPr="00C525CB">
        <w:rPr>
          <w:rFonts w:asciiTheme="minorHAnsi" w:hAnsiTheme="minorHAnsi" w:cstheme="minorHAnsi"/>
        </w:rPr>
        <w:t xml:space="preserve">high level </w:t>
      </w:r>
      <w:r w:rsidR="00906D27">
        <w:rPr>
          <w:rFonts w:asciiTheme="minorHAnsi" w:hAnsiTheme="minorHAnsi" w:cstheme="minorHAnsi"/>
        </w:rPr>
        <w:t xml:space="preserve">of </w:t>
      </w:r>
      <w:r w:rsidRPr="00C525CB">
        <w:rPr>
          <w:rFonts w:asciiTheme="minorHAnsi" w:hAnsiTheme="minorHAnsi" w:cstheme="minorHAnsi"/>
        </w:rPr>
        <w:t xml:space="preserve">healthcare </w:t>
      </w:r>
      <w:r w:rsidR="008775A4" w:rsidRPr="00C525CB">
        <w:rPr>
          <w:rFonts w:asciiTheme="minorHAnsi" w:hAnsiTheme="minorHAnsi" w:cstheme="minorHAnsi"/>
        </w:rPr>
        <w:t>utilization</w:t>
      </w:r>
      <w:r w:rsidRPr="00C525CB">
        <w:rPr>
          <w:rFonts w:asciiTheme="minorHAnsi" w:hAnsiTheme="minorHAnsi" w:cstheme="minorHAnsi"/>
        </w:rPr>
        <w:t xml:space="preserve"> over the preceding 2 years</w:t>
      </w:r>
      <w:r w:rsidRPr="00C525CB">
        <w:rPr>
          <w:rFonts w:asciiTheme="minorHAnsi" w:hAnsiTheme="minorHAnsi" w:cstheme="minorHAnsi"/>
        </w:rPr>
        <w:fldChar w:fldCharType="begin" w:fldLock="1"/>
      </w:r>
      <w:r w:rsidR="00A24EDB">
        <w:rPr>
          <w:rFonts w:asciiTheme="minorHAnsi" w:hAnsiTheme="minorHAnsi" w:cstheme="minorHAnsi"/>
        </w:rPr>
        <w:instrText>ADDIN CSL_CITATION {"citationItems":[{"id":"ITEM-1","itemData":{"DOI":"10.3122/jabfm.19.4.331","ISBN":"1557-2625\\r1558-7118","ISSN":"1557-2625","PMID":"16809646","abstract":"BACKGROUND: Frail elders often receive low-quality primary care, yet the optimal role of geriatricians in primary care settings remains uncertain. We evaluated the health utilization impacts of an innovative intervention emphasizing chronic disease self-management and physical activity promotion among frail elders in primary care.\\n\\nMETHODS: The intervention was implemented within two primary care practices at a single clinic serving a large population of frail elders enrolled in a western Washington health plan. Subjects included older patients (age &gt;or=65 years) with disproportionate baseline outpatient service use who attended two on-site visits with a geriatrician during which each received comprehensive assessment and a problem-solving intervention to enhance chronic disease self-management and promote physical activity (N = 146). Our evaluation had a retrospective matched cohort design. Controls receiving primary care at other health plan clinics were matched 3:1 to intervention subjects by sex and a propensity score (N = 437), which was computed using demographic, clinical, and health care utilization factors that were predictive of attending the intervention. Among intervention subjects and controls following the intervention, we compared relative rates of hospitalization, outpatient and specialty visits, nursing home admission, mortality, and prescription of selected high-risk medications, as well as total health care costs.\\n\\nRESULTS: From March 2002 to November 2003, the geriatrician evaluated 146 of 725 elderly subjects (20%) in the two primary care practices. During a mean follow-up of 1.3 years, intervention subjects had a reduced rate of hospitalization relative to matched controls (incidence rate ratio 0.57; 95% CI: 0.37 to 0.86; P &lt; .01). Intervention and control subjects did not have significantly different rates of specialty visits, outpatient visits, nursing home admission, mortality, or high-risk prescriptions. Relative to matched controls during follow-up, total health care costs were 26.3% lower among intervention subjects (95% CI: 1.3%, 44.9%; P = .04).\\n\\nCONCLUSIONS: Outpatient geriatric interventions emphasizing collaboration between geriatricians and primary care physicians, chronic disease self-management, and physical activity may reduce hospitalization risk and total health care costs among vulnerable elders.","author":[{"dropping-particle":"","family":"Fenton","given":"Joshua J","non-dropping-particle":"","parse-names":false,"suffix":""},{"dropping-particle":"","family":"Levine","given":"Martin D","non-dropping-particle":"","parse-names":false,"suffix":""},{"dropping-particle":"","family":"Mahoney","given":"Lisa D","non-dropping-particle":"","parse-names":false,"suffix":""},{"dropping-particle":"","family":"Heagerty","given":"Patrick J","non-dropping-particle":"","parse-names":false,"suffix":""},{"dropping-particle":"","family":"Wagner","given":"Edward H","non-dropping-particle":"","parse-names":false,"suffix":""}],"container-title":"Journal of the American Board of Family Medicine : JABFM","id":"ITEM-1","issue":"4","issued":{"date-parts":[["2004"]]},"page":"331-9","title":"Bringing geriatricians to the front lines: evaluation of a quality improvement intervention in primary care.","type":"article-journal","volume":"19"},"uris":["http://www.mendeley.com/documents/?uuid=b09e5e2e-c932-44bd-8165-7904a78756f6"]}],"mendeley":{"formattedCitation":"[17]","plainTextFormattedCitation":"[17]","previouslyFormattedCitation":"[17]"},"properties":{"noteIndex":0},"schema":"https://github.com/citation-style-language/schema/raw/master/csl-citation.json"}</w:instrText>
      </w:r>
      <w:r w:rsidRPr="00C525CB">
        <w:rPr>
          <w:rFonts w:asciiTheme="minorHAnsi" w:hAnsiTheme="minorHAnsi" w:cstheme="minorHAnsi"/>
        </w:rPr>
        <w:fldChar w:fldCharType="separate"/>
      </w:r>
      <w:r w:rsidR="00F863B4" w:rsidRPr="00F863B4">
        <w:rPr>
          <w:rFonts w:asciiTheme="minorHAnsi" w:hAnsiTheme="minorHAnsi" w:cstheme="minorHAnsi"/>
          <w:noProof/>
        </w:rPr>
        <w:t>[17]</w:t>
      </w:r>
      <w:r w:rsidRPr="00C525CB">
        <w:rPr>
          <w:rFonts w:asciiTheme="minorHAnsi" w:hAnsiTheme="minorHAnsi" w:cstheme="minorHAnsi"/>
        </w:rPr>
        <w:fldChar w:fldCharType="end"/>
      </w:r>
      <w:r w:rsidRPr="00C525CB">
        <w:rPr>
          <w:rFonts w:asciiTheme="minorHAnsi" w:hAnsiTheme="minorHAnsi" w:cstheme="minorHAnsi"/>
        </w:rPr>
        <w:t>, or PCP referral</w:t>
      </w:r>
      <w:r w:rsidR="009136A4">
        <w:rPr>
          <w:rFonts w:asciiTheme="minorHAnsi" w:hAnsiTheme="minorHAnsi" w:cstheme="minorHAnsi"/>
        </w:rPr>
        <w:fldChar w:fldCharType="begin" w:fldLock="1"/>
      </w:r>
      <w:r w:rsidR="00A24EDB">
        <w:rPr>
          <w:rFonts w:asciiTheme="minorHAnsi" w:hAnsiTheme="minorHAnsi" w:cstheme="minorHAnsi"/>
        </w:rPr>
        <w:instrText>ADDIN CSL_CITATION {"citationItems":[{"id":"ITEM-1","itemData":{"DOI":"10.1016/j.archger.2008.09.007","ISBN":"0167-4943","ISSN":"01674943","PMID":"18996605","abstract":"The aim of this retrospective study was to describe and evaluate the impact of a new model used in caring for the elders in the community, based on geriatrician consultation, initiated by their general physician (GP) and conducted by both in five urban primary care clinics. Five hundred and forty-two elderly patients were referred to a geriatric consultant during a 41-month period. The patients' demographic, functional, cognitive medical status, reasons for referral and recommendations were recorded. Implementation by the GP of the geriatrician's recommendations was analyzed with the number of visits during the 6-month follow up. Patients were referred mainly for affective, cognitive, medical problems, functional decline and gait disturbances in 39.7%, 30.4%, 24.4%, 18.6% and 12.7% of cases, respectively. The referrals to the geriatrician increased from 133 in 2004 to 207 in 2006 (p = 0.01), while the visits to the GP decreased from 10.9 to 10.2 during 6-month period following the geriatric consultation (p &lt; 0.01). No decline was found in the other elderly patients. In most cases, the GP implemented the geriatrician's advice (p &lt; 0.01). Geriatrician consultations and recommendations in the primary care clinic were well accepted by the GP, thereby reducing the number of visits. ?? 2008 Elsevier Ireland Ltd. All rights reserved.","author":[{"dropping-particle":"","family":"Hermush","given":"Vered","non-dropping-particle":"","parse-names":false,"suffix":""},{"dropping-particle":"","family":"Daliot","given":"Daniel","non-dropping-particle":"","parse-names":false,"suffix":""},{"dropping-particle":"","family":"Weiss","given":"Avraham","non-dropping-particle":"","parse-names":false,"suffix":""},{"dropping-particle":"","family":"Brill","given":"Shai","non-dropping-particle":"","parse-names":false,"suffix":""},{"dropping-particle":"","family":"Beloosesky","given":"Yichayaou","non-dropping-particle":"","parse-names":false,"suffix":""}],"container-title":"Archives of Gerontology and Geriatrics","id":"ITEM-1","issue":"2","issued":{"date-parts":[["2009"]]},"page":"260-262","title":"The impact of geriatric consultation on the care of the elders in community clinics","type":"article-journal","volume":"49"},"uris":["http://www.mendeley.com/documents/?uuid=2dce89c4-6d7e-44d1-b328-3e1fc0a36b30"]},{"id":"ITEM-2","itemData":{"DOI":"10.1111/j.1532-5415.2007.01416.x","ISBN":"1532-5415","ISSN":"00028614","PMID":"17979898","abstract":"OBJECTIVES: To assess the effect of a team of geriatrics specialists on the practice style of primary care providers (PCPs) and the functioning of their patients aged 75 and older.\\n\\nDESIGN: Randomized, controlled trial.\\n\\nSETTING: Two primary care clinics in the Seattle, Washington, area.\\n\\nPARTICIPANTS: Thirty-one PCPs and 874 patients aged 75 and older.\\n\\nINTERVENTION: An interdisciplinary team of geriatrics specialists worked with patients and providers to enhance the geriatric focus of care.\\n\\nMEASUREMENTS: Main outcomes were a practice style reflecting a geriatric orientation and patient scores on the physical and affect subscales of the Arthritis Impact Measurement Scale 2-Short Form. Secondary outcomes were hospitalizations, incident disability in activities of daily living (ADLs), and PCP perceptions of the intervention. Death rates were also assessed.\\n\\nRESULTS: Intervention providers screened significantly more for geriatric syndromes at 12 months, but this finding did not persist at 24 months. There were no significant differences in adequate hypertension control or high-risk prescribing at 12 or 24 months of follow-up. There were no significant differences in patient functioning or significant differences in hospitalization rates at either time point. Meaningful differences were observed in ADL disability at 12 but not 24 months. PCPs viewed the intervention favorably. Seventy-eight participants died over the 24 months of follow-up; the proportion dying was higher in the intervention group (11.4% in intervention group vs 7.1% of controls, P=.03).\\n\\nCONCLUSION: The addition of an interdisciplinary geriatric team was acceptable to PCPs and had some effect on care of geriatric conditions but little effect on patient function or the use of inpatient care and was associated with greater mortality.","author":[{"dropping-particle":"","family":"Phelan","given":"Elizabeth A.","non-dropping-particle":"","parse-names":false,"suffix":""},{"dropping-particle":"","family":"Balderson","given":"Benjamin","non-dropping-particle":"","parse-names":false,"suffix":""},{"dropping-particle":"","family":"Levine","given":"Martin","non-dropping-particle":"","parse-names":false,"suffix":""},{"dropping-particle":"","family":"Erro","given":"Janet H.","non-dropping-particle":"","parse-names":false,"suffix":""},{"dropping-particle":"","family":"Jordan","given":"Luesa","non-dropping-particle":"","parse-names":false,"suffix":""},{"dropping-particle":"","family":"Grothaus","given":"Lou","non-dropping-particle":"","parse-names":false,"suffix":""},{"dropping-particle":"","family":"Sandhu","given":"Nirmala","non-dropping-particle":"","parse-names":false,"suffix":""},{"dropping-particle":"","family":"Perrault","given":"Patrick J.","non-dropping-particle":"","parse-names":false,"suffix":""},{"dropping-particle":"","family":"Logerfo","given":"James P.","non-dropping-particle":"","parse-names":false,"suffix":""},{"dropping-particle":"","family":"Wagner","given":"Edward H.","non-dropping-particle":"","parse-names":false,"suffix":""}],"container-title":"Journal of the American Geriatrics Society","id":"ITEM-2","issue":"11","issued":{"date-parts":[["2007"]]},"page":"1748-1756","title":"Delivering effective primary care to older adults: A randomized, controlled trial of the senior resource team at group health cooperative","type":"article-journal","volume":"55"},"uris":["http://www.mendeley.com/documents/?uuid=e4c9335b-3453-45d5-82b7-2c70ef495ab8"]},{"id":"ITEM-3","itemData":{"DOI":"10.3122/jabfm.19.4.331","ISBN":"1557-2625\\r1558-7118","ISSN":"1557-2625","PMID":"16809646","abstract":"BACKGROUND: Frail elders often receive low-quality primary care, yet the optimal role of geriatricians in primary care settings remains uncertain. We evaluated the health utilization impacts of an innovative intervention emphasizing chronic disease self-management and physical activity promotion among frail elders in primary care.\\n\\nMETHODS: The intervention was implemented within two primary care practices at a single clinic serving a large population of frail elders enrolled in a western Washington health plan. Subjects included older patients (age &gt;or=65 years) with disproportionate baseline outpatient service use who attended two on-site visits with a geriatrician during which each received comprehensive assessment and a problem-solving intervention to enhance chronic disease self-management and promote physical activity (N = 146). Our evaluation had a retrospective matched cohort design. Controls receiving primary care at other health plan clinics were matched 3:1 to intervention subjects by sex and a propensity score (N = 437), which was computed using demographic, clinical, and health care utilization factors that were predictive of attending the intervention. Among intervention subjects and controls following the intervention, we compared relative rates of hospitalization, outpatient and specialty visits, nursing home admission, mortality, and prescription of selected high-risk medications, as well as total health care costs.\\n\\nRESULTS: From March 2002 to November 2003, the geriatrician evaluated 146 of 725 elderly subjects (20%) in the two primary care practices. During a mean follow-up of 1.3 years, intervention subjects had a reduced rate of hospitalization relative to matched controls (incidence rate ratio 0.57; 95% CI: 0.37 to 0.86; P &lt; .01). Intervention and control subjects did not have significantly different rates of specialty visits, outpatient visits, nursing home admission, mortality, or high-risk prescriptions. Relative to matched controls during follow-up, total health care costs were 26.3% lower among intervention subjects (95% CI: 1.3%, 44.9%; P = .04).\\n\\nCONCLUSIONS: Outpatient geriatric interventions emphasizing collaboration between geriatricians and primary care physicians, chronic disease self-management, and physical activity may reduce hospitalization risk and total health care costs among vulnerable elders.","author":[{"dropping-particle":"","family":"Fenton","given":"Joshua J","non-dropping-particle":"","parse-names":false,"suffix":""},{"dropping-particle":"","family":"Levine","given":"Martin D","non-dropping-particle":"","parse-names":false,"suffix":""},{"dropping-particle":"","family":"Mahoney","given":"Lisa D","non-dropping-particle":"","parse-names":false,"suffix":""},{"dropping-particle":"","family":"Heagerty","given":"Patrick J","non-dropping-particle":"","parse-names":false,"suffix":""},{"dropping-particle":"","family":"Wagner","given":"Edward H","non-dropping-particle":"","parse-names":false,"suffix":""}],"container-title":"Journal of the American Board of Family Medicine : JABFM","id":"ITEM-3","issue":"4","issued":{"date-parts":[["2004"]]},"page":"331-9","title":"Bringing geriatricians to the front lines: evaluation of a quality improvement intervention in primary care.","type":"article-journal","volume":"19"},"uris":["http://www.mendeley.com/documents/?uuid=b09e5e2e-c932-44bd-8165-7904a78756f6"]}],"mendeley":{"formattedCitation":"[15–17]","plainTextFormattedCitation":"[15–17]","previouslyFormattedCitation":"[15–17]"},"properties":{"noteIndex":0},"schema":"https://github.com/citation-style-language/schema/raw/master/csl-citation.json"}</w:instrText>
      </w:r>
      <w:r w:rsidR="009136A4">
        <w:rPr>
          <w:rFonts w:asciiTheme="minorHAnsi" w:hAnsiTheme="minorHAnsi" w:cstheme="minorHAnsi"/>
        </w:rPr>
        <w:fldChar w:fldCharType="separate"/>
      </w:r>
      <w:r w:rsidR="00F863B4" w:rsidRPr="00F863B4">
        <w:rPr>
          <w:rFonts w:asciiTheme="minorHAnsi" w:hAnsiTheme="minorHAnsi" w:cstheme="minorHAnsi"/>
          <w:noProof/>
        </w:rPr>
        <w:t>[15–17]</w:t>
      </w:r>
      <w:r w:rsidR="009136A4">
        <w:rPr>
          <w:rFonts w:asciiTheme="minorHAnsi" w:hAnsiTheme="minorHAnsi" w:cstheme="minorHAnsi"/>
        </w:rPr>
        <w:fldChar w:fldCharType="end"/>
      </w:r>
      <w:r w:rsidRPr="00C525CB">
        <w:rPr>
          <w:rFonts w:asciiTheme="minorHAnsi" w:hAnsiTheme="minorHAnsi" w:cstheme="minorHAnsi"/>
        </w:rPr>
        <w:t>.</w:t>
      </w:r>
      <w:r w:rsidRPr="00C525CB">
        <w:rPr>
          <w:rFonts w:asciiTheme="minorHAnsi" w:hAnsiTheme="minorHAnsi" w:cstheme="minorHAnsi"/>
          <w:vertAlign w:val="superscript"/>
        </w:rPr>
        <w:t xml:space="preserve">  </w:t>
      </w:r>
      <w:r w:rsidRPr="00C525CB">
        <w:rPr>
          <w:rFonts w:asciiTheme="minorHAnsi" w:hAnsiTheme="minorHAnsi" w:cstheme="minorHAnsi"/>
        </w:rPr>
        <w:t>Control popula</w:t>
      </w:r>
      <w:r>
        <w:rPr>
          <w:rFonts w:asciiTheme="minorHAnsi" w:hAnsiTheme="minorHAnsi" w:cstheme="minorHAnsi"/>
        </w:rPr>
        <w:t>tions, when present</w:t>
      </w:r>
      <w:r w:rsidRPr="00C525CB">
        <w:rPr>
          <w:rFonts w:asciiTheme="minorHAnsi" w:hAnsiTheme="minorHAnsi" w:cstheme="minorHAnsi"/>
        </w:rPr>
        <w:t xml:space="preserve">, received </w:t>
      </w:r>
      <w:r>
        <w:rPr>
          <w:rFonts w:asciiTheme="minorHAnsi" w:hAnsiTheme="minorHAnsi" w:cstheme="minorHAnsi"/>
        </w:rPr>
        <w:t>‘usual clinical care’</w:t>
      </w:r>
      <w:r w:rsidR="009136A4">
        <w:rPr>
          <w:rFonts w:asciiTheme="minorHAnsi" w:hAnsiTheme="minorHAnsi" w:cstheme="minorHAnsi"/>
        </w:rPr>
        <w:fldChar w:fldCharType="begin" w:fldLock="1"/>
      </w:r>
      <w:r w:rsidR="00A24EDB">
        <w:rPr>
          <w:rFonts w:asciiTheme="minorHAnsi" w:hAnsiTheme="minorHAnsi" w:cstheme="minorHAnsi"/>
        </w:rPr>
        <w:instrText>ADDIN CSL_CITATION {"citationItems":[{"id":"ITEM-1","itemData":{"DOI":"10.1111/j.1532-5415.2007.01416.x","ISBN":"1532-5415","ISSN":"00028614","PMID":"17979898","abstract":"OBJECTIVES: To assess the effect of a team of geriatrics specialists on the practice style of primary care providers (PCPs) and the functioning of their patients aged 75 and older.\\n\\nDESIGN: Randomized, controlled trial.\\n\\nSETTING: Two primary care clinics in the Seattle, Washington, area.\\n\\nPARTICIPANTS: Thirty-one PCPs and 874 patients aged 75 and older.\\n\\nINTERVENTION: An interdisciplinary team of geriatrics specialists worked with patients and providers to enhance the geriatric focus of care.\\n\\nMEASUREMENTS: Main outcomes were a practice style reflecting a geriatric orientation and patient scores on the physical and affect subscales of the Arthritis Impact Measurement Scale 2-Short Form. Secondary outcomes were hospitalizations, incident disability in activities of daily living (ADLs), and PCP perceptions of the intervention. Death rates were also assessed.\\n\\nRESULTS: Intervention providers screened significantly more for geriatric syndromes at 12 months, but this finding did not persist at 24 months. There were no significant differences in adequate hypertension control or high-risk prescribing at 12 or 24 months of follow-up. There were no significant differences in patient functioning or significant differences in hospitalization rates at either time point. Meaningful differences were observed in ADL disability at 12 but not 24 months. PCPs viewed the intervention favorably. Seventy-eight participants died over the 24 months of follow-up; the proportion dying was higher in the intervention group (11.4% in intervention group vs 7.1% of controls, P=.03).\\n\\nCONCLUSION: The addition of an interdisciplinary geriatric team was acceptable to PCPs and had some effect on care of geriatric conditions but little effect on patient function or the use of inpatient care and was associated with greater mortality.","author":[{"dropping-particle":"","family":"Phelan","given":"Elizabeth A.","non-dropping-particle":"","parse-names":false,"suffix":""},{"dropping-particle":"","family":"Balderson","given":"Benjamin","non-dropping-particle":"","parse-names":false,"suffix":""},{"dropping-particle":"","family":"Levine","given":"Martin","non-dropping-particle":"","parse-names":false,"suffix":""},{"dropping-particle":"","family":"Erro","given":"Janet H.","non-dropping-particle":"","parse-names":false,"suffix":""},{"dropping-particle":"","family":"Jordan","given":"Luesa","non-dropping-particle":"","parse-names":false,"suffix":""},{"dropping-particle":"","family":"Grothaus","given":"Lou","non-dropping-particle":"","parse-names":false,"suffix":""},{"dropping-particle":"","family":"Sandhu","given":"Nirmala","non-dropping-particle":"","parse-names":false,"suffix":""},{"dropping-particle":"","family":"Perrault","given":"Patrick J.","non-dropping-particle":"","parse-names":false,"suffix":""},{"dropping-particle":"","family":"Logerfo","given":"James P.","non-dropping-particle":"","parse-names":false,"suffix":""},{"dropping-particle":"","family":"Wagner","given":"Edward H.","non-dropping-particle":"","parse-names":false,"suffix":""}],"container-title":"Journal of the American Geriatrics Society","id":"ITEM-1","issue":"11","issued":{"date-parts":[["2007"]]},"page":"1748-1756","title":"Delivering effective primary care to older adults: A randomized, controlled trial of the senior resource team at group health cooperative","type":"article-journal","volume":"55"},"uris":["http://www.mendeley.com/documents/?uuid=e4c9335b-3453-45d5-82b7-2c70ef495ab8"]},{"id":"ITEM-2","itemData":{"DOI":"10.3122/jabfm.19.4.331","ISBN":"1557-2625\\r1558-7118","ISSN":"1557-2625","PMID":"16809646","abstract":"BACKGROUND: Frail elders often receive low-quality primary care, yet the optimal role of geriatricians in primary care settings remains uncertain. We evaluated the health utilization impacts of an innovative intervention emphasizing chronic disease self-management and physical activity promotion among frail elders in primary care.\\n\\nMETHODS: The intervention was implemented within two primary care practices at a single clinic serving a large population of frail elders enrolled in a western Washington health plan. Subjects included older patients (age &gt;or=65 years) with disproportionate baseline outpatient service use who attended two on-site visits with a geriatrician during which each received comprehensive assessment and a problem-solving intervention to enhance chronic disease self-management and promote physical activity (N = 146). Our evaluation had a retrospective matched cohort design. Controls receiving primary care at other health plan clinics were matched 3:1 to intervention subjects by sex and a propensity score (N = 437), which was computed using demographic, clinical, and health care utilization factors that were predictive of attending the intervention. Among intervention subjects and controls following the intervention, we compared relative rates of hospitalization, outpatient and specialty visits, nursing home admission, mortality, and prescription of selected high-risk medications, as well as total health care costs.\\n\\nRESULTS: From March 2002 to November 2003, the geriatrician evaluated 146 of 725 elderly subjects (20%) in the two primary care practices. During a mean follow-up of 1.3 years, intervention subjects had a reduced rate of hospitalization relative to matched controls (incidence rate ratio 0.57; 95% CI: 0.37 to 0.86; P &lt; .01). Intervention and control subjects did not have significantly different rates of specialty visits, outpatient visits, nursing home admission, mortality, or high-risk prescriptions. Relative to matched controls during follow-up, total health care costs were 26.3% lower among intervention subjects (95% CI: 1.3%, 44.9%; P = .04).\\n\\nCONCLUSIONS: Outpatient geriatric interventions emphasizing collaboration between geriatricians and primary care physicians, chronic disease self-management, and physical activity may reduce hospitalization risk and total health care costs among vulnerable elders.","author":[{"dropping-particle":"","family":"Fenton","given":"Joshua J","non-dropping-particle":"","parse-names":false,"suffix":""},{"dropping-particle":"","family":"Levine","given":"Martin D","non-dropping-particle":"","parse-names":false,"suffix":""},{"dropping-particle":"","family":"Mahoney","given":"Lisa D","non-dropping-particle":"","parse-names":false,"suffix":""},{"dropping-particle":"","family":"Heagerty","given":"Patrick J","non-dropping-particle":"","parse-names":false,"suffix":""},{"dropping-particle":"","family":"Wagner","given":"Edward H","non-dropping-particle":"","parse-names":false,"suffix":""}],"container-title":"Journal of the American Board of Family Medicine : JABFM","id":"ITEM-2","issue":"4","issued":{"date-parts":[["2004"]]},"page":"331-9","title":"Bringing geriatricians to the front lines: evaluation of a quality improvement intervention in primary care.","type":"article-journal","volume":"19"},"uris":["http://www.mendeley.com/documents/?uuid=b09e5e2e-c932-44bd-8165-7904a78756f6"]}],"mendeley":{"formattedCitation":"[16, 17]","plainTextFormattedCitation":"[16, 17]","previouslyFormattedCitation":"[16, 17]"},"properties":{"noteIndex":0},"schema":"https://github.com/citation-style-language/schema/raw/master/csl-citation.json"}</w:instrText>
      </w:r>
      <w:r w:rsidR="009136A4">
        <w:rPr>
          <w:rFonts w:asciiTheme="minorHAnsi" w:hAnsiTheme="minorHAnsi" w:cstheme="minorHAnsi"/>
        </w:rPr>
        <w:fldChar w:fldCharType="separate"/>
      </w:r>
      <w:r w:rsidR="00F863B4" w:rsidRPr="00F863B4">
        <w:rPr>
          <w:rFonts w:asciiTheme="minorHAnsi" w:hAnsiTheme="minorHAnsi" w:cstheme="minorHAnsi"/>
          <w:noProof/>
        </w:rPr>
        <w:t>[16, 17]</w:t>
      </w:r>
      <w:r w:rsidR="009136A4">
        <w:rPr>
          <w:rFonts w:asciiTheme="minorHAnsi" w:hAnsiTheme="minorHAnsi" w:cstheme="minorHAnsi"/>
        </w:rPr>
        <w:fldChar w:fldCharType="end"/>
      </w:r>
      <w:r>
        <w:rPr>
          <w:rFonts w:asciiTheme="minorHAnsi" w:hAnsiTheme="minorHAnsi" w:cstheme="minorHAnsi"/>
        </w:rPr>
        <w:t xml:space="preserve">. </w:t>
      </w:r>
    </w:p>
    <w:p w14:paraId="64733F12" w14:textId="6C2B547D" w:rsidR="00F61FA4" w:rsidRPr="00832F83" w:rsidRDefault="00F61FA4" w:rsidP="00832F83">
      <w:pPr>
        <w:jc w:val="both"/>
        <w:rPr>
          <w:rFonts w:asciiTheme="minorHAnsi" w:hAnsiTheme="minorHAnsi" w:cstheme="minorHAnsi"/>
          <w:lang w:val="en-GB"/>
        </w:rPr>
      </w:pPr>
    </w:p>
    <w:p w14:paraId="12B882FE" w14:textId="27F7E82A" w:rsidR="00F61FA4" w:rsidRPr="00832F83" w:rsidRDefault="00F61FA4" w:rsidP="00832F83">
      <w:pPr>
        <w:pStyle w:val="Heading4"/>
        <w:jc w:val="both"/>
        <w:rPr>
          <w:rFonts w:asciiTheme="minorHAnsi" w:hAnsiTheme="minorHAnsi" w:cstheme="minorHAnsi"/>
        </w:rPr>
      </w:pPr>
      <w:r w:rsidRPr="00832F83">
        <w:rPr>
          <w:rFonts w:asciiTheme="minorHAnsi" w:hAnsiTheme="minorHAnsi" w:cstheme="minorHAnsi"/>
        </w:rPr>
        <w:t>CGA implementation</w:t>
      </w:r>
    </w:p>
    <w:p w14:paraId="7CFB8456" w14:textId="6242A09F" w:rsidR="00C45053" w:rsidRDefault="00C45053" w:rsidP="001B2E2A">
      <w:pPr>
        <w:jc w:val="both"/>
        <w:rPr>
          <w:rFonts w:asciiTheme="minorHAnsi" w:hAnsiTheme="minorHAnsi" w:cstheme="minorHAnsi"/>
        </w:rPr>
      </w:pPr>
      <w:r w:rsidRPr="001B2E2A">
        <w:rPr>
          <w:rFonts w:asciiTheme="minorHAnsi" w:hAnsiTheme="minorHAnsi" w:cstheme="minorHAnsi"/>
        </w:rPr>
        <w:t xml:space="preserve">All </w:t>
      </w:r>
      <w:r w:rsidR="00906D27">
        <w:rPr>
          <w:rFonts w:asciiTheme="minorHAnsi" w:hAnsiTheme="minorHAnsi" w:cstheme="minorHAnsi"/>
        </w:rPr>
        <w:t>studies described a</w:t>
      </w:r>
      <w:r w:rsidR="00906D27" w:rsidRPr="001B2E2A">
        <w:rPr>
          <w:rFonts w:asciiTheme="minorHAnsi" w:hAnsiTheme="minorHAnsi" w:cstheme="minorHAnsi"/>
        </w:rPr>
        <w:t xml:space="preserve"> </w:t>
      </w:r>
      <w:r w:rsidRPr="001B2E2A">
        <w:rPr>
          <w:rFonts w:asciiTheme="minorHAnsi" w:hAnsiTheme="minorHAnsi" w:cstheme="minorHAnsi"/>
        </w:rPr>
        <w:t xml:space="preserve">CGA </w:t>
      </w:r>
      <w:r w:rsidR="00906D27">
        <w:rPr>
          <w:rFonts w:asciiTheme="minorHAnsi" w:hAnsiTheme="minorHAnsi" w:cstheme="minorHAnsi"/>
        </w:rPr>
        <w:t>intervention</w:t>
      </w:r>
      <w:r w:rsidR="00906D27" w:rsidRPr="001B2E2A">
        <w:rPr>
          <w:rFonts w:asciiTheme="minorHAnsi" w:hAnsiTheme="minorHAnsi" w:cstheme="minorHAnsi"/>
        </w:rPr>
        <w:t xml:space="preserve"> </w:t>
      </w:r>
      <w:r w:rsidR="00FC5C5E" w:rsidRPr="001B2E2A">
        <w:rPr>
          <w:rFonts w:asciiTheme="minorHAnsi" w:hAnsiTheme="minorHAnsi" w:cstheme="minorHAnsi"/>
        </w:rPr>
        <w:t xml:space="preserve">performed </w:t>
      </w:r>
      <w:r w:rsidR="001C5469" w:rsidRPr="001B2E2A">
        <w:rPr>
          <w:rFonts w:asciiTheme="minorHAnsi" w:hAnsiTheme="minorHAnsi" w:cstheme="minorHAnsi"/>
        </w:rPr>
        <w:t xml:space="preserve">in </w:t>
      </w:r>
      <w:r w:rsidRPr="001B2E2A">
        <w:rPr>
          <w:rFonts w:asciiTheme="minorHAnsi" w:hAnsiTheme="minorHAnsi" w:cstheme="minorHAnsi"/>
        </w:rPr>
        <w:t>the</w:t>
      </w:r>
      <w:r w:rsidR="001C5469" w:rsidRPr="001B2E2A">
        <w:rPr>
          <w:rFonts w:asciiTheme="minorHAnsi" w:hAnsiTheme="minorHAnsi" w:cstheme="minorHAnsi"/>
        </w:rPr>
        <w:t xml:space="preserve"> primary care clinic</w:t>
      </w:r>
      <w:r w:rsidRPr="001B2E2A">
        <w:rPr>
          <w:rFonts w:asciiTheme="minorHAnsi" w:hAnsiTheme="minorHAnsi" w:cstheme="minorHAnsi"/>
        </w:rPr>
        <w:t xml:space="preserve"> or practice</w:t>
      </w:r>
      <w:r w:rsidR="00585BBA">
        <w:rPr>
          <w:rFonts w:asciiTheme="minorHAnsi" w:hAnsiTheme="minorHAnsi" w:cstheme="minorHAnsi"/>
        </w:rPr>
        <w:t xml:space="preserve"> and</w:t>
      </w:r>
      <w:r w:rsidR="004F548F" w:rsidRPr="001B2E2A">
        <w:rPr>
          <w:rFonts w:asciiTheme="minorHAnsi" w:hAnsiTheme="minorHAnsi" w:cstheme="minorHAnsi"/>
        </w:rPr>
        <w:t xml:space="preserve"> a summary of the models of CGA</w:t>
      </w:r>
      <w:r w:rsidR="00585BBA">
        <w:rPr>
          <w:rFonts w:asciiTheme="minorHAnsi" w:hAnsiTheme="minorHAnsi" w:cstheme="minorHAnsi"/>
        </w:rPr>
        <w:t xml:space="preserve"> used</w:t>
      </w:r>
      <w:r w:rsidR="004F548F" w:rsidRPr="001B2E2A">
        <w:rPr>
          <w:rFonts w:asciiTheme="minorHAnsi" w:hAnsiTheme="minorHAnsi" w:cstheme="minorHAnsi"/>
        </w:rPr>
        <w:t xml:space="preserve"> are </w:t>
      </w:r>
      <w:r w:rsidR="00BE0897" w:rsidRPr="001B2E2A">
        <w:rPr>
          <w:rFonts w:asciiTheme="minorHAnsi" w:hAnsiTheme="minorHAnsi" w:cstheme="minorHAnsi"/>
        </w:rPr>
        <w:t xml:space="preserve">included in </w:t>
      </w:r>
      <w:r w:rsidR="00F042B4">
        <w:rPr>
          <w:rFonts w:asciiTheme="minorHAnsi" w:hAnsiTheme="minorHAnsi" w:cstheme="minorHAnsi"/>
        </w:rPr>
        <w:t>T</w:t>
      </w:r>
      <w:r w:rsidR="00BE0897" w:rsidRPr="001B2E2A">
        <w:rPr>
          <w:rFonts w:asciiTheme="minorHAnsi" w:hAnsiTheme="minorHAnsi" w:cstheme="minorHAnsi"/>
        </w:rPr>
        <w:t xml:space="preserve">able </w:t>
      </w:r>
      <w:r w:rsidR="00906D27">
        <w:rPr>
          <w:rFonts w:asciiTheme="minorHAnsi" w:hAnsiTheme="minorHAnsi" w:cstheme="minorHAnsi"/>
        </w:rPr>
        <w:t>2</w:t>
      </w:r>
      <w:r w:rsidR="004F548F" w:rsidRPr="001B2E2A">
        <w:rPr>
          <w:rFonts w:asciiTheme="minorHAnsi" w:hAnsiTheme="minorHAnsi" w:cstheme="minorHAnsi"/>
        </w:rPr>
        <w:t>.</w:t>
      </w:r>
    </w:p>
    <w:p w14:paraId="33151EF7" w14:textId="77777777" w:rsidR="001B2E2A" w:rsidRPr="001B2E2A" w:rsidRDefault="001B2E2A" w:rsidP="001B2E2A">
      <w:pPr>
        <w:jc w:val="both"/>
        <w:rPr>
          <w:rFonts w:asciiTheme="minorHAnsi" w:hAnsiTheme="minorHAnsi" w:cstheme="minorHAnsi"/>
        </w:rPr>
      </w:pPr>
    </w:p>
    <w:p w14:paraId="331414B6" w14:textId="5E9ABB6D" w:rsidR="00F61FA4" w:rsidRPr="001B2E2A" w:rsidRDefault="001C710A" w:rsidP="00266250">
      <w:pPr>
        <w:jc w:val="both"/>
        <w:rPr>
          <w:rFonts w:asciiTheme="minorHAnsi" w:hAnsiTheme="minorHAnsi" w:cstheme="minorHAnsi"/>
        </w:rPr>
      </w:pPr>
      <w:r w:rsidRPr="001B2E2A">
        <w:rPr>
          <w:rFonts w:asciiTheme="minorHAnsi" w:hAnsiTheme="minorHAnsi" w:cstheme="minorHAnsi"/>
        </w:rPr>
        <w:t xml:space="preserve">The CGA was </w:t>
      </w:r>
      <w:r w:rsidR="009E475E">
        <w:rPr>
          <w:rFonts w:asciiTheme="minorHAnsi" w:hAnsiTheme="minorHAnsi" w:cstheme="minorHAnsi"/>
        </w:rPr>
        <w:t>led</w:t>
      </w:r>
      <w:r w:rsidR="009E475E" w:rsidRPr="001B2E2A">
        <w:rPr>
          <w:rFonts w:asciiTheme="minorHAnsi" w:hAnsiTheme="minorHAnsi" w:cstheme="minorHAnsi"/>
        </w:rPr>
        <w:t xml:space="preserve"> </w:t>
      </w:r>
      <w:r w:rsidRPr="001B2E2A">
        <w:rPr>
          <w:rFonts w:asciiTheme="minorHAnsi" w:hAnsiTheme="minorHAnsi" w:cstheme="minorHAnsi"/>
        </w:rPr>
        <w:t xml:space="preserve">in </w:t>
      </w:r>
      <w:r w:rsidR="001B2E2A" w:rsidRPr="001B2E2A">
        <w:rPr>
          <w:rFonts w:asciiTheme="minorHAnsi" w:hAnsiTheme="minorHAnsi" w:cstheme="minorHAnsi"/>
        </w:rPr>
        <w:t>three studies</w:t>
      </w:r>
      <w:r w:rsidRPr="001B2E2A">
        <w:rPr>
          <w:rFonts w:asciiTheme="minorHAnsi" w:hAnsiTheme="minorHAnsi" w:cstheme="minorHAnsi"/>
        </w:rPr>
        <w:t xml:space="preserve"> by a geriatrician</w:t>
      </w:r>
      <w:r w:rsidR="009136A4">
        <w:rPr>
          <w:rFonts w:asciiTheme="minorHAnsi" w:hAnsiTheme="minorHAnsi" w:cstheme="minorHAnsi"/>
        </w:rPr>
        <w:fldChar w:fldCharType="begin" w:fldLock="1"/>
      </w:r>
      <w:r w:rsidR="00A24EDB">
        <w:rPr>
          <w:rFonts w:asciiTheme="minorHAnsi" w:hAnsiTheme="minorHAnsi" w:cstheme="minorHAnsi"/>
        </w:rPr>
        <w:instrText>ADDIN CSL_CITATION {"citationItems":[{"id":"ITEM-1","itemData":{"DOI":"http://dx.doi.org/10.1136/bmjopen-2016-015278","abstract":"Objectives To evaluate the feasibility and potential clinical benefits of medicines optimisation through comprehensive geriatric assessment (CGA) of frail patients with multiple conditions, by secondary care geriatricians in a general practice care setting. Methods Seven general practitioner (GP) practices in one region of Stoke-on-Trent volunteered to take part. GPs selected patients (n=186) who were local permanent residents, at least 65 years old and on eight or more medications per day. Patients were sent a written invitation outlining the assessment purpose/format. Prior to patient assessments, primary care staff prepared packs detailing patient medical history, recent consultations, current medications, recent laboratory tests and social circumstances. One hour was allocated for the CGA per patient, with one of three geriatricians, to enable sufficient time to explore all relevant aspects. Assessment comprised a full history, thorough clinical examination, assessment of balance and mobility, mental function and information on home environment and support arrangements. After consultation, geriatricians made recommendations regarding further assessments, investigations or medication changes. Geriatricians entered their main findings and recommendations onto a standard template. Results In total, 687 recommendations for changes in patients' medication regimens were made for 169 (91%) patients. In 17 (9%) patients there was no recommendation to alter medications. This resulted in an average of four alterations in medication per patient. The predominant changes to medications were to stop medications (34%) or to reduce the dosage (24%). Starting a new medication represented 18% of all the medication changes. Adherence rates to geriatrician medication recommendations were 72% at 6 months and 65% at 12 months. Conclusions CGA of older patients with complex needs, by geriatricians in a general practice care setting, is feasible. Our study demonstrated constructive collaboration between GPs and geriatricians from secondary care, suggesting further studies and clinical trials are feasible and have scope to yield beneficial outcomes.Copyright © Article author(s). All rights reserved.","author":[{"dropping-particle":"","family":"Lea","given":"S.C.","non-dropping-particle":"","parse-names":false,"suffix":""},{"dropping-particle":"","family":"Watts, K.L., Davis, N.A., Panayiotou, B., Bankart, M.J., Arora","given":"A.","non-dropping-particle":"","parse-names":false,"suffix":""}],"container-title":"BMJ Open","id":"ITEM-1","issue":"9","issued":{"date-parts":[["2017"]]},"page":"e015278","title":"The potential clinical benefits of medicines optimisation through comprehensive geriatric assessment, carried out by secondary care geriatricians, in a general practice care setting in North Staffordshire, UK: A feasibility study","type":"article-journal","volume":"7"},"uris":["http://www.mendeley.com/documents/?uuid=8b8239eb-c206-4525-90f4-b2947c0e4682"]},{"id":"ITEM-2","itemData":{"DOI":"10.3122/jabfm.19.4.331","ISBN":"1557-2625\\r1558-7118","ISSN":"1557-2625","PMID":"16809646","abstract":"BACKGROUND: Frail elders often receive low-quality primary care, yet the optimal role of geriatricians in primary care settings remains uncertain. We evaluated the health utilization impacts of an innovative intervention emphasizing chronic disease self-management and physical activity promotion among frail elders in primary care.\\n\\nMETHODS: The intervention was implemented within two primary care practices at a single clinic serving a large population of frail elders enrolled in a western Washington health plan. Subjects included older patients (age &gt;or=65 years) with disproportionate baseline outpatient service use who attended two on-site visits with a geriatrician during which each received comprehensive assessment and a problem-solving intervention to enhance chronic disease self-management and promote physical activity (N = 146). Our evaluation had a retrospective matched cohort design. Controls receiving primary care at other health plan clinics were matched 3:1 to intervention subjects by sex and a propensity score (N = 437), which was computed using demographic, clinical, and health care utilization factors that were predictive of attending the intervention. Among intervention subjects and controls following the intervention, we compared relative rates of hospitalization, outpatient and specialty visits, nursing home admission, mortality, and prescription of selected high-risk medications, as well as total health care costs.\\n\\nRESULTS: From March 2002 to November 2003, the geriatrician evaluated 146 of 725 elderly subjects (20%) in the two primary care practices. During a mean follow-up of 1.3 years, intervention subjects had a reduced rate of hospitalization relative to matched controls (incidence rate ratio 0.57; 95% CI: 0.37 to 0.86; P &lt; .01). Intervention and control subjects did not have significantly different rates of specialty visits, outpatient visits, nursing home admission, mortality, or high-risk prescriptions. Relative to matched controls during follow-up, total health care costs were 26.3% lower among intervention subjects (95% CI: 1.3%, 44.9%; P = .04).\\n\\nCONCLUSIONS: Outpatient geriatric interventions emphasizing collaboration between geriatricians and primary care physicians, chronic disease self-management, and physical activity may reduce hospitalization risk and total health care costs among vulnerable elders.","author":[{"dropping-particle":"","family":"Fenton","given":"Joshua J","non-dropping-particle":"","parse-names":false,"suffix":""},{"dropping-particle":"","family":"Levine","given":"Martin D","non-dropping-particle":"","parse-names":false,"suffix":""},{"dropping-particle":"","family":"Mahoney","given":"Lisa D","non-dropping-particle":"","parse-names":false,"suffix":""},{"dropping-particle":"","family":"Heagerty","given":"Patrick J","non-dropping-particle":"","parse-names":false,"suffix":""},{"dropping-particle":"","family":"Wagner","given":"Edward H","non-dropping-particle":"","parse-names":false,"suffix":""}],"container-title":"Journal of the American Board of Family Medicine : JABFM","id":"ITEM-2","issue":"4","issued":{"date-parts":[["2004"]]},"page":"331-9","title":"Bringing geriatricians to the front lines: evaluation of a quality improvement intervention in primary care.","type":"article-journal","volume":"19"},"uris":["http://www.mendeley.com/documents/?uuid=b09e5e2e-c932-44bd-8165-7904a78756f6"]},{"id":"ITEM-3","itemData":{"DOI":"10.1016/j.archger.2008.09.007","ISBN":"0167-4943","ISSN":"01674943","PMID":"18996605","abstract":"The aim of this retrospective study was to describe and evaluate the impact of a new model used in caring for the elders in the community, based on geriatrician consultation, initiated by their general physician (GP) and conducted by both in five urban primary care clinics. Five hundred and forty-two elderly patients were referred to a geriatric consultant during a 41-month period. The patients' demographic, functional, cognitive medical status, reasons for referral and recommendations were recorded. Implementation by the GP of the geriatrician's recommendations was analyzed with the number of visits during the 6-month follow up. Patients were referred mainly for affective, cognitive, medical problems, functional decline and gait disturbances in 39.7%, 30.4%, 24.4%, 18.6% and 12.7% of cases, respectively. The referrals to the geriatrician increased from 133 in 2004 to 207 in 2006 (p = 0.01), while the visits to the GP decreased from 10.9 to 10.2 during 6-month period following the geriatric consultation (p &lt; 0.01). No decline was found in the other elderly patients. In most cases, the GP implemented the geriatrician's advice (p &lt; 0.01). Geriatrician consultations and recommendations in the primary care clinic were well accepted by the GP, thereby reducing the number of visits. ?? 2008 Elsevier Ireland Ltd. All rights reserved.","author":[{"dropping-particle":"","family":"Hermush","given":"Vered","non-dropping-particle":"","parse-names":false,"suffix":""},{"dropping-particle":"","family":"Daliot","given":"Daniel","non-dropping-particle":"","parse-names":false,"suffix":""},{"dropping-particle":"","family":"Weiss","given":"Avraham","non-dropping-particle":"","parse-names":false,"suffix":""},{"dropping-particle":"","family":"Brill","given":"Shai","non-dropping-particle":"","parse-names":false,"suffix":""},{"dropping-particle":"","family":"Beloosesky","given":"Yichayaou","non-dropping-particle":"","parse-names":false,"suffix":""}],"container-title":"Archives of Gerontology and Geriatrics","id":"ITEM-3","issue":"2","issued":{"date-parts":[["2009"]]},"page":"260-262","title":"The impact of geriatric consultation on the care of the elders in community clinics","type":"article-journal","volume":"49"},"uris":["http://www.mendeley.com/documents/?uuid=2dce89c4-6d7e-44d1-b328-3e1fc0a36b30"]}],"mendeley":{"formattedCitation":"[15, 17, 18]","plainTextFormattedCitation":"[15, 17, 18]","previouslyFormattedCitation":"[15, 17, 18]"},"properties":{"noteIndex":0},"schema":"https://github.com/citation-style-language/schema/raw/master/csl-citation.json"}</w:instrText>
      </w:r>
      <w:r w:rsidR="009136A4">
        <w:rPr>
          <w:rFonts w:asciiTheme="minorHAnsi" w:hAnsiTheme="minorHAnsi" w:cstheme="minorHAnsi"/>
        </w:rPr>
        <w:fldChar w:fldCharType="separate"/>
      </w:r>
      <w:r w:rsidR="00F863B4" w:rsidRPr="00F863B4">
        <w:rPr>
          <w:rFonts w:asciiTheme="minorHAnsi" w:hAnsiTheme="minorHAnsi" w:cstheme="minorHAnsi"/>
          <w:noProof/>
        </w:rPr>
        <w:t>[15, 17, 18]</w:t>
      </w:r>
      <w:r w:rsidR="009136A4">
        <w:rPr>
          <w:rFonts w:asciiTheme="minorHAnsi" w:hAnsiTheme="minorHAnsi" w:cstheme="minorHAnsi"/>
        </w:rPr>
        <w:fldChar w:fldCharType="end"/>
      </w:r>
      <w:r w:rsidRPr="001B2E2A">
        <w:rPr>
          <w:rFonts w:asciiTheme="minorHAnsi" w:hAnsiTheme="minorHAnsi" w:cstheme="minorHAnsi"/>
        </w:rPr>
        <w:t>.</w:t>
      </w:r>
      <w:r w:rsidR="00F022B2" w:rsidRPr="001B2E2A">
        <w:rPr>
          <w:rFonts w:asciiTheme="minorHAnsi" w:hAnsiTheme="minorHAnsi" w:cstheme="minorHAnsi"/>
        </w:rPr>
        <w:t xml:space="preserve"> Phelan et al</w:t>
      </w:r>
      <w:r w:rsidRPr="001B2E2A">
        <w:rPr>
          <w:rFonts w:asciiTheme="minorHAnsi" w:hAnsiTheme="minorHAnsi" w:cstheme="minorHAnsi"/>
        </w:rPr>
        <w:t xml:space="preserve"> </w:t>
      </w:r>
      <w:r w:rsidR="00B43445">
        <w:rPr>
          <w:rFonts w:asciiTheme="minorHAnsi" w:hAnsiTheme="minorHAnsi" w:cstheme="minorHAnsi"/>
        </w:rPr>
        <w:t>differed with</w:t>
      </w:r>
      <w:r w:rsidRPr="001B2E2A">
        <w:rPr>
          <w:rFonts w:asciiTheme="minorHAnsi" w:hAnsiTheme="minorHAnsi" w:cstheme="minorHAnsi"/>
        </w:rPr>
        <w:t xml:space="preserve"> an initial CGA by a gerontolog</w:t>
      </w:r>
      <w:r w:rsidR="0067570A">
        <w:rPr>
          <w:rFonts w:asciiTheme="minorHAnsi" w:hAnsiTheme="minorHAnsi" w:cstheme="minorHAnsi"/>
        </w:rPr>
        <w:t xml:space="preserve">y </w:t>
      </w:r>
      <w:r w:rsidRPr="001B2E2A">
        <w:rPr>
          <w:rFonts w:asciiTheme="minorHAnsi" w:hAnsiTheme="minorHAnsi" w:cstheme="minorHAnsi"/>
        </w:rPr>
        <w:t>ad</w:t>
      </w:r>
      <w:r w:rsidR="008F141F">
        <w:rPr>
          <w:rFonts w:asciiTheme="minorHAnsi" w:hAnsiTheme="minorHAnsi" w:cstheme="minorHAnsi"/>
        </w:rPr>
        <w:t>vanced nurse practitioner (ANP)</w:t>
      </w:r>
      <w:r w:rsidR="00B43445">
        <w:rPr>
          <w:rFonts w:asciiTheme="minorHAnsi" w:hAnsiTheme="minorHAnsi" w:cstheme="minorHAnsi"/>
        </w:rPr>
        <w:t xml:space="preserve">, </w:t>
      </w:r>
      <w:r w:rsidRPr="001B2E2A">
        <w:rPr>
          <w:rFonts w:asciiTheme="minorHAnsi" w:hAnsiTheme="minorHAnsi" w:cstheme="minorHAnsi"/>
        </w:rPr>
        <w:t>subsequent review of medications by a gerontology pharmacist</w:t>
      </w:r>
      <w:r w:rsidR="001B2E2A" w:rsidRPr="001B2E2A">
        <w:rPr>
          <w:rFonts w:asciiTheme="minorHAnsi" w:hAnsiTheme="minorHAnsi" w:cstheme="minorHAnsi"/>
        </w:rPr>
        <w:t xml:space="preserve">, </w:t>
      </w:r>
      <w:r w:rsidRPr="001B2E2A">
        <w:rPr>
          <w:rFonts w:asciiTheme="minorHAnsi" w:hAnsiTheme="minorHAnsi" w:cstheme="minorHAnsi"/>
        </w:rPr>
        <w:t xml:space="preserve">and </w:t>
      </w:r>
      <w:r w:rsidR="001B2E2A" w:rsidRPr="001B2E2A">
        <w:rPr>
          <w:rFonts w:asciiTheme="minorHAnsi" w:hAnsiTheme="minorHAnsi" w:cstheme="minorHAnsi"/>
        </w:rPr>
        <w:t xml:space="preserve">then a </w:t>
      </w:r>
      <w:r w:rsidRPr="001B2E2A">
        <w:rPr>
          <w:rFonts w:asciiTheme="minorHAnsi" w:hAnsiTheme="minorHAnsi" w:cstheme="minorHAnsi"/>
        </w:rPr>
        <w:t xml:space="preserve">second assessment by the ANP </w:t>
      </w:r>
      <w:r w:rsidR="009E475E">
        <w:rPr>
          <w:rFonts w:asciiTheme="minorHAnsi" w:hAnsiTheme="minorHAnsi" w:cstheme="minorHAnsi"/>
        </w:rPr>
        <w:t>with</w:t>
      </w:r>
      <w:r w:rsidR="009E475E" w:rsidRPr="001B2E2A">
        <w:rPr>
          <w:rFonts w:asciiTheme="minorHAnsi" w:hAnsiTheme="minorHAnsi" w:cstheme="minorHAnsi"/>
        </w:rPr>
        <w:t xml:space="preserve"> </w:t>
      </w:r>
      <w:r w:rsidRPr="001B2E2A">
        <w:rPr>
          <w:rFonts w:asciiTheme="minorHAnsi" w:hAnsiTheme="minorHAnsi" w:cstheme="minorHAnsi"/>
        </w:rPr>
        <w:t>a geriatrician</w:t>
      </w:r>
      <w:r w:rsidR="009136A4">
        <w:rPr>
          <w:rFonts w:asciiTheme="minorHAnsi" w:hAnsiTheme="minorHAnsi" w:cstheme="minorHAnsi"/>
          <w:vertAlign w:val="superscript"/>
        </w:rPr>
        <w:fldChar w:fldCharType="begin" w:fldLock="1"/>
      </w:r>
      <w:r w:rsidR="00A24EDB">
        <w:rPr>
          <w:rFonts w:asciiTheme="minorHAnsi" w:hAnsiTheme="minorHAnsi" w:cstheme="minorHAnsi"/>
          <w:vertAlign w:val="superscript"/>
        </w:rPr>
        <w:instrText>ADDIN CSL_CITATION {"citationItems":[{"id":"ITEM-1","itemData":{"DOI":"10.1111/j.1532-5415.2007.01416.x","ISBN":"1532-5415","ISSN":"00028614","PMID":"17979898","abstract":"OBJECTIVES: To assess the effect of a team of geriatrics specialists on the practice style of primary care providers (PCPs) and the functioning of their patients aged 75 and older.\\n\\nDESIGN: Randomized, controlled trial.\\n\\nSETTING: Two primary care clinics in the Seattle, Washington, area.\\n\\nPARTICIPANTS: Thirty-one PCPs and 874 patients aged 75 and older.\\n\\nINTERVENTION: An interdisciplinary team of geriatrics specialists worked with patients and providers to enhance the geriatric focus of care.\\n\\nMEASUREMENTS: Main outcomes were a practice style reflecting a geriatric orientation and patient scores on the physical and affect subscales of the Arthritis Impact Measurement Scale 2-Short Form. Secondary outcomes were hospitalizations, incident disability in activities of daily living (ADLs), and PCP perceptions of the intervention. Death rates were also assessed.\\n\\nRESULTS: Intervention providers screened significantly more for geriatric syndromes at 12 months, but this finding did not persist at 24 months. There were no significant differences in adequate hypertension control or high-risk prescribing at 12 or 24 months of follow-up. There were no significant differences in patient functioning or significant differences in hospitalization rates at either time point. Meaningful differences were observed in ADL disability at 12 but not 24 months. PCPs viewed the intervention favorably. Seventy-eight participants died over the 24 months of follow-up; the proportion dying was higher in the intervention group (11.4% in intervention group vs 7.1% of controls, P=.03).\\n\\nCONCLUSION: The addition of an interdisciplinary geriatric team was acceptable to PCPs and had some effect on care of geriatric conditions but little effect on patient function or the use of inpatient care and was associated with greater mortality.","author":[{"dropping-particle":"","family":"Phelan","given":"Elizabeth A.","non-dropping-particle":"","parse-names":false,"suffix":""},{"dropping-particle":"","family":"Balderson","given":"Benjamin","non-dropping-particle":"","parse-names":false,"suffix":""},{"dropping-particle":"","family":"Levine","given":"Martin","non-dropping-particle":"","parse-names":false,"suffix":""},{"dropping-particle":"","family":"Erro","given":"Janet H.","non-dropping-particle":"","parse-names":false,"suffix":""},{"dropping-particle":"","family":"Jordan","given":"Luesa","non-dropping-particle":"","parse-names":false,"suffix":""},{"dropping-particle":"","family":"Grothaus","given":"Lou","non-dropping-particle":"","parse-names":false,"suffix":""},{"dropping-particle":"","family":"Sandhu","given":"Nirmala","non-dropping-particle":"","parse-names":false,"suffix":""},{"dropping-particle":"","family":"Perrault","given":"Patrick J.","non-dropping-particle":"","parse-names":false,"suffix":""},{"dropping-particle":"","family":"Logerfo","given":"James P.","non-dropping-particle":"","parse-names":false,"suffix":""},{"dropping-particle":"","family":"Wagner","given":"Edward H.","non-dropping-particle":"","parse-names":false,"suffix":""}],"container-title":"Journal of the American Geriatrics Society","id":"ITEM-1","issue":"11","issued":{"date-parts":[["2007"]]},"page":"1748-1756","title":"Delivering effective primary care to older adults: A randomized, controlled trial of the senior resource team at group health cooperative","type":"article-journal","volume":"55"},"uris":["http://www.mendeley.com/documents/?uuid=e4c9335b-3453-45d5-82b7-2c70ef495ab8"]}],"mendeley":{"formattedCitation":"[16]","plainTextFormattedCitation":"[16]","previouslyFormattedCitation":"[16]"},"properties":{"noteIndex":0},"schema":"https://github.com/citation-style-language/schema/raw/master/csl-citation.json"}</w:instrText>
      </w:r>
      <w:r w:rsidR="009136A4">
        <w:rPr>
          <w:rFonts w:asciiTheme="minorHAnsi" w:hAnsiTheme="minorHAnsi" w:cstheme="minorHAnsi"/>
          <w:vertAlign w:val="superscript"/>
        </w:rPr>
        <w:fldChar w:fldCharType="separate"/>
      </w:r>
      <w:r w:rsidR="00F863B4" w:rsidRPr="00F863B4">
        <w:rPr>
          <w:rFonts w:asciiTheme="minorHAnsi" w:hAnsiTheme="minorHAnsi" w:cstheme="minorHAnsi"/>
          <w:noProof/>
        </w:rPr>
        <w:t>[16]</w:t>
      </w:r>
      <w:r w:rsidR="009136A4">
        <w:rPr>
          <w:rFonts w:asciiTheme="minorHAnsi" w:hAnsiTheme="minorHAnsi" w:cstheme="minorHAnsi"/>
          <w:vertAlign w:val="superscript"/>
        </w:rPr>
        <w:fldChar w:fldCharType="end"/>
      </w:r>
      <w:r w:rsidRPr="001B2E2A">
        <w:rPr>
          <w:rFonts w:asciiTheme="minorHAnsi" w:hAnsiTheme="minorHAnsi" w:cstheme="minorHAnsi"/>
        </w:rPr>
        <w:t>.</w:t>
      </w:r>
      <w:r w:rsidR="001B2E2A">
        <w:rPr>
          <w:rFonts w:asciiTheme="minorHAnsi" w:hAnsiTheme="minorHAnsi" w:cstheme="minorHAnsi"/>
        </w:rPr>
        <w:t xml:space="preserve"> </w:t>
      </w:r>
      <w:r w:rsidRPr="001B2E2A">
        <w:rPr>
          <w:rFonts w:asciiTheme="minorHAnsi" w:hAnsiTheme="minorHAnsi" w:cstheme="minorHAnsi"/>
        </w:rPr>
        <w:t xml:space="preserve">In all </w:t>
      </w:r>
      <w:r w:rsidR="00B43445">
        <w:rPr>
          <w:rFonts w:asciiTheme="minorHAnsi" w:hAnsiTheme="minorHAnsi" w:cstheme="minorHAnsi"/>
        </w:rPr>
        <w:t>studies</w:t>
      </w:r>
      <w:r w:rsidRPr="001B2E2A">
        <w:rPr>
          <w:rFonts w:asciiTheme="minorHAnsi" w:hAnsiTheme="minorHAnsi" w:cstheme="minorHAnsi"/>
        </w:rPr>
        <w:t xml:space="preserve"> the geriatrician discussed the </w:t>
      </w:r>
      <w:r w:rsidR="00B9139E" w:rsidRPr="001B2E2A">
        <w:rPr>
          <w:rFonts w:asciiTheme="minorHAnsi" w:hAnsiTheme="minorHAnsi" w:cstheme="minorHAnsi"/>
        </w:rPr>
        <w:t>CGA</w:t>
      </w:r>
      <w:r w:rsidRPr="001B2E2A">
        <w:rPr>
          <w:rFonts w:asciiTheme="minorHAnsi" w:hAnsiTheme="minorHAnsi" w:cstheme="minorHAnsi"/>
        </w:rPr>
        <w:t xml:space="preserve"> </w:t>
      </w:r>
      <w:r w:rsidR="001B2E2A" w:rsidRPr="001B2E2A">
        <w:rPr>
          <w:rFonts w:asciiTheme="minorHAnsi" w:hAnsiTheme="minorHAnsi" w:cstheme="minorHAnsi"/>
        </w:rPr>
        <w:t xml:space="preserve">and management recommendations </w:t>
      </w:r>
      <w:r w:rsidRPr="001B2E2A">
        <w:rPr>
          <w:rFonts w:asciiTheme="minorHAnsi" w:hAnsiTheme="minorHAnsi" w:cstheme="minorHAnsi"/>
        </w:rPr>
        <w:t>with the PCP.</w:t>
      </w:r>
    </w:p>
    <w:p w14:paraId="40863915" w14:textId="77777777" w:rsidR="001B2E2A" w:rsidRDefault="001B2E2A" w:rsidP="001B2E2A">
      <w:pPr>
        <w:jc w:val="both"/>
        <w:rPr>
          <w:rFonts w:asciiTheme="minorHAnsi" w:hAnsiTheme="minorHAnsi" w:cstheme="minorHAnsi"/>
        </w:rPr>
      </w:pPr>
    </w:p>
    <w:p w14:paraId="4DD6516B" w14:textId="3118E235" w:rsidR="00EA1214" w:rsidRPr="001B2E2A" w:rsidRDefault="001B2E2A" w:rsidP="00266250">
      <w:pPr>
        <w:jc w:val="both"/>
        <w:rPr>
          <w:rFonts w:asciiTheme="minorHAnsi" w:hAnsiTheme="minorHAnsi" w:cstheme="minorHAnsi"/>
        </w:rPr>
      </w:pPr>
      <w:r>
        <w:rPr>
          <w:rFonts w:asciiTheme="minorHAnsi" w:hAnsiTheme="minorHAnsi" w:cstheme="minorHAnsi"/>
        </w:rPr>
        <w:t>The frequency of patient</w:t>
      </w:r>
      <w:r w:rsidR="00976272" w:rsidRPr="001B2E2A">
        <w:rPr>
          <w:rFonts w:asciiTheme="minorHAnsi" w:hAnsiTheme="minorHAnsi" w:cstheme="minorHAnsi"/>
        </w:rPr>
        <w:t xml:space="preserve"> contacts during the </w:t>
      </w:r>
      <w:r w:rsidR="00B9139E" w:rsidRPr="001B2E2A">
        <w:rPr>
          <w:rFonts w:asciiTheme="minorHAnsi" w:hAnsiTheme="minorHAnsi" w:cstheme="minorHAnsi"/>
        </w:rPr>
        <w:t>CGA intervention</w:t>
      </w:r>
      <w:r w:rsidR="00976272" w:rsidRPr="001B2E2A">
        <w:rPr>
          <w:rFonts w:asciiTheme="minorHAnsi" w:hAnsiTheme="minorHAnsi" w:cstheme="minorHAnsi"/>
        </w:rPr>
        <w:t xml:space="preserve"> </w:t>
      </w:r>
      <w:r w:rsidR="002A6718">
        <w:rPr>
          <w:rFonts w:asciiTheme="minorHAnsi" w:hAnsiTheme="minorHAnsi" w:cstheme="minorHAnsi"/>
        </w:rPr>
        <w:t>varied</w:t>
      </w:r>
      <w:r w:rsidR="002A6718" w:rsidRPr="001B2E2A">
        <w:rPr>
          <w:rFonts w:asciiTheme="minorHAnsi" w:hAnsiTheme="minorHAnsi" w:cstheme="minorHAnsi"/>
        </w:rPr>
        <w:t xml:space="preserve"> </w:t>
      </w:r>
      <w:r w:rsidR="00387D98" w:rsidRPr="001B2E2A">
        <w:rPr>
          <w:rFonts w:asciiTheme="minorHAnsi" w:hAnsiTheme="minorHAnsi" w:cstheme="minorHAnsi"/>
        </w:rPr>
        <w:t>between</w:t>
      </w:r>
      <w:r w:rsidR="00976272" w:rsidRPr="001B2E2A">
        <w:rPr>
          <w:rFonts w:asciiTheme="minorHAnsi" w:hAnsiTheme="minorHAnsi" w:cstheme="minorHAnsi"/>
        </w:rPr>
        <w:t xml:space="preserve"> studies. </w:t>
      </w:r>
      <w:r w:rsidR="00A734CE" w:rsidRPr="001B2E2A">
        <w:rPr>
          <w:rFonts w:asciiTheme="minorHAnsi" w:hAnsiTheme="minorHAnsi" w:cstheme="minorHAnsi"/>
        </w:rPr>
        <w:t>Two</w:t>
      </w:r>
      <w:r w:rsidR="00976272" w:rsidRPr="001B2E2A">
        <w:rPr>
          <w:rFonts w:asciiTheme="minorHAnsi" w:hAnsiTheme="minorHAnsi" w:cstheme="minorHAnsi"/>
        </w:rPr>
        <w:t xml:space="preserve"> studies had a scheduled second meeting with </w:t>
      </w:r>
      <w:r w:rsidR="00EA1214" w:rsidRPr="001B2E2A">
        <w:rPr>
          <w:rFonts w:asciiTheme="minorHAnsi" w:hAnsiTheme="minorHAnsi" w:cstheme="minorHAnsi"/>
        </w:rPr>
        <w:t>a member of the</w:t>
      </w:r>
      <w:r w:rsidR="00A734CE" w:rsidRPr="001B2E2A">
        <w:rPr>
          <w:rFonts w:asciiTheme="minorHAnsi" w:hAnsiTheme="minorHAnsi" w:cstheme="minorHAnsi"/>
        </w:rPr>
        <w:t xml:space="preserve"> team</w:t>
      </w:r>
      <w:r w:rsidR="00B9139E" w:rsidRPr="001B2E2A">
        <w:rPr>
          <w:rFonts w:asciiTheme="minorHAnsi" w:hAnsiTheme="minorHAnsi" w:cstheme="minorHAnsi"/>
        </w:rPr>
        <w:t xml:space="preserve"> (ANP or geriatrician)</w:t>
      </w:r>
      <w:r w:rsidR="00A734CE" w:rsidRPr="001B2E2A">
        <w:rPr>
          <w:rFonts w:asciiTheme="minorHAnsi" w:hAnsiTheme="minorHAnsi" w:cstheme="minorHAnsi"/>
        </w:rPr>
        <w:t xml:space="preserve"> to discuss progress</w:t>
      </w:r>
      <w:r w:rsidR="007A06C4">
        <w:rPr>
          <w:rFonts w:asciiTheme="minorHAnsi" w:hAnsiTheme="minorHAnsi" w:cstheme="minorHAnsi"/>
        </w:rPr>
        <w:fldChar w:fldCharType="begin" w:fldLock="1"/>
      </w:r>
      <w:r w:rsidR="00A24EDB">
        <w:rPr>
          <w:rFonts w:asciiTheme="minorHAnsi" w:hAnsiTheme="minorHAnsi" w:cstheme="minorHAnsi"/>
        </w:rPr>
        <w:instrText>ADDIN CSL_CITATION {"citationItems":[{"id":"ITEM-1","itemData":{"DOI":"10.1111/j.1532-5415.2007.01416.x","ISBN":"1532-5415","ISSN":"00028614","PMID":"17979898","abstract":"OBJECTIVES: To assess the effect of a team of geriatrics specialists on the practice style of primary care providers (PCPs) and the functioning of their patients aged 75 and older.\\n\\nDESIGN: Randomized, controlled trial.\\n\\nSETTING: Two primary care clinics in the Seattle, Washington, area.\\n\\nPARTICIPANTS: Thirty-one PCPs and 874 patients aged 75 and older.\\n\\nINTERVENTION: An interdisciplinary team of geriatrics specialists worked with patients and providers to enhance the geriatric focus of care.\\n\\nMEASUREMENTS: Main outcomes were a practice style reflecting a geriatric orientation and patient scores on the physical and affect subscales of the Arthritis Impact Measurement Scale 2-Short Form. Secondary outcomes were hospitalizations, incident disability in activities of daily living (ADLs), and PCP perceptions of the intervention. Death rates were also assessed.\\n\\nRESULTS: Intervention providers screened significantly more for geriatric syndromes at 12 months, but this finding did not persist at 24 months. There were no significant differences in adequate hypertension control or high-risk prescribing at 12 or 24 months of follow-up. There were no significant differences in patient functioning or significant differences in hospitalization rates at either time point. Meaningful differences were observed in ADL disability at 12 but not 24 months. PCPs viewed the intervention favorably. Seventy-eight participants died over the 24 months of follow-up; the proportion dying was higher in the intervention group (11.4% in intervention group vs 7.1% of controls, P=.03).\\n\\nCONCLUSION: The addition of an interdisciplinary geriatric team was acceptable to PCPs and had some effect on care of geriatric conditions but little effect on patient function or the use of inpatient care and was associated with greater mortality.","author":[{"dropping-particle":"","family":"Phelan","given":"Elizabeth A.","non-dropping-particle":"","parse-names":false,"suffix":""},{"dropping-particle":"","family":"Balderson","given":"Benjamin","non-dropping-particle":"","parse-names":false,"suffix":""},{"dropping-particle":"","family":"Levine","given":"Martin","non-dropping-particle":"","parse-names":false,"suffix":""},{"dropping-particle":"","family":"Erro","given":"Janet H.","non-dropping-particle":"","parse-names":false,"suffix":""},{"dropping-particle":"","family":"Jordan","given":"Luesa","non-dropping-particle":"","parse-names":false,"suffix":""},{"dropping-particle":"","family":"Grothaus","given":"Lou","non-dropping-particle":"","parse-names":false,"suffix":""},{"dropping-particle":"","family":"Sandhu","given":"Nirmala","non-dropping-particle":"","parse-names":false,"suffix":""},{"dropping-particle":"","family":"Perrault","given":"Patrick J.","non-dropping-particle":"","parse-names":false,"suffix":""},{"dropping-particle":"","family":"Logerfo","given":"James P.","non-dropping-particle":"","parse-names":false,"suffix":""},{"dropping-particle":"","family":"Wagner","given":"Edward H.","non-dropping-particle":"","parse-names":false,"suffix":""}],"container-title":"Journal of the American Geriatrics Society","id":"ITEM-1","issue":"11","issued":{"date-parts":[["2007"]]},"page":"1748-1756","title":"Delivering effective primary care to older adults: A randomized, controlled trial of the senior resource team at group health cooperative","type":"article-journal","volume":"55"},"uris":["http://www.mendeley.com/documents/?uuid=e4c9335b-3453-45d5-82b7-2c70ef495ab8"]},{"id":"ITEM-2","itemData":{"DOI":"10.3122/jabfm.19.4.331","ISBN":"1557-2625\\r1558-7118","ISSN":"1557-2625","PMID":"16809646","abstract":"BACKGROUND: Frail elders often receive low-quality primary care, yet the optimal role of geriatricians in primary care settings remains uncertain. We evaluated the health utilization impacts of an innovative intervention emphasizing chronic disease self-management and physical activity promotion among frail elders in primary care.\\n\\nMETHODS: The intervention was implemented within two primary care practices at a single clinic serving a large population of frail elders enrolled in a western Washington health plan. Subjects included older patients (age &gt;or=65 years) with disproportionate baseline outpatient service use who attended two on-site visits with a geriatrician during which each received comprehensive assessment and a problem-solving intervention to enhance chronic disease self-management and promote physical activity (N = 146). Our evaluation had a retrospective matched cohort design. Controls receiving primary care at other health plan clinics were matched 3:1 to intervention subjects by sex and a propensity score (N = 437), which was computed using demographic, clinical, and health care utilization factors that were predictive of attending the intervention. Among intervention subjects and controls following the intervention, we compared relative rates of hospitalization, outpatient and specialty visits, nursing home admission, mortality, and prescription of selected high-risk medications, as well as total health care costs.\\n\\nRESULTS: From March 2002 to November 2003, the geriatrician evaluated 146 of 725 elderly subjects (20%) in the two primary care practices. During a mean follow-up of 1.3 years, intervention subjects had a reduced rate of hospitalization relative to matched controls (incidence rate ratio 0.57; 95% CI: 0.37 to 0.86; P &lt; .01). Intervention and control subjects did not have significantly different rates of specialty visits, outpatient visits, nursing home admission, mortality, or high-risk prescriptions. Relative to matched controls during follow-up, total health care costs were 26.3% lower among intervention subjects (95% CI: 1.3%, 44.9%; P = .04).\\n\\nCONCLUSIONS: Outpatient geriatric interventions emphasizing collaboration between geriatricians and primary care physicians, chronic disease self-management, and physical activity may reduce hospitalization risk and total health care costs among vulnerable elders.","author":[{"dropping-particle":"","family":"Fenton","given":"Joshua J","non-dropping-particle":"","parse-names":false,"suffix":""},{"dropping-particle":"","family":"Levine","given":"Martin D","non-dropping-particle":"","parse-names":false,"suffix":""},{"dropping-particle":"","family":"Mahoney","given":"Lisa D","non-dropping-particle":"","parse-names":false,"suffix":""},{"dropping-particle":"","family":"Heagerty","given":"Patrick J","non-dropping-particle":"","parse-names":false,"suffix":""},{"dropping-particle":"","family":"Wagner","given":"Edward H","non-dropping-particle":"","parse-names":false,"suffix":""}],"container-title":"Journal of the American Board of Family Medicine : JABFM","id":"ITEM-2","issue":"4","issued":{"date-parts":[["2004"]]},"page":"331-9","title":"Bringing geriatricians to the front lines: evaluation of a quality improvement intervention in primary care.","type":"article-journal","volume":"19"},"uris":["http://www.mendeley.com/documents/?uuid=b09e5e2e-c932-44bd-8165-7904a78756f6"]}],"mendeley":{"formattedCitation":"[16, 17]","plainTextFormattedCitation":"[16, 17]","previouslyFormattedCitation":"[16, 17]"},"properties":{"noteIndex":0},"schema":"https://github.com/citation-style-language/schema/raw/master/csl-citation.json"}</w:instrText>
      </w:r>
      <w:r w:rsidR="007A06C4">
        <w:rPr>
          <w:rFonts w:asciiTheme="minorHAnsi" w:hAnsiTheme="minorHAnsi" w:cstheme="minorHAnsi"/>
        </w:rPr>
        <w:fldChar w:fldCharType="separate"/>
      </w:r>
      <w:r w:rsidR="00F863B4" w:rsidRPr="00F863B4">
        <w:rPr>
          <w:rFonts w:asciiTheme="minorHAnsi" w:hAnsiTheme="minorHAnsi" w:cstheme="minorHAnsi"/>
          <w:noProof/>
        </w:rPr>
        <w:t>[16, 17]</w:t>
      </w:r>
      <w:r w:rsidR="007A06C4">
        <w:rPr>
          <w:rFonts w:asciiTheme="minorHAnsi" w:hAnsiTheme="minorHAnsi" w:cstheme="minorHAnsi"/>
        </w:rPr>
        <w:fldChar w:fldCharType="end"/>
      </w:r>
      <w:r w:rsidR="00A734CE" w:rsidRPr="001B2E2A">
        <w:rPr>
          <w:rFonts w:asciiTheme="minorHAnsi" w:hAnsiTheme="minorHAnsi" w:cstheme="minorHAnsi"/>
        </w:rPr>
        <w:t>. O</w:t>
      </w:r>
      <w:r w:rsidR="00EA1214" w:rsidRPr="001B2E2A">
        <w:rPr>
          <w:rFonts w:asciiTheme="minorHAnsi" w:hAnsiTheme="minorHAnsi" w:cstheme="minorHAnsi"/>
        </w:rPr>
        <w:t xml:space="preserve">ngoing follow up was </w:t>
      </w:r>
      <w:r w:rsidR="00EF0C0F" w:rsidRPr="001B2E2A">
        <w:rPr>
          <w:rFonts w:asciiTheme="minorHAnsi" w:hAnsiTheme="minorHAnsi" w:cstheme="minorHAnsi"/>
        </w:rPr>
        <w:t xml:space="preserve">then </w:t>
      </w:r>
      <w:r w:rsidR="00EA1214" w:rsidRPr="001B2E2A">
        <w:rPr>
          <w:rFonts w:asciiTheme="minorHAnsi" w:hAnsiTheme="minorHAnsi" w:cstheme="minorHAnsi"/>
        </w:rPr>
        <w:t>on an ‘as req</w:t>
      </w:r>
      <w:r w:rsidR="00294E28" w:rsidRPr="001B2E2A">
        <w:rPr>
          <w:rFonts w:asciiTheme="minorHAnsi" w:hAnsiTheme="minorHAnsi" w:cstheme="minorHAnsi"/>
        </w:rPr>
        <w:t>uired basis’ for all studies excep</w:t>
      </w:r>
      <w:r w:rsidR="00EA1214" w:rsidRPr="001B2E2A">
        <w:rPr>
          <w:rFonts w:asciiTheme="minorHAnsi" w:hAnsiTheme="minorHAnsi" w:cstheme="minorHAnsi"/>
        </w:rPr>
        <w:t>t Lea et al</w:t>
      </w:r>
      <w:r w:rsidR="00EF0C0F" w:rsidRPr="001B2E2A">
        <w:rPr>
          <w:rFonts w:asciiTheme="minorHAnsi" w:hAnsiTheme="minorHAnsi" w:cstheme="minorHAnsi"/>
        </w:rPr>
        <w:t>,</w:t>
      </w:r>
      <w:r w:rsidR="00EA1214" w:rsidRPr="001B2E2A">
        <w:rPr>
          <w:rFonts w:asciiTheme="minorHAnsi" w:hAnsiTheme="minorHAnsi" w:cstheme="minorHAnsi"/>
        </w:rPr>
        <w:t xml:space="preserve"> which did not include </w:t>
      </w:r>
      <w:r>
        <w:rPr>
          <w:rFonts w:asciiTheme="minorHAnsi" w:hAnsiTheme="minorHAnsi" w:cstheme="minorHAnsi"/>
        </w:rPr>
        <w:t>patient</w:t>
      </w:r>
      <w:r w:rsidR="004F548F" w:rsidRPr="001B2E2A">
        <w:rPr>
          <w:rFonts w:asciiTheme="minorHAnsi" w:hAnsiTheme="minorHAnsi" w:cstheme="minorHAnsi"/>
        </w:rPr>
        <w:t xml:space="preserve"> </w:t>
      </w:r>
      <w:r w:rsidR="00EA1214" w:rsidRPr="001B2E2A">
        <w:rPr>
          <w:rFonts w:asciiTheme="minorHAnsi" w:hAnsiTheme="minorHAnsi" w:cstheme="minorHAnsi"/>
        </w:rPr>
        <w:t>follow up as part of the intervention</w:t>
      </w:r>
      <w:r>
        <w:rPr>
          <w:rFonts w:asciiTheme="minorHAnsi" w:hAnsiTheme="minorHAnsi" w:cstheme="minorHAnsi"/>
        </w:rPr>
        <w:t xml:space="preserve"> but prov</w:t>
      </w:r>
      <w:r w:rsidR="003D4C6E">
        <w:rPr>
          <w:rFonts w:asciiTheme="minorHAnsi" w:hAnsiTheme="minorHAnsi" w:cstheme="minorHAnsi"/>
        </w:rPr>
        <w:t>ide</w:t>
      </w:r>
      <w:r w:rsidR="008775A4">
        <w:rPr>
          <w:rFonts w:asciiTheme="minorHAnsi" w:hAnsiTheme="minorHAnsi" w:cstheme="minorHAnsi"/>
        </w:rPr>
        <w:t>d</w:t>
      </w:r>
      <w:r w:rsidR="003D4C6E">
        <w:rPr>
          <w:rFonts w:asciiTheme="minorHAnsi" w:hAnsiTheme="minorHAnsi" w:cstheme="minorHAnsi"/>
        </w:rPr>
        <w:t xml:space="preserve"> telephone support to PCPs when</w:t>
      </w:r>
      <w:r>
        <w:rPr>
          <w:rFonts w:asciiTheme="minorHAnsi" w:hAnsiTheme="minorHAnsi" w:cstheme="minorHAnsi"/>
        </w:rPr>
        <w:t xml:space="preserve"> needed</w:t>
      </w:r>
      <w:r w:rsidR="007A06C4">
        <w:rPr>
          <w:rFonts w:asciiTheme="minorHAnsi" w:hAnsiTheme="minorHAnsi" w:cstheme="minorHAnsi"/>
        </w:rPr>
        <w:fldChar w:fldCharType="begin" w:fldLock="1"/>
      </w:r>
      <w:r w:rsidR="00A24EDB">
        <w:rPr>
          <w:rFonts w:asciiTheme="minorHAnsi" w:hAnsiTheme="minorHAnsi" w:cstheme="minorHAnsi"/>
        </w:rPr>
        <w:instrText>ADDIN CSL_CITATION {"citationItems":[{"id":"ITEM-1","itemData":{"DOI":"http://dx.doi.org/10.1136/bmjopen-2016-015278","abstract":"Objectives To evaluate the feasibility and potential clinical benefits of medicines optimisation through comprehensive geriatric assessment (CGA) of frail patients with multiple conditions, by secondary care geriatricians in a general practice care setting. Methods Seven general practitioner (GP) practices in one region of Stoke-on-Trent volunteered to take part. GPs selected patients (n=186) who were local permanent residents, at least 65 years old and on eight or more medications per day. Patients were sent a written invitation outlining the assessment purpose/format. Prior to patient assessments, primary care staff prepared packs detailing patient medical history, recent consultations, current medications, recent laboratory tests and social circumstances. One hour was allocated for the CGA per patient, with one of three geriatricians, to enable sufficient time to explore all relevant aspects. Assessment comprised a full history, thorough clinical examination, assessment of balance and mobility, mental function and information on home environment and support arrangements. After consultation, geriatricians made recommendations regarding further assessments, investigations or medication changes. Geriatricians entered their main findings and recommendations onto a standard template. Results In total, 687 recommendations for changes in patients' medication regimens were made for 169 (91%) patients. In 17 (9%) patients there was no recommendation to alter medications. This resulted in an average of four alterations in medication per patient. The predominant changes to medications were to stop medications (34%) or to reduce the dosage (24%). Starting a new medication represented 18% of all the medication changes. Adherence rates to geriatrician medication recommendations were 72% at 6 months and 65% at 12 months. Conclusions CGA of older patients with complex needs, by geriatricians in a general practice care setting, is feasible. Our study demonstrated constructive collaboration between GPs and geriatricians from secondary care, suggesting further studies and clinical trials are feasible and have scope to yield beneficial outcomes.Copyright © Article author(s). All rights reserved.","author":[{"dropping-particle":"","family":"Lea","given":"S.C.","non-dropping-particle":"","parse-names":false,"suffix":""},{"dropping-particle":"","family":"Watts, K.L., Davis, N.A., Panayiotou, B., Bankart, M.J., Arora","given":"A.","non-dropping-particle":"","parse-names":false,"suffix":""}],"container-title":"BMJ Open","id":"ITEM-1","issue":"9","issued":{"date-parts":[["2017"]]},"page":"e015278","title":"The potential clinical benefits of medicines optimisation through comprehensive geriatric assessment, carried out by secondary care geriatricians, in a general practice care setting in North Staffordshire, UK: A feasibility study","type":"article-journal","volume":"7"},"uris":["http://www.mendeley.com/documents/?uuid=8b8239eb-c206-4525-90f4-b2947c0e4682"]}],"mendeley":{"formattedCitation":"[18]","plainTextFormattedCitation":"[18]","previouslyFormattedCitation":"[18]"},"properties":{"noteIndex":0},"schema":"https://github.com/citation-style-language/schema/raw/master/csl-citation.json"}</w:instrText>
      </w:r>
      <w:r w:rsidR="007A06C4">
        <w:rPr>
          <w:rFonts w:asciiTheme="minorHAnsi" w:hAnsiTheme="minorHAnsi" w:cstheme="minorHAnsi"/>
        </w:rPr>
        <w:fldChar w:fldCharType="separate"/>
      </w:r>
      <w:r w:rsidR="00F863B4" w:rsidRPr="00F863B4">
        <w:rPr>
          <w:rFonts w:asciiTheme="minorHAnsi" w:hAnsiTheme="minorHAnsi" w:cstheme="minorHAnsi"/>
          <w:noProof/>
        </w:rPr>
        <w:t>[18]</w:t>
      </w:r>
      <w:r w:rsidR="007A06C4">
        <w:rPr>
          <w:rFonts w:asciiTheme="minorHAnsi" w:hAnsiTheme="minorHAnsi" w:cstheme="minorHAnsi"/>
        </w:rPr>
        <w:fldChar w:fldCharType="end"/>
      </w:r>
      <w:r>
        <w:rPr>
          <w:rFonts w:asciiTheme="minorHAnsi" w:hAnsiTheme="minorHAnsi" w:cstheme="minorHAnsi"/>
        </w:rPr>
        <w:t>.</w:t>
      </w:r>
    </w:p>
    <w:p w14:paraId="442FBD8A" w14:textId="025A07F1" w:rsidR="00C268DA" w:rsidRPr="00832F83" w:rsidRDefault="00C268DA" w:rsidP="00832F83">
      <w:pPr>
        <w:jc w:val="both"/>
        <w:rPr>
          <w:rFonts w:asciiTheme="minorHAnsi" w:hAnsiTheme="minorHAnsi" w:cstheme="minorHAnsi"/>
          <w:lang w:val="en-GB"/>
        </w:rPr>
      </w:pPr>
    </w:p>
    <w:p w14:paraId="4FDA0A6F" w14:textId="77777777" w:rsidR="00906D27" w:rsidRPr="00832F83" w:rsidRDefault="00906D27" w:rsidP="00906D27">
      <w:pPr>
        <w:pStyle w:val="Heading4"/>
        <w:jc w:val="both"/>
        <w:rPr>
          <w:rFonts w:asciiTheme="minorHAnsi" w:hAnsiTheme="minorHAnsi" w:cstheme="minorHAnsi"/>
        </w:rPr>
      </w:pPr>
      <w:r w:rsidRPr="00832F83">
        <w:rPr>
          <w:rFonts w:asciiTheme="minorHAnsi" w:hAnsiTheme="minorHAnsi" w:cstheme="minorHAnsi"/>
        </w:rPr>
        <w:t>Acceptability of interventions</w:t>
      </w:r>
    </w:p>
    <w:p w14:paraId="7ACF2D25" w14:textId="22393F7B" w:rsidR="00906D27" w:rsidRPr="00832F83" w:rsidRDefault="00906D27" w:rsidP="00906D27">
      <w:pPr>
        <w:jc w:val="both"/>
        <w:rPr>
          <w:rFonts w:asciiTheme="minorHAnsi" w:hAnsiTheme="minorHAnsi" w:cstheme="minorHAnsi"/>
          <w:lang w:val="en-GB"/>
        </w:rPr>
      </w:pPr>
      <w:r>
        <w:rPr>
          <w:rFonts w:asciiTheme="minorHAnsi" w:hAnsiTheme="minorHAnsi" w:cstheme="minorHAnsi"/>
          <w:lang w:val="en-GB"/>
        </w:rPr>
        <w:t xml:space="preserve">A summary of the secondary outcomes is included in Table 3. </w:t>
      </w:r>
      <w:r w:rsidRPr="00832F83">
        <w:rPr>
          <w:rFonts w:asciiTheme="minorHAnsi" w:hAnsiTheme="minorHAnsi" w:cstheme="minorHAnsi"/>
          <w:lang w:val="en-GB"/>
        </w:rPr>
        <w:t>The acceptability of the intervention</w:t>
      </w:r>
      <w:r>
        <w:rPr>
          <w:rFonts w:asciiTheme="minorHAnsi" w:hAnsiTheme="minorHAnsi" w:cstheme="minorHAnsi"/>
          <w:lang w:val="en-GB"/>
        </w:rPr>
        <w:t xml:space="preserve">, overall satisfaction with the structure of the care model </w:t>
      </w:r>
      <w:r w:rsidRPr="00832F83">
        <w:rPr>
          <w:rFonts w:asciiTheme="minorHAnsi" w:hAnsiTheme="minorHAnsi" w:cstheme="minorHAnsi"/>
          <w:lang w:val="en-GB"/>
        </w:rPr>
        <w:t xml:space="preserve">was stated as </w:t>
      </w:r>
      <w:r>
        <w:rPr>
          <w:rFonts w:asciiTheme="minorHAnsi" w:hAnsiTheme="minorHAnsi" w:cstheme="minorHAnsi"/>
          <w:lang w:val="en-GB"/>
        </w:rPr>
        <w:t>‘</w:t>
      </w:r>
      <w:r w:rsidRPr="00832F83">
        <w:rPr>
          <w:rFonts w:asciiTheme="minorHAnsi" w:hAnsiTheme="minorHAnsi" w:cstheme="minorHAnsi"/>
          <w:lang w:val="en-GB"/>
        </w:rPr>
        <w:t>very good</w:t>
      </w:r>
      <w:r>
        <w:rPr>
          <w:rFonts w:asciiTheme="minorHAnsi" w:hAnsiTheme="minorHAnsi" w:cstheme="minorHAnsi"/>
          <w:lang w:val="en-GB"/>
        </w:rPr>
        <w:t>’</w:t>
      </w:r>
      <w:r w:rsidRPr="00832F83">
        <w:rPr>
          <w:rFonts w:asciiTheme="minorHAnsi" w:hAnsiTheme="minorHAnsi" w:cstheme="minorHAnsi"/>
          <w:lang w:val="en-GB"/>
        </w:rPr>
        <w:t xml:space="preserve"> in </w:t>
      </w:r>
      <w:r w:rsidRPr="00A31DDF">
        <w:rPr>
          <w:rFonts w:asciiTheme="minorHAnsi" w:hAnsiTheme="minorHAnsi" w:cstheme="minorHAnsi"/>
          <w:iCs/>
          <w:lang w:val="en-GB"/>
        </w:rPr>
        <w:t>Phelan</w:t>
      </w:r>
      <w:r w:rsidRPr="00A31DDF">
        <w:rPr>
          <w:rFonts w:asciiTheme="minorHAnsi" w:hAnsiTheme="minorHAnsi" w:cstheme="minorHAnsi"/>
          <w:lang w:val="en-GB"/>
        </w:rPr>
        <w:t xml:space="preserve"> </w:t>
      </w:r>
      <w:r w:rsidRPr="00A31DDF">
        <w:rPr>
          <w:rFonts w:asciiTheme="minorHAnsi" w:hAnsiTheme="minorHAnsi" w:cstheme="minorHAnsi"/>
          <w:iCs/>
          <w:lang w:val="en-GB"/>
        </w:rPr>
        <w:t>et al</w:t>
      </w:r>
      <w:r>
        <w:rPr>
          <w:rFonts w:asciiTheme="minorHAnsi" w:hAnsiTheme="minorHAnsi" w:cstheme="minorHAnsi"/>
          <w:iCs/>
          <w:lang w:val="en-GB"/>
        </w:rPr>
        <w:fldChar w:fldCharType="begin" w:fldLock="1"/>
      </w:r>
      <w:r w:rsidR="00A24EDB">
        <w:rPr>
          <w:rFonts w:asciiTheme="minorHAnsi" w:hAnsiTheme="minorHAnsi" w:cstheme="minorHAnsi"/>
          <w:iCs/>
          <w:lang w:val="en-GB"/>
        </w:rPr>
        <w:instrText>ADDIN CSL_CITATION {"citationItems":[{"id":"ITEM-1","itemData":{"DOI":"10.1111/j.1532-5415.2007.01416.x","ISBN":"1532-5415","ISSN":"00028614","PMID":"17979898","abstract":"OBJECTIVES: To assess the effect of a team of geriatrics specialists on the practice style of primary care providers (PCPs) and the functioning of their patients aged 75 and older.\\n\\nDESIGN: Randomized, controlled trial.\\n\\nSETTING: Two primary care clinics in the Seattle, Washington, area.\\n\\nPARTICIPANTS: Thirty-one PCPs and 874 patients aged 75 and older.\\n\\nINTERVENTION: An interdisciplinary team of geriatrics specialists worked with patients and providers to enhance the geriatric focus of care.\\n\\nMEASUREMENTS: Main outcomes were a practice style reflecting a geriatric orientation and patient scores on the physical and affect subscales of the Arthritis Impact Measurement Scale 2-Short Form. Secondary outcomes were hospitalizations, incident disability in activities of daily living (ADLs), and PCP perceptions of the intervention. Death rates were also assessed.\\n\\nRESULTS: Intervention providers screened significantly more for geriatric syndromes at 12 months, but this finding did not persist at 24 months. There were no significant differences in adequate hypertension control or high-risk prescribing at 12 or 24 months of follow-up. There were no significant differences in patient functioning or significant differences in hospitalization rates at either time point. Meaningful differences were observed in ADL disability at 12 but not 24 months. PCPs viewed the intervention favorably. Seventy-eight participants died over the 24 months of follow-up; the proportion dying was higher in the intervention group (11.4% in intervention group vs 7.1% of controls, P=.03).\\n\\nCONCLUSION: The addition of an interdisciplinary geriatric team was acceptable to PCPs and had some effect on care of geriatric conditions but little effect on patient function or the use of inpatient care and was associated with greater mortality.","author":[{"dropping-particle":"","family":"Phelan","given":"Elizabeth A.","non-dropping-particle":"","parse-names":false,"suffix":""},{"dropping-particle":"","family":"Balderson","given":"Benjamin","non-dropping-particle":"","parse-names":false,"suffix":""},{"dropping-particle":"","family":"Levine","given":"Martin","non-dropping-particle":"","parse-names":false,"suffix":""},{"dropping-particle":"","family":"Erro","given":"Janet H.","non-dropping-particle":"","parse-names":false,"suffix":""},{"dropping-particle":"","family":"Jordan","given":"Luesa","non-dropping-particle":"","parse-names":false,"suffix":""},{"dropping-particle":"","family":"Grothaus","given":"Lou","non-dropping-particle":"","parse-names":false,"suffix":""},{"dropping-particle":"","family":"Sandhu","given":"Nirmala","non-dropping-particle":"","parse-names":false,"suffix":""},{"dropping-particle":"","family":"Perrault","given":"Patrick J.","non-dropping-particle":"","parse-names":false,"suffix":""},{"dropping-particle":"","family":"Logerfo","given":"James P.","non-dropping-particle":"","parse-names":false,"suffix":""},{"dropping-particle":"","family":"Wagner","given":"Edward H.","non-dropping-particle":"","parse-names":false,"suffix":""}],"container-title":"Journal of the American Geriatrics Society","id":"ITEM-1","issue":"11","issued":{"date-parts":[["2007"]]},"page":"1748-1756","title":"Delivering effective primary care to older adults: A randomized, controlled trial of the senior resource team at group health cooperative","type":"article-journal","volume":"55"},"uris":["http://www.mendeley.com/documents/?uuid=e4c9335b-3453-45d5-82b7-2c70ef495ab8"]}],"mendeley":{"formattedCitation":"[16]","plainTextFormattedCitation":"[16]","previouslyFormattedCitation":"[16]"},"properties":{"noteIndex":0},"schema":"https://github.com/citation-style-language/schema/raw/master/csl-citation.json"}</w:instrText>
      </w:r>
      <w:r>
        <w:rPr>
          <w:rFonts w:asciiTheme="minorHAnsi" w:hAnsiTheme="minorHAnsi" w:cstheme="minorHAnsi"/>
          <w:iCs/>
          <w:lang w:val="en-GB"/>
        </w:rPr>
        <w:fldChar w:fldCharType="separate"/>
      </w:r>
      <w:r w:rsidR="00F863B4" w:rsidRPr="00F863B4">
        <w:rPr>
          <w:rFonts w:asciiTheme="minorHAnsi" w:hAnsiTheme="minorHAnsi" w:cstheme="minorHAnsi"/>
          <w:iCs/>
          <w:noProof/>
          <w:lang w:val="en-GB"/>
        </w:rPr>
        <w:t>[16]</w:t>
      </w:r>
      <w:r>
        <w:rPr>
          <w:rFonts w:asciiTheme="minorHAnsi" w:hAnsiTheme="minorHAnsi" w:cstheme="minorHAnsi"/>
          <w:iCs/>
          <w:lang w:val="en-GB"/>
        </w:rPr>
        <w:fldChar w:fldCharType="end"/>
      </w:r>
      <w:r w:rsidRPr="00A35227">
        <w:rPr>
          <w:rFonts w:asciiTheme="minorHAnsi" w:hAnsiTheme="minorHAnsi" w:cstheme="minorHAnsi"/>
          <w:lang w:val="en-GB"/>
        </w:rPr>
        <w:t>.</w:t>
      </w:r>
      <w:r w:rsidRPr="00832F83">
        <w:rPr>
          <w:rFonts w:asciiTheme="minorHAnsi" w:hAnsiTheme="minorHAnsi" w:cstheme="minorHAnsi"/>
          <w:lang w:val="en-GB"/>
        </w:rPr>
        <w:t xml:space="preserve"> Seventy-one percent of PCPs reported a clear understanding of the intervention, with 79% </w:t>
      </w:r>
      <w:r>
        <w:rPr>
          <w:rFonts w:asciiTheme="minorHAnsi" w:hAnsiTheme="minorHAnsi" w:cstheme="minorHAnsi"/>
          <w:lang w:val="en-GB"/>
        </w:rPr>
        <w:t xml:space="preserve">perceiving improvement in </w:t>
      </w:r>
      <w:r w:rsidRPr="00832F83">
        <w:rPr>
          <w:rFonts w:asciiTheme="minorHAnsi" w:hAnsiTheme="minorHAnsi" w:cstheme="minorHAnsi"/>
          <w:lang w:val="en-GB"/>
        </w:rPr>
        <w:t>their management of older patients and 80% stating such intervention should be implemented on a larger scale</w:t>
      </w:r>
      <w:r>
        <w:rPr>
          <w:rFonts w:asciiTheme="minorHAnsi" w:hAnsiTheme="minorHAnsi" w:cstheme="minorHAnsi"/>
          <w:lang w:val="en-GB"/>
        </w:rPr>
        <w:t xml:space="preserve">. </w:t>
      </w:r>
      <w:r w:rsidRPr="00832F83">
        <w:rPr>
          <w:rFonts w:asciiTheme="minorHAnsi" w:hAnsiTheme="minorHAnsi" w:cstheme="minorHAnsi"/>
          <w:lang w:val="en-GB"/>
        </w:rPr>
        <w:t>The authors also reported short-term improvements in geriatric syndrome diagnosis by PCPs at 12 months but this did not persist at 48 months</w:t>
      </w:r>
      <w:r w:rsidRPr="00832F83">
        <w:rPr>
          <w:rFonts w:asciiTheme="minorHAnsi" w:hAnsiTheme="minorHAnsi" w:cstheme="minorHAnsi"/>
          <w:lang w:val="en-GB"/>
        </w:rPr>
        <w:fldChar w:fldCharType="begin" w:fldLock="1"/>
      </w:r>
      <w:r w:rsidR="00A24EDB">
        <w:rPr>
          <w:rFonts w:asciiTheme="minorHAnsi" w:hAnsiTheme="minorHAnsi" w:cstheme="minorHAnsi"/>
          <w:lang w:val="en-GB"/>
        </w:rPr>
        <w:instrText>ADDIN CSL_CITATION {"citationItems":[{"id":"ITEM-1","itemData":{"DOI":"10.1111/j.1532-5415.2007.01416.x","ISBN":"1532-5415","ISSN":"00028614","PMID":"17979898","abstract":"OBJECTIVES: To assess the effect of a team of geriatrics specialists on the practice style of primary care providers (PCPs) and the functioning of their patients aged 75 and older.\\n\\nDESIGN: Randomized, controlled trial.\\n\\nSETTING: Two primary care clinics in the Seattle, Washington, area.\\n\\nPARTICIPANTS: Thirty-one PCPs and 874 patients aged 75 and older.\\n\\nINTERVENTION: An interdisciplinary team of geriatrics specialists worked with patients and providers to enhance the geriatric focus of care.\\n\\nMEASUREMENTS: Main outcomes were a practice style reflecting a geriatric orientation and patient scores on the physical and affect subscales of the Arthritis Impact Measurement Scale 2-Short Form. Secondary outcomes were hospitalizations, incident disability in activities of daily living (ADLs), and PCP perceptions of the intervention. Death rates were also assessed.\\n\\nRESULTS: Intervention providers screened significantly more for geriatric syndromes at 12 months, but this finding did not persist at 24 months. There were no significant differences in adequate hypertension control or high-risk prescribing at 12 or 24 months of follow-up. There were no significant differences in patient functioning or significant differences in hospitalization rates at either time point. Meaningful differences were observed in ADL disability at 12 but not 24 months. PCPs viewed the intervention favorably. Seventy-eight participants died over the 24 months of follow-up; the proportion dying was higher in the intervention group (11.4% in intervention group vs 7.1% of controls, P=.03).\\n\\nCONCLUSION: The addition of an interdisciplinary geriatric team was acceptable to PCPs and had some effect on care of geriatric conditions but little effect on patient function or the use of inpatient care and was associated with greater mortality.","author":[{"dropping-particle":"","family":"Phelan","given":"Elizabeth A.","non-dropping-particle":"","parse-names":false,"suffix":""},{"dropping-particle":"","family":"Balderson","given":"Benjamin","non-dropping-particle":"","parse-names":false,"suffix":""},{"dropping-particle":"","family":"Levine","given":"Martin","non-dropping-particle":"","parse-names":false,"suffix":""},{"dropping-particle":"","family":"Erro","given":"Janet H.","non-dropping-particle":"","parse-names":false,"suffix":""},{"dropping-particle":"","family":"Jordan","given":"Luesa","non-dropping-particle":"","parse-names":false,"suffix":""},{"dropping-particle":"","family":"Grothaus","given":"Lou","non-dropping-particle":"","parse-names":false,"suffix":""},{"dropping-particle":"","family":"Sandhu","given":"Nirmala","non-dropping-particle":"","parse-names":false,"suffix":""},{"dropping-particle":"","family":"Perrault","given":"Patrick J.","non-dropping-particle":"","parse-names":false,"suffix":""},{"dropping-particle":"","family":"Logerfo","given":"James P.","non-dropping-particle":"","parse-names":false,"suffix":""},{"dropping-particle":"","family":"Wagner","given":"Edward H.","non-dropping-particle":"","parse-names":false,"suffix":""}],"container-title":"Journal of the American Geriatrics Society","id":"ITEM-1","issue":"11","issued":{"date-parts":[["2007"]]},"page":"1748-1756","title":"Delivering effective primary care to older adults: A randomized, controlled trial of the senior resource team at group health cooperative","type":"article-journal","volume":"55"},"uris":["http://www.mendeley.com/documents/?uuid=e4c9335b-3453-45d5-82b7-2c70ef495ab8"]}],"mendeley":{"formattedCitation":"[16]","plainTextFormattedCitation":"[16]","previouslyFormattedCitation":"[16]"},"properties":{"noteIndex":0},"schema":"https://github.com/citation-style-language/schema/raw/master/csl-citation.json"}</w:instrText>
      </w:r>
      <w:r w:rsidRPr="00832F83">
        <w:rPr>
          <w:rFonts w:asciiTheme="minorHAnsi" w:hAnsiTheme="minorHAnsi" w:cstheme="minorHAnsi"/>
          <w:lang w:val="en-GB"/>
        </w:rPr>
        <w:fldChar w:fldCharType="separate"/>
      </w:r>
      <w:r w:rsidR="00F863B4" w:rsidRPr="00F863B4">
        <w:rPr>
          <w:rFonts w:asciiTheme="minorHAnsi" w:hAnsiTheme="minorHAnsi" w:cstheme="minorHAnsi"/>
          <w:noProof/>
          <w:lang w:val="en-GB"/>
        </w:rPr>
        <w:t>[16]</w:t>
      </w:r>
      <w:r w:rsidRPr="00832F83">
        <w:rPr>
          <w:rFonts w:asciiTheme="minorHAnsi" w:hAnsiTheme="minorHAnsi" w:cstheme="minorHAnsi"/>
          <w:lang w:val="en-GB"/>
        </w:rPr>
        <w:fldChar w:fldCharType="end"/>
      </w:r>
      <w:r w:rsidRPr="00832F83">
        <w:rPr>
          <w:rFonts w:asciiTheme="minorHAnsi" w:hAnsiTheme="minorHAnsi" w:cstheme="minorHAnsi"/>
          <w:lang w:val="en-GB"/>
        </w:rPr>
        <w:t xml:space="preserve">.  </w:t>
      </w:r>
    </w:p>
    <w:p w14:paraId="7903E910" w14:textId="77777777" w:rsidR="00906D27" w:rsidRPr="00832F83" w:rsidRDefault="00906D27" w:rsidP="00906D27">
      <w:pPr>
        <w:jc w:val="both"/>
        <w:rPr>
          <w:rFonts w:asciiTheme="minorHAnsi" w:hAnsiTheme="minorHAnsi" w:cstheme="minorHAnsi"/>
          <w:lang w:val="en-GB"/>
        </w:rPr>
      </w:pPr>
    </w:p>
    <w:p w14:paraId="2610F823" w14:textId="727DEF13" w:rsidR="00906D27" w:rsidRPr="00832F83" w:rsidRDefault="00906D27" w:rsidP="00906D27">
      <w:pPr>
        <w:jc w:val="both"/>
        <w:rPr>
          <w:rFonts w:asciiTheme="minorHAnsi" w:hAnsiTheme="minorHAnsi" w:cstheme="minorHAnsi"/>
          <w:lang w:val="en-GB"/>
        </w:rPr>
      </w:pPr>
      <w:r w:rsidRPr="00832F83">
        <w:rPr>
          <w:rFonts w:asciiTheme="minorHAnsi" w:hAnsiTheme="minorHAnsi" w:cstheme="minorHAnsi"/>
          <w:lang w:val="en-GB"/>
        </w:rPr>
        <w:t>Qualitative feedback on the acceptability of intervention was positive in Lea et al</w:t>
      </w:r>
      <w:r w:rsidRPr="00832F83">
        <w:rPr>
          <w:rFonts w:asciiTheme="minorHAnsi" w:hAnsiTheme="minorHAnsi" w:cstheme="minorHAnsi"/>
          <w:lang w:val="en-GB"/>
        </w:rPr>
        <w:fldChar w:fldCharType="begin" w:fldLock="1"/>
      </w:r>
      <w:r w:rsidR="00A24EDB">
        <w:rPr>
          <w:rFonts w:asciiTheme="minorHAnsi" w:hAnsiTheme="minorHAnsi" w:cstheme="minorHAnsi"/>
          <w:lang w:val="en-GB"/>
        </w:rPr>
        <w:instrText>ADDIN CSL_CITATION {"citationItems":[{"id":"ITEM-1","itemData":{"DOI":"http://dx.doi.org/10.1136/bmjopen-2016-015278","abstract":"Objectives To evaluate the feasibility and potential clinical benefits of medicines optimisation through comprehensive geriatric assessment (CGA) of frail patients with multiple conditions, by secondary care geriatricians in a general practice care setting. Methods Seven general practitioner (GP) practices in one region of Stoke-on-Trent volunteered to take part. GPs selected patients (n=186) who were local permanent residents, at least 65 years old and on eight or more medications per day. Patients were sent a written invitation outlining the assessment purpose/format. Prior to patient assessments, primary care staff prepared packs detailing patient medical history, recent consultations, current medications, recent laboratory tests and social circumstances. One hour was allocated for the CGA per patient, with one of three geriatricians, to enable sufficient time to explore all relevant aspects. Assessment comprised a full history, thorough clinical examination, assessment of balance and mobility, mental function and information on home environment and support arrangements. After consultation, geriatricians made recommendations regarding further assessments, investigations or medication changes. Geriatricians entered their main findings and recommendations onto a standard template. Results In total, 687 recommendations for changes in patients' medication regimens were made for 169 (91%) patients. In 17 (9%) patients there was no recommendation to alter medications. This resulted in an average of four alterations in medication per patient. The predominant changes to medications were to stop medications (34%) or to reduce the dosage (24%). Starting a new medication represented 18% of all the medication changes. Adherence rates to geriatrician medication recommendations were 72% at 6 months and 65% at 12 months. Conclusions CGA of older patients with complex needs, by geriatricians in a general practice care setting, is feasible. Our study demonstrated constructive collaboration between GPs and geriatricians from secondary care, suggesting further studies and clinical trials are feasible and have scope to yield beneficial outcomes.Copyright © Article author(s). All rights reserved.","author":[{"dropping-particle":"","family":"Lea","given":"S.C.","non-dropping-particle":"","parse-names":false,"suffix":""},{"dropping-particle":"","family":"Watts, K.L., Davis, N.A., Panayiotou, B., Bankart, M.J., Arora","given":"A.","non-dropping-particle":"","parse-names":false,"suffix":""}],"container-title":"BMJ Open","id":"ITEM-1","issue":"9","issued":{"date-parts":[["2017"]]},"page":"e015278","title":"The potential clinical benefits of medicines optimisation through comprehensive geriatric assessment, carried out by secondary care geriatricians, in a general practice care setting in North Staffordshire, UK: A feasibility study","type":"article-journal","volume":"7"},"uris":["http://www.mendeley.com/documents/?uuid=8b8239eb-c206-4525-90f4-b2947c0e4682"]}],"mendeley":{"formattedCitation":"[18]","plainTextFormattedCitation":"[18]","previouslyFormattedCitation":"[18]"},"properties":{"noteIndex":0},"schema":"https://github.com/citation-style-language/schema/raw/master/csl-citation.json"}</w:instrText>
      </w:r>
      <w:r w:rsidRPr="00832F83">
        <w:rPr>
          <w:rFonts w:asciiTheme="minorHAnsi" w:hAnsiTheme="minorHAnsi" w:cstheme="minorHAnsi"/>
          <w:lang w:val="en-GB"/>
        </w:rPr>
        <w:fldChar w:fldCharType="separate"/>
      </w:r>
      <w:r w:rsidR="00F863B4" w:rsidRPr="00F863B4">
        <w:rPr>
          <w:rFonts w:asciiTheme="minorHAnsi" w:hAnsiTheme="minorHAnsi" w:cstheme="minorHAnsi"/>
          <w:noProof/>
          <w:lang w:val="en-GB"/>
        </w:rPr>
        <w:t>[18]</w:t>
      </w:r>
      <w:r w:rsidRPr="00832F83">
        <w:rPr>
          <w:rFonts w:asciiTheme="minorHAnsi" w:hAnsiTheme="minorHAnsi" w:cstheme="minorHAnsi"/>
          <w:lang w:val="en-GB"/>
        </w:rPr>
        <w:fldChar w:fldCharType="end"/>
      </w:r>
      <w:r w:rsidRPr="00832F83">
        <w:rPr>
          <w:rFonts w:asciiTheme="minorHAnsi" w:hAnsiTheme="minorHAnsi" w:cstheme="minorHAnsi"/>
          <w:lang w:val="en-GB"/>
        </w:rPr>
        <w:t xml:space="preserve">. There was perceived clinical benefit by PCPs and patients felt pleased and reassured, with no </w:t>
      </w:r>
      <w:r w:rsidRPr="00832F83">
        <w:rPr>
          <w:rFonts w:asciiTheme="minorHAnsi" w:hAnsiTheme="minorHAnsi" w:cstheme="minorHAnsi"/>
          <w:lang w:val="en-GB"/>
        </w:rPr>
        <w:lastRenderedPageBreak/>
        <w:t>unfavourable comments</w:t>
      </w:r>
      <w:r w:rsidRPr="00832F83">
        <w:rPr>
          <w:rFonts w:asciiTheme="minorHAnsi" w:hAnsiTheme="minorHAnsi" w:cstheme="minorHAnsi"/>
          <w:lang w:val="en-GB"/>
        </w:rPr>
        <w:fldChar w:fldCharType="begin" w:fldLock="1"/>
      </w:r>
      <w:r w:rsidR="00A24EDB">
        <w:rPr>
          <w:rFonts w:asciiTheme="minorHAnsi" w:hAnsiTheme="minorHAnsi" w:cstheme="minorHAnsi"/>
          <w:lang w:val="en-GB"/>
        </w:rPr>
        <w:instrText>ADDIN CSL_CITATION {"citationItems":[{"id":"ITEM-1","itemData":{"DOI":"http://dx.doi.org/10.1136/bmjopen-2016-015278","abstract":"Objectives To evaluate the feasibility and potential clinical benefits of medicines optimisation through comprehensive geriatric assessment (CGA) of frail patients with multiple conditions, by secondary care geriatricians in a general practice care setting. Methods Seven general practitioner (GP) practices in one region of Stoke-on-Trent volunteered to take part. GPs selected patients (n=186) who were local permanent residents, at least 65 years old and on eight or more medications per day. Patients were sent a written invitation outlining the assessment purpose/format. Prior to patient assessments, primary care staff prepared packs detailing patient medical history, recent consultations, current medications, recent laboratory tests and social circumstances. One hour was allocated for the CGA per patient, with one of three geriatricians, to enable sufficient time to explore all relevant aspects. Assessment comprised a full history, thorough clinical examination, assessment of balance and mobility, mental function and information on home environment and support arrangements. After consultation, geriatricians made recommendations regarding further assessments, investigations or medication changes. Geriatricians entered their main findings and recommendations onto a standard template. Results In total, 687 recommendations for changes in patients' medication regimens were made for 169 (91%) patients. In 17 (9%) patients there was no recommendation to alter medications. This resulted in an average of four alterations in medication per patient. The predominant changes to medications were to stop medications (34%) or to reduce the dosage (24%). Starting a new medication represented 18% of all the medication changes. Adherence rates to geriatrician medication recommendations were 72% at 6 months and 65% at 12 months. Conclusions CGA of older patients with complex needs, by geriatricians in a general practice care setting, is feasible. Our study demonstrated constructive collaboration between GPs and geriatricians from secondary care, suggesting further studies and clinical trials are feasible and have scope to yield beneficial outcomes.Copyright © Article author(s). All rights reserved.","author":[{"dropping-particle":"","family":"Lea","given":"S.C.","non-dropping-particle":"","parse-names":false,"suffix":""},{"dropping-particle":"","family":"Watts, K.L., Davis, N.A., Panayiotou, B., Bankart, M.J., Arora","given":"A.","non-dropping-particle":"","parse-names":false,"suffix":""}],"container-title":"BMJ Open","id":"ITEM-1","issue":"9","issued":{"date-parts":[["2017"]]},"page":"e015278","title":"The potential clinical benefits of medicines optimisation through comprehensive geriatric assessment, carried out by secondary care geriatricians, in a general practice care setting in North Staffordshire, UK: A feasibility study","type":"article-journal","volume":"7"},"uris":["http://www.mendeley.com/documents/?uuid=8b8239eb-c206-4525-90f4-b2947c0e4682"]}],"mendeley":{"formattedCitation":"[18]","plainTextFormattedCitation":"[18]","previouslyFormattedCitation":"[18]"},"properties":{"noteIndex":0},"schema":"https://github.com/citation-style-language/schema/raw/master/csl-citation.json"}</w:instrText>
      </w:r>
      <w:r w:rsidRPr="00832F83">
        <w:rPr>
          <w:rFonts w:asciiTheme="minorHAnsi" w:hAnsiTheme="minorHAnsi" w:cstheme="minorHAnsi"/>
          <w:lang w:val="en-GB"/>
        </w:rPr>
        <w:fldChar w:fldCharType="separate"/>
      </w:r>
      <w:r w:rsidR="00F863B4" w:rsidRPr="00F863B4">
        <w:rPr>
          <w:rFonts w:asciiTheme="minorHAnsi" w:hAnsiTheme="minorHAnsi" w:cstheme="minorHAnsi"/>
          <w:noProof/>
          <w:lang w:val="en-GB"/>
        </w:rPr>
        <w:t>[18]</w:t>
      </w:r>
      <w:r w:rsidRPr="00832F83">
        <w:rPr>
          <w:rFonts w:asciiTheme="minorHAnsi" w:hAnsiTheme="minorHAnsi" w:cstheme="minorHAnsi"/>
          <w:lang w:val="en-GB"/>
        </w:rPr>
        <w:fldChar w:fldCharType="end"/>
      </w:r>
      <w:r w:rsidRPr="00832F83">
        <w:rPr>
          <w:rFonts w:asciiTheme="minorHAnsi" w:hAnsiTheme="minorHAnsi" w:cstheme="minorHAnsi"/>
          <w:lang w:val="en-GB"/>
        </w:rPr>
        <w:t>.</w:t>
      </w:r>
      <w:r>
        <w:rPr>
          <w:rFonts w:asciiTheme="minorHAnsi" w:hAnsiTheme="minorHAnsi" w:cstheme="minorHAnsi"/>
          <w:lang w:val="en-GB"/>
        </w:rPr>
        <w:t xml:space="preserve"> </w:t>
      </w:r>
      <w:r w:rsidRPr="00BE2E05">
        <w:rPr>
          <w:rFonts w:asciiTheme="minorHAnsi" w:hAnsiTheme="minorHAnsi" w:cstheme="minorHAnsi"/>
          <w:iCs/>
        </w:rPr>
        <w:t>Fenton</w:t>
      </w:r>
      <w:r w:rsidRPr="00BE2E05">
        <w:rPr>
          <w:rFonts w:asciiTheme="minorHAnsi" w:hAnsiTheme="minorHAnsi" w:cstheme="minorHAnsi"/>
          <w:i/>
          <w:iCs/>
        </w:rPr>
        <w:t xml:space="preserve"> </w:t>
      </w:r>
      <w:r w:rsidRPr="00BE2E05">
        <w:rPr>
          <w:rFonts w:asciiTheme="minorHAnsi" w:hAnsiTheme="minorHAnsi" w:cstheme="minorHAnsi"/>
          <w:iCs/>
        </w:rPr>
        <w:t xml:space="preserve">et al </w:t>
      </w:r>
      <w:r>
        <w:rPr>
          <w:rFonts w:asciiTheme="minorHAnsi" w:hAnsiTheme="minorHAnsi" w:cstheme="minorHAnsi"/>
          <w:iCs/>
        </w:rPr>
        <w:t xml:space="preserve">reported </w:t>
      </w:r>
      <w:r w:rsidRPr="00BE2E05">
        <w:rPr>
          <w:rFonts w:asciiTheme="minorHAnsi" w:hAnsiTheme="minorHAnsi" w:cstheme="minorHAnsi"/>
          <w:iCs/>
        </w:rPr>
        <w:t>their intervention to be cost</w:t>
      </w:r>
      <w:r w:rsidR="008775A4">
        <w:rPr>
          <w:rFonts w:asciiTheme="minorHAnsi" w:hAnsiTheme="minorHAnsi" w:cstheme="minorHAnsi"/>
          <w:iCs/>
        </w:rPr>
        <w:t>-</w:t>
      </w:r>
      <w:r w:rsidRPr="00BE2E05">
        <w:rPr>
          <w:rFonts w:asciiTheme="minorHAnsi" w:hAnsiTheme="minorHAnsi" w:cstheme="minorHAnsi"/>
          <w:iCs/>
        </w:rPr>
        <w:t>effective with</w:t>
      </w:r>
      <w:r>
        <w:rPr>
          <w:rFonts w:asciiTheme="minorHAnsi" w:hAnsiTheme="minorHAnsi" w:cstheme="minorHAnsi"/>
          <w:iCs/>
        </w:rPr>
        <w:t xml:space="preserve"> a</w:t>
      </w:r>
      <w:r w:rsidRPr="00BE2E05">
        <w:rPr>
          <w:rFonts w:asciiTheme="minorHAnsi" w:hAnsiTheme="minorHAnsi" w:cstheme="minorHAnsi"/>
          <w:iCs/>
        </w:rPr>
        <w:t xml:space="preserve"> 26% reduction in healthcare costs (p=0.04)</w:t>
      </w:r>
      <w:r w:rsidRPr="00BE2E05">
        <w:rPr>
          <w:rFonts w:asciiTheme="minorHAnsi" w:hAnsiTheme="minorHAnsi" w:cstheme="minorHAnsi"/>
          <w:iCs/>
        </w:rPr>
        <w:fldChar w:fldCharType="begin" w:fldLock="1"/>
      </w:r>
      <w:r w:rsidR="00A24EDB">
        <w:rPr>
          <w:rFonts w:asciiTheme="minorHAnsi" w:hAnsiTheme="minorHAnsi" w:cstheme="minorHAnsi"/>
          <w:iCs/>
        </w:rPr>
        <w:instrText>ADDIN CSL_CITATION {"citationItems":[{"id":"ITEM-1","itemData":{"DOI":"10.3122/jabfm.19.4.331","ISBN":"1557-2625\\r1558-7118","ISSN":"1557-2625","PMID":"16809646","abstract":"BACKGROUND: Frail elders often receive low-quality primary care, yet the optimal role of geriatricians in primary care settings remains uncertain. We evaluated the health utilization impacts of an innovative intervention emphasizing chronic disease self-management and physical activity promotion among frail elders in primary care.\\n\\nMETHODS: The intervention was implemented within two primary care practices at a single clinic serving a large population of frail elders enrolled in a western Washington health plan. Subjects included older patients (age &gt;or=65 years) with disproportionate baseline outpatient service use who attended two on-site visits with a geriatrician during which each received comprehensive assessment and a problem-solving intervention to enhance chronic disease self-management and promote physical activity (N = 146). Our evaluation had a retrospective matched cohort design. Controls receiving primary care at other health plan clinics were matched 3:1 to intervention subjects by sex and a propensity score (N = 437), which was computed using demographic, clinical, and health care utilization factors that were predictive of attending the intervention. Among intervention subjects and controls following the intervention, we compared relative rates of hospitalization, outpatient and specialty visits, nursing home admission, mortality, and prescription of selected high-risk medications, as well as total health care costs.\\n\\nRESULTS: From March 2002 to November 2003, the geriatrician evaluated 146 of 725 elderly subjects (20%) in the two primary care practices. During a mean follow-up of 1.3 years, intervention subjects had a reduced rate of hospitalization relative to matched controls (incidence rate ratio 0.57; 95% CI: 0.37 to 0.86; P &lt; .01). Intervention and control subjects did not have significantly different rates of specialty visits, outpatient visits, nursing home admission, mortality, or high-risk prescriptions. Relative to matched controls during follow-up, total health care costs were 26.3% lower among intervention subjects (95% CI: 1.3%, 44.9%; P = .04).\\n\\nCONCLUSIONS: Outpatient geriatric interventions emphasizing collaboration between geriatricians and primary care physicians, chronic disease self-management, and physical activity may reduce hospitalization risk and total health care costs among vulnerable elders.","author":[{"dropping-particle":"","family":"Fenton","given":"Joshua J","non-dropping-particle":"","parse-names":false,"suffix":""},{"dropping-particle":"","family":"Levine","given":"Martin D","non-dropping-particle":"","parse-names":false,"suffix":""},{"dropping-particle":"","family":"Mahoney","given":"Lisa D","non-dropping-particle":"","parse-names":false,"suffix":""},{"dropping-particle":"","family":"Heagerty","given":"Patrick J","non-dropping-particle":"","parse-names":false,"suffix":""},{"dropping-particle":"","family":"Wagner","given":"Edward H","non-dropping-particle":"","parse-names":false,"suffix":""}],"container-title":"Journal of the American Board of Family Medicine : JABFM","id":"ITEM-1","issue":"4","issued":{"date-parts":[["2004"]]},"page":"331-9","title":"Bringing geriatricians to the front lines: evaluation of a quality improvement intervention in primary care.","type":"article-journal","volume":"19"},"uris":["http://www.mendeley.com/documents/?uuid=b09e5e2e-c932-44bd-8165-7904a78756f6"]}],"mendeley":{"formattedCitation":"[17]","plainTextFormattedCitation":"[17]","previouslyFormattedCitation":"[17]"},"properties":{"noteIndex":0},"schema":"https://github.com/citation-style-language/schema/raw/master/csl-citation.json"}</w:instrText>
      </w:r>
      <w:r w:rsidRPr="00BE2E05">
        <w:rPr>
          <w:rFonts w:asciiTheme="minorHAnsi" w:hAnsiTheme="minorHAnsi" w:cstheme="minorHAnsi"/>
          <w:iCs/>
        </w:rPr>
        <w:fldChar w:fldCharType="separate"/>
      </w:r>
      <w:r w:rsidR="00F863B4" w:rsidRPr="00F863B4">
        <w:rPr>
          <w:rFonts w:asciiTheme="minorHAnsi" w:hAnsiTheme="minorHAnsi" w:cstheme="minorHAnsi"/>
          <w:iCs/>
          <w:noProof/>
        </w:rPr>
        <w:t>[17]</w:t>
      </w:r>
      <w:r w:rsidRPr="00BE2E05">
        <w:rPr>
          <w:rFonts w:asciiTheme="minorHAnsi" w:hAnsiTheme="minorHAnsi" w:cstheme="minorHAnsi"/>
          <w:iCs/>
        </w:rPr>
        <w:fldChar w:fldCharType="end"/>
      </w:r>
      <w:r w:rsidRPr="00BE2E05">
        <w:rPr>
          <w:rFonts w:asciiTheme="minorHAnsi" w:hAnsiTheme="minorHAnsi" w:cstheme="minorHAnsi"/>
          <w:iCs/>
        </w:rPr>
        <w:t>.</w:t>
      </w:r>
    </w:p>
    <w:p w14:paraId="20D780CF" w14:textId="77777777" w:rsidR="00906D27" w:rsidRDefault="00906D27" w:rsidP="00A04B54">
      <w:pPr>
        <w:pStyle w:val="Heading4"/>
        <w:jc w:val="both"/>
        <w:rPr>
          <w:rFonts w:asciiTheme="minorHAnsi" w:hAnsiTheme="minorHAnsi" w:cstheme="minorHAnsi"/>
        </w:rPr>
      </w:pPr>
    </w:p>
    <w:p w14:paraId="15051256" w14:textId="22AADB0E" w:rsidR="00A31DDF" w:rsidRDefault="00906D27" w:rsidP="00A04B54">
      <w:pPr>
        <w:pStyle w:val="Heading4"/>
        <w:jc w:val="both"/>
        <w:rPr>
          <w:rFonts w:asciiTheme="minorHAnsi" w:hAnsiTheme="minorHAnsi" w:cstheme="minorHAnsi"/>
        </w:rPr>
      </w:pPr>
      <w:r>
        <w:rPr>
          <w:rFonts w:asciiTheme="minorHAnsi" w:hAnsiTheme="minorHAnsi" w:cstheme="minorHAnsi"/>
        </w:rPr>
        <w:t>Clinical o</w:t>
      </w:r>
      <w:r w:rsidR="007D140B" w:rsidRPr="00832F83">
        <w:rPr>
          <w:rFonts w:asciiTheme="minorHAnsi" w:hAnsiTheme="minorHAnsi" w:cstheme="minorHAnsi"/>
        </w:rPr>
        <w:t>utcomes</w:t>
      </w:r>
    </w:p>
    <w:p w14:paraId="7180C472" w14:textId="759072DB" w:rsidR="003D565E" w:rsidRDefault="00A31DDF" w:rsidP="00504A36">
      <w:pPr>
        <w:jc w:val="both"/>
        <w:rPr>
          <w:rFonts w:asciiTheme="minorHAnsi" w:hAnsiTheme="minorHAnsi" w:cstheme="minorHAnsi"/>
        </w:rPr>
      </w:pPr>
      <w:r w:rsidRPr="00504A36">
        <w:rPr>
          <w:rFonts w:asciiTheme="minorHAnsi" w:hAnsiTheme="minorHAnsi" w:cstheme="minorHAnsi"/>
        </w:rPr>
        <w:t>T</w:t>
      </w:r>
      <w:r w:rsidR="00A2789E">
        <w:rPr>
          <w:rFonts w:asciiTheme="minorHAnsi" w:hAnsiTheme="minorHAnsi" w:cstheme="minorHAnsi"/>
        </w:rPr>
        <w:t>hree</w:t>
      </w:r>
      <w:r w:rsidRPr="00504A36">
        <w:rPr>
          <w:rFonts w:asciiTheme="minorHAnsi" w:hAnsiTheme="minorHAnsi" w:cstheme="minorHAnsi"/>
        </w:rPr>
        <w:t xml:space="preserve"> studies reported on hospital admission. </w:t>
      </w:r>
      <w:r w:rsidR="00C1141E" w:rsidRPr="00504A36">
        <w:rPr>
          <w:rFonts w:asciiTheme="minorHAnsi" w:hAnsiTheme="minorHAnsi" w:cstheme="minorHAnsi"/>
        </w:rPr>
        <w:t>Fenton et al demonstrated a reduction in hospital admission (intervention 20.3/100 person-years vs. 35/100; conditional incidence rate ratio</w:t>
      </w:r>
      <w:r w:rsidR="00181C57">
        <w:rPr>
          <w:rFonts w:asciiTheme="minorHAnsi" w:hAnsiTheme="minorHAnsi" w:cstheme="minorHAnsi"/>
        </w:rPr>
        <w:t xml:space="preserve"> (IRR)</w:t>
      </w:r>
      <w:r w:rsidR="00C1141E" w:rsidRPr="00504A36">
        <w:rPr>
          <w:rFonts w:asciiTheme="minorHAnsi" w:hAnsiTheme="minorHAnsi" w:cstheme="minorHAnsi"/>
        </w:rPr>
        <w:t xml:space="preserve"> 0.57 (p=0.01))</w:t>
      </w:r>
      <w:r w:rsidR="00B0408E">
        <w:rPr>
          <w:rFonts w:asciiTheme="minorHAnsi" w:hAnsiTheme="minorHAnsi" w:cstheme="minorHAnsi"/>
        </w:rPr>
        <w:t xml:space="preserve"> at 48</w:t>
      </w:r>
      <w:r w:rsidR="00244A1B" w:rsidRPr="00504A36">
        <w:rPr>
          <w:rFonts w:asciiTheme="minorHAnsi" w:hAnsiTheme="minorHAnsi" w:cstheme="minorHAnsi"/>
        </w:rPr>
        <w:t xml:space="preserve"> months</w:t>
      </w:r>
      <w:r w:rsidR="00BE2E05" w:rsidRPr="00504A36">
        <w:rPr>
          <w:rFonts w:asciiTheme="minorHAnsi" w:hAnsiTheme="minorHAnsi" w:cstheme="minorHAnsi"/>
        </w:rPr>
        <w:t xml:space="preserve"> compared to control</w:t>
      </w:r>
      <w:r w:rsidR="00C75ADA">
        <w:rPr>
          <w:rFonts w:asciiTheme="minorHAnsi" w:hAnsiTheme="minorHAnsi" w:cstheme="minorHAnsi"/>
        </w:rPr>
        <w:fldChar w:fldCharType="begin" w:fldLock="1"/>
      </w:r>
      <w:r w:rsidR="00A24EDB">
        <w:rPr>
          <w:rFonts w:asciiTheme="minorHAnsi" w:hAnsiTheme="minorHAnsi" w:cstheme="minorHAnsi"/>
        </w:rPr>
        <w:instrText>ADDIN CSL_CITATION {"citationItems":[{"id":"ITEM-1","itemData":{"DOI":"10.3122/jabfm.19.4.331","ISBN":"1557-2625\\r1558-7118","ISSN":"1557-2625","PMID":"16809646","abstract":"BACKGROUND: Frail elders often receive low-quality primary care, yet the optimal role of geriatricians in primary care settings remains uncertain. We evaluated the health utilization impacts of an innovative intervention emphasizing chronic disease self-management and physical activity promotion among frail elders in primary care.\\n\\nMETHODS: The intervention was implemented within two primary care practices at a single clinic serving a large population of frail elders enrolled in a western Washington health plan. Subjects included older patients (age &gt;or=65 years) with disproportionate baseline outpatient service use who attended two on-site visits with a geriatrician during which each received comprehensive assessment and a problem-solving intervention to enhance chronic disease self-management and promote physical activity (N = 146). Our evaluation had a retrospective matched cohort design. Controls receiving primary care at other health plan clinics were matched 3:1 to intervention subjects by sex and a propensity score (N = 437), which was computed using demographic, clinical, and health care utilization factors that were predictive of attending the intervention. Among intervention subjects and controls following the intervention, we compared relative rates of hospitalization, outpatient and specialty visits, nursing home admission, mortality, and prescription of selected high-risk medications, as well as total health care costs.\\n\\nRESULTS: From March 2002 to November 2003, the geriatrician evaluated 146 of 725 elderly subjects (20%) in the two primary care practices. During a mean follow-up of 1.3 years, intervention subjects had a reduced rate of hospitalization relative to matched controls (incidence rate ratio 0.57; 95% CI: 0.37 to 0.86; P &lt; .01). Intervention and control subjects did not have significantly different rates of specialty visits, outpatient visits, nursing home admission, mortality, or high-risk prescriptions. Relative to matched controls during follow-up, total health care costs were 26.3% lower among intervention subjects (95% CI: 1.3%, 44.9%; P = .04).\\n\\nCONCLUSIONS: Outpatient geriatric interventions emphasizing collaboration between geriatricians and primary care physicians, chronic disease self-management, and physical activity may reduce hospitalization risk and total health care costs among vulnerable elders.","author":[{"dropping-particle":"","family":"Fenton","given":"Joshua J","non-dropping-particle":"","parse-names":false,"suffix":""},{"dropping-particle":"","family":"Levine","given":"Martin D","non-dropping-particle":"","parse-names":false,"suffix":""},{"dropping-particle":"","family":"Mahoney","given":"Lisa D","non-dropping-particle":"","parse-names":false,"suffix":""},{"dropping-particle":"","family":"Heagerty","given":"Patrick J","non-dropping-particle":"","parse-names":false,"suffix":""},{"dropping-particle":"","family":"Wagner","given":"Edward H","non-dropping-particle":"","parse-names":false,"suffix":""}],"container-title":"Journal of the American Board of Family Medicine : JABFM","id":"ITEM-1","issue":"4","issued":{"date-parts":[["2004"]]},"page":"331-9","title":"Bringing geriatricians to the front lines: evaluation of a quality improvement intervention in primary care.","type":"article-journal","volume":"19"},"uris":["http://www.mendeley.com/documents/?uuid=b09e5e2e-c932-44bd-8165-7904a78756f6"]}],"mendeley":{"formattedCitation":"[17]","plainTextFormattedCitation":"[17]","previouslyFormattedCitation":"[17]"},"properties":{"noteIndex":0},"schema":"https://github.com/citation-style-language/schema/raw/master/csl-citation.json"}</w:instrText>
      </w:r>
      <w:r w:rsidR="00C75ADA">
        <w:rPr>
          <w:rFonts w:asciiTheme="minorHAnsi" w:hAnsiTheme="minorHAnsi" w:cstheme="minorHAnsi"/>
        </w:rPr>
        <w:fldChar w:fldCharType="separate"/>
      </w:r>
      <w:r w:rsidR="00F863B4" w:rsidRPr="00F863B4">
        <w:rPr>
          <w:rFonts w:asciiTheme="minorHAnsi" w:hAnsiTheme="minorHAnsi" w:cstheme="minorHAnsi"/>
          <w:noProof/>
        </w:rPr>
        <w:t>[17]</w:t>
      </w:r>
      <w:r w:rsidR="00C75ADA">
        <w:rPr>
          <w:rFonts w:asciiTheme="minorHAnsi" w:hAnsiTheme="minorHAnsi" w:cstheme="minorHAnsi"/>
        </w:rPr>
        <w:fldChar w:fldCharType="end"/>
      </w:r>
      <w:r w:rsidR="00244A1B" w:rsidRPr="004219CD">
        <w:rPr>
          <w:rFonts w:asciiTheme="minorHAnsi" w:hAnsiTheme="minorHAnsi" w:cstheme="minorHAnsi"/>
        </w:rPr>
        <w:t>.</w:t>
      </w:r>
      <w:r w:rsidR="00244A1B" w:rsidRPr="00504A36">
        <w:rPr>
          <w:rFonts w:asciiTheme="minorHAnsi" w:hAnsiTheme="minorHAnsi" w:cstheme="minorHAnsi"/>
        </w:rPr>
        <w:t xml:space="preserve"> </w:t>
      </w:r>
      <w:r w:rsidR="00A2789E">
        <w:rPr>
          <w:rFonts w:asciiTheme="minorHAnsi" w:hAnsiTheme="minorHAnsi" w:cstheme="minorHAnsi"/>
        </w:rPr>
        <w:t>Phelan et al</w:t>
      </w:r>
      <w:r w:rsidR="003D565E">
        <w:rPr>
          <w:rFonts w:asciiTheme="minorHAnsi" w:hAnsiTheme="minorHAnsi" w:cstheme="minorHAnsi"/>
        </w:rPr>
        <w:t xml:space="preserve"> </w:t>
      </w:r>
      <w:r w:rsidR="00A2789E">
        <w:rPr>
          <w:rFonts w:asciiTheme="minorHAnsi" w:hAnsiTheme="minorHAnsi" w:cstheme="minorHAnsi"/>
        </w:rPr>
        <w:t>demonstrated</w:t>
      </w:r>
      <w:r w:rsidR="009E475E">
        <w:rPr>
          <w:rFonts w:asciiTheme="minorHAnsi" w:hAnsiTheme="minorHAnsi" w:cstheme="minorHAnsi"/>
        </w:rPr>
        <w:t xml:space="preserve"> a</w:t>
      </w:r>
      <w:r w:rsidR="00A2789E">
        <w:rPr>
          <w:rFonts w:asciiTheme="minorHAnsi" w:hAnsiTheme="minorHAnsi" w:cstheme="minorHAnsi"/>
        </w:rPr>
        <w:t xml:space="preserve"> </w:t>
      </w:r>
      <w:r w:rsidR="0025489D">
        <w:rPr>
          <w:rFonts w:asciiTheme="minorHAnsi" w:hAnsiTheme="minorHAnsi" w:cstheme="minorHAnsi"/>
        </w:rPr>
        <w:t>non-significant increase</w:t>
      </w:r>
      <w:r w:rsidR="00A2789E">
        <w:rPr>
          <w:rFonts w:asciiTheme="minorHAnsi" w:hAnsiTheme="minorHAnsi" w:cstheme="minorHAnsi"/>
        </w:rPr>
        <w:t xml:space="preserve"> in hospital admission at 12 months (</w:t>
      </w:r>
      <w:r w:rsidR="0025489D">
        <w:rPr>
          <w:rFonts w:asciiTheme="minorHAnsi" w:hAnsiTheme="minorHAnsi" w:cstheme="minorHAnsi"/>
        </w:rPr>
        <w:t>intervention 19.4% vs. control 16.2% (p</w:t>
      </w:r>
      <w:r w:rsidR="0092328D">
        <w:rPr>
          <w:rFonts w:asciiTheme="minorHAnsi" w:hAnsiTheme="minorHAnsi" w:cstheme="minorHAnsi"/>
        </w:rPr>
        <w:t>=</w:t>
      </w:r>
      <w:r w:rsidR="0025489D">
        <w:rPr>
          <w:rFonts w:asciiTheme="minorHAnsi" w:hAnsiTheme="minorHAnsi" w:cstheme="minorHAnsi"/>
        </w:rPr>
        <w:t xml:space="preserve">0.10) </w:t>
      </w:r>
      <w:r w:rsidR="00A2789E">
        <w:rPr>
          <w:rFonts w:asciiTheme="minorHAnsi" w:hAnsiTheme="minorHAnsi" w:cstheme="minorHAnsi"/>
        </w:rPr>
        <w:t xml:space="preserve">and 24 months </w:t>
      </w:r>
      <w:r w:rsidR="0025489D">
        <w:rPr>
          <w:rFonts w:asciiTheme="minorHAnsi" w:hAnsiTheme="minorHAnsi" w:cstheme="minorHAnsi"/>
        </w:rPr>
        <w:t>18.2% vs. 16.4% (p</w:t>
      </w:r>
      <w:r w:rsidR="0092328D">
        <w:rPr>
          <w:rFonts w:asciiTheme="minorHAnsi" w:hAnsiTheme="minorHAnsi" w:cstheme="minorHAnsi"/>
        </w:rPr>
        <w:t>=</w:t>
      </w:r>
      <w:r w:rsidR="0025489D">
        <w:rPr>
          <w:rFonts w:asciiTheme="minorHAnsi" w:hAnsiTheme="minorHAnsi" w:cstheme="minorHAnsi"/>
        </w:rPr>
        <w:t>0.46)</w:t>
      </w:r>
      <w:r w:rsidR="00DC02EE">
        <w:rPr>
          <w:rFonts w:asciiTheme="minorHAnsi" w:hAnsiTheme="minorHAnsi" w:cstheme="minorHAnsi"/>
        </w:rPr>
        <w:fldChar w:fldCharType="begin" w:fldLock="1"/>
      </w:r>
      <w:r w:rsidR="00A24EDB">
        <w:rPr>
          <w:rFonts w:asciiTheme="minorHAnsi" w:hAnsiTheme="minorHAnsi" w:cstheme="minorHAnsi"/>
        </w:rPr>
        <w:instrText>ADDIN CSL_CITATION {"citationItems":[{"id":"ITEM-1","itemData":{"DOI":"10.1111/j.1532-5415.2007.01416.x","ISBN":"1532-5415","ISSN":"00028614","PMID":"17979898","abstract":"OBJECTIVES: To assess the effect of a team of geriatrics specialists on the practice style of primary care providers (PCPs) and the functioning of their patients aged 75 and older.\\n\\nDESIGN: Randomized, controlled trial.\\n\\nSETTING: Two primary care clinics in the Seattle, Washington, area.\\n\\nPARTICIPANTS: Thirty-one PCPs and 874 patients aged 75 and older.\\n\\nINTERVENTION: An interdisciplinary team of geriatrics specialists worked with patients and providers to enhance the geriatric focus of care.\\n\\nMEASUREMENTS: Main outcomes were a practice style reflecting a geriatric orientation and patient scores on the physical and affect subscales of the Arthritis Impact Measurement Scale 2-Short Form. Secondary outcomes were hospitalizations, incident disability in activities of daily living (ADLs), and PCP perceptions of the intervention. Death rates were also assessed.\\n\\nRESULTS: Intervention providers screened significantly more for geriatric syndromes at 12 months, but this finding did not persist at 24 months. There were no significant differences in adequate hypertension control or high-risk prescribing at 12 or 24 months of follow-up. There were no significant differences in patient functioning or significant differences in hospitalization rates at either time point. Meaningful differences were observed in ADL disability at 12 but not 24 months. PCPs viewed the intervention favorably. Seventy-eight participants died over the 24 months of follow-up; the proportion dying was higher in the intervention group (11.4% in intervention group vs 7.1% of controls, P=.03).\\n\\nCONCLUSION: The addition of an interdisciplinary geriatric team was acceptable to PCPs and had some effect on care of geriatric conditions but little effect on patient function or the use of inpatient care and was associated with greater mortality.","author":[{"dropping-particle":"","family":"Phelan","given":"Elizabeth A.","non-dropping-particle":"","parse-names":false,"suffix":""},{"dropping-particle":"","family":"Balderson","given":"Benjamin","non-dropping-particle":"","parse-names":false,"suffix":""},{"dropping-particle":"","family":"Levine","given":"Martin","non-dropping-particle":"","parse-names":false,"suffix":""},{"dropping-particle":"","family":"Erro","given":"Janet H.","non-dropping-particle":"","parse-names":false,"suffix":""},{"dropping-particle":"","family":"Jordan","given":"Luesa","non-dropping-particle":"","parse-names":false,"suffix":""},{"dropping-particle":"","family":"Grothaus","given":"Lou","non-dropping-particle":"","parse-names":false,"suffix":""},{"dropping-particle":"","family":"Sandhu","given":"Nirmala","non-dropping-particle":"","parse-names":false,"suffix":""},{"dropping-particle":"","family":"Perrault","given":"Patrick J.","non-dropping-particle":"","parse-names":false,"suffix":""},{"dropping-particle":"","family":"Logerfo","given":"James P.","non-dropping-particle":"","parse-names":false,"suffix":""},{"dropping-particle":"","family":"Wagner","given":"Edward H.","non-dropping-particle":"","parse-names":false,"suffix":""}],"container-title":"Journal of the American Geriatrics Society","id":"ITEM-1","issue":"11","issued":{"date-parts":[["2007"]]},"page":"1748-1756","title":"Delivering effective primary care to older adults: A randomized, controlled trial of the senior resource team at group health cooperative","type":"article-journal","volume":"55"},"uris":["http://www.mendeley.com/documents/?uuid=e4c9335b-3453-45d5-82b7-2c70ef495ab8"]}],"mendeley":{"formattedCitation":"[16]","plainTextFormattedCitation":"[16]","previouslyFormattedCitation":"[16]"},"properties":{"noteIndex":0},"schema":"https://github.com/citation-style-language/schema/raw/master/csl-citation.json"}</w:instrText>
      </w:r>
      <w:r w:rsidR="00DC02EE">
        <w:rPr>
          <w:rFonts w:asciiTheme="minorHAnsi" w:hAnsiTheme="minorHAnsi" w:cstheme="minorHAnsi"/>
        </w:rPr>
        <w:fldChar w:fldCharType="separate"/>
      </w:r>
      <w:r w:rsidR="00F863B4" w:rsidRPr="00F863B4">
        <w:rPr>
          <w:rFonts w:asciiTheme="minorHAnsi" w:hAnsiTheme="minorHAnsi" w:cstheme="minorHAnsi"/>
          <w:noProof/>
        </w:rPr>
        <w:t>[16]</w:t>
      </w:r>
      <w:r w:rsidR="00DC02EE">
        <w:rPr>
          <w:rFonts w:asciiTheme="minorHAnsi" w:hAnsiTheme="minorHAnsi" w:cstheme="minorHAnsi"/>
        </w:rPr>
        <w:fldChar w:fldCharType="end"/>
      </w:r>
      <w:r w:rsidR="0025489D">
        <w:rPr>
          <w:rFonts w:asciiTheme="minorHAnsi" w:hAnsiTheme="minorHAnsi" w:cstheme="minorHAnsi"/>
        </w:rPr>
        <w:t>.</w:t>
      </w:r>
      <w:r w:rsidR="00A2789E">
        <w:rPr>
          <w:rFonts w:asciiTheme="minorHAnsi" w:hAnsiTheme="minorHAnsi" w:cstheme="minorHAnsi"/>
        </w:rPr>
        <w:t xml:space="preserve"> </w:t>
      </w:r>
      <w:r w:rsidR="003D565E">
        <w:rPr>
          <w:rFonts w:asciiTheme="minorHAnsi" w:hAnsiTheme="minorHAnsi" w:cstheme="minorHAnsi"/>
        </w:rPr>
        <w:t xml:space="preserve">Lea et al </w:t>
      </w:r>
      <w:r w:rsidR="0025489D">
        <w:rPr>
          <w:rFonts w:asciiTheme="minorHAnsi" w:hAnsiTheme="minorHAnsi" w:cstheme="minorHAnsi"/>
        </w:rPr>
        <w:t>showed</w:t>
      </w:r>
      <w:r w:rsidR="003D565E">
        <w:rPr>
          <w:rFonts w:asciiTheme="minorHAnsi" w:hAnsiTheme="minorHAnsi" w:cstheme="minorHAnsi"/>
        </w:rPr>
        <w:t xml:space="preserve"> increase</w:t>
      </w:r>
      <w:r w:rsidR="0025489D">
        <w:rPr>
          <w:rFonts w:asciiTheme="minorHAnsi" w:hAnsiTheme="minorHAnsi" w:cstheme="minorHAnsi"/>
        </w:rPr>
        <w:t>d rates of</w:t>
      </w:r>
      <w:r w:rsidR="003D565E">
        <w:rPr>
          <w:rFonts w:asciiTheme="minorHAnsi" w:hAnsiTheme="minorHAnsi" w:cstheme="minorHAnsi"/>
        </w:rPr>
        <w:t xml:space="preserve"> admissions </w:t>
      </w:r>
      <w:r w:rsidR="00B32CFE">
        <w:rPr>
          <w:rFonts w:asciiTheme="minorHAnsi" w:hAnsiTheme="minorHAnsi" w:cstheme="minorHAnsi"/>
        </w:rPr>
        <w:t>six months post</w:t>
      </w:r>
      <w:r w:rsidR="001F32DE">
        <w:rPr>
          <w:rFonts w:asciiTheme="minorHAnsi" w:hAnsiTheme="minorHAnsi" w:cstheme="minorHAnsi"/>
        </w:rPr>
        <w:t>-</w:t>
      </w:r>
      <w:r w:rsidR="003D565E">
        <w:rPr>
          <w:rFonts w:asciiTheme="minorHAnsi" w:hAnsiTheme="minorHAnsi" w:cstheme="minorHAnsi"/>
        </w:rPr>
        <w:t>intervention</w:t>
      </w:r>
      <w:r w:rsidR="001F32DE">
        <w:rPr>
          <w:rFonts w:asciiTheme="minorHAnsi" w:hAnsiTheme="minorHAnsi" w:cstheme="minorHAnsi"/>
        </w:rPr>
        <w:t xml:space="preserve"> compared to pre-intervention,</w:t>
      </w:r>
      <w:r w:rsidR="003D565E">
        <w:rPr>
          <w:rFonts w:asciiTheme="minorHAnsi" w:hAnsiTheme="minorHAnsi" w:cstheme="minorHAnsi"/>
        </w:rPr>
        <w:t xml:space="preserve"> IRR</w:t>
      </w:r>
      <w:r w:rsidR="0049074C">
        <w:rPr>
          <w:rFonts w:asciiTheme="minorHAnsi" w:hAnsiTheme="minorHAnsi" w:cstheme="minorHAnsi"/>
        </w:rPr>
        <w:t>=</w:t>
      </w:r>
      <w:r w:rsidR="003D565E">
        <w:rPr>
          <w:rFonts w:asciiTheme="minorHAnsi" w:hAnsiTheme="minorHAnsi" w:cstheme="minorHAnsi"/>
        </w:rPr>
        <w:t>1.83 (CI 1.43-2.34) and 1.23 (CI 1.07-1.41)</w:t>
      </w:r>
      <w:r w:rsidR="001F32DE">
        <w:rPr>
          <w:rFonts w:asciiTheme="minorHAnsi" w:hAnsiTheme="minorHAnsi" w:cstheme="minorHAnsi"/>
        </w:rPr>
        <w:t>,</w:t>
      </w:r>
      <w:r w:rsidR="003D565E">
        <w:rPr>
          <w:rFonts w:asciiTheme="minorHAnsi" w:hAnsiTheme="minorHAnsi" w:cstheme="minorHAnsi"/>
        </w:rPr>
        <w:t xml:space="preserve"> respectively</w:t>
      </w:r>
      <w:r w:rsidR="003D565E" w:rsidRPr="00756D65">
        <w:rPr>
          <w:rFonts w:asciiTheme="minorHAnsi" w:hAnsiTheme="minorHAnsi" w:cstheme="minorHAnsi"/>
        </w:rPr>
        <w:t>.</w:t>
      </w:r>
      <w:r w:rsidR="003D565E">
        <w:rPr>
          <w:rFonts w:asciiTheme="minorHAnsi" w:hAnsiTheme="minorHAnsi" w:cstheme="minorHAnsi"/>
        </w:rPr>
        <w:t xml:space="preserve"> </w:t>
      </w:r>
      <w:r w:rsidR="0025489D" w:rsidRPr="005A114E">
        <w:rPr>
          <w:rFonts w:asciiTheme="minorHAnsi" w:hAnsiTheme="minorHAnsi" w:cstheme="minorHAnsi"/>
        </w:rPr>
        <w:t>The following six-months of follow up observed stable numbers of u</w:t>
      </w:r>
      <w:r w:rsidR="00E30BD4" w:rsidRPr="005A114E">
        <w:rPr>
          <w:rFonts w:asciiTheme="minorHAnsi" w:hAnsiTheme="minorHAnsi" w:cstheme="minorHAnsi"/>
        </w:rPr>
        <w:t xml:space="preserve">nplanned healthcare </w:t>
      </w:r>
      <w:r w:rsidR="0025489D" w:rsidRPr="005A114E">
        <w:rPr>
          <w:rFonts w:asciiTheme="minorHAnsi" w:hAnsiTheme="minorHAnsi" w:cstheme="minorHAnsi"/>
        </w:rPr>
        <w:t xml:space="preserve">interactions, </w:t>
      </w:r>
      <w:r w:rsidR="00A82A5E" w:rsidRPr="005A114E">
        <w:rPr>
          <w:rFonts w:asciiTheme="minorHAnsi" w:hAnsiTheme="minorHAnsi" w:cstheme="minorHAnsi"/>
        </w:rPr>
        <w:t>reported as a</w:t>
      </w:r>
      <w:r w:rsidR="0067570A" w:rsidRPr="005A114E">
        <w:rPr>
          <w:rFonts w:asciiTheme="minorHAnsi" w:hAnsiTheme="minorHAnsi" w:cstheme="minorHAnsi"/>
        </w:rPr>
        <w:t xml:space="preserve"> time-lag in</w:t>
      </w:r>
      <w:r w:rsidR="00A82A5E" w:rsidRPr="005A114E">
        <w:rPr>
          <w:rFonts w:asciiTheme="minorHAnsi" w:hAnsiTheme="minorHAnsi" w:cstheme="minorHAnsi"/>
        </w:rPr>
        <w:t xml:space="preserve"> </w:t>
      </w:r>
      <w:r w:rsidR="00E22BD1" w:rsidRPr="005A114E">
        <w:rPr>
          <w:rFonts w:asciiTheme="minorHAnsi" w:hAnsiTheme="minorHAnsi" w:cstheme="minorHAnsi"/>
        </w:rPr>
        <w:t>developing the infrastructure for the CGA process</w:t>
      </w:r>
      <w:r w:rsidR="00C75ADA" w:rsidRPr="005A114E">
        <w:rPr>
          <w:rFonts w:asciiTheme="minorHAnsi" w:hAnsiTheme="minorHAnsi" w:cstheme="minorHAnsi"/>
        </w:rPr>
        <w:fldChar w:fldCharType="begin" w:fldLock="1"/>
      </w:r>
      <w:r w:rsidR="00A24EDB">
        <w:rPr>
          <w:rFonts w:asciiTheme="minorHAnsi" w:hAnsiTheme="minorHAnsi" w:cstheme="minorHAnsi"/>
        </w:rPr>
        <w:instrText>ADDIN CSL_CITATION {"citationItems":[{"id":"ITEM-1","itemData":{"DOI":"http://dx.doi.org/10.1136/bmjopen-2016-015278","abstract":"Objectives To evaluate the feasibility and potential clinical benefits of medicines optimisation through comprehensive geriatric assessment (CGA) of frail patients with multiple conditions, by secondary care geriatricians in a general practice care setting. Methods Seven general practitioner (GP) practices in one region of Stoke-on-Trent volunteered to take part. GPs selected patients (n=186) who were local permanent residents, at least 65 years old and on eight or more medications per day. Patients were sent a written invitation outlining the assessment purpose/format. Prior to patient assessments, primary care staff prepared packs detailing patient medical history, recent consultations, current medications, recent laboratory tests and social circumstances. One hour was allocated for the CGA per patient, with one of three geriatricians, to enable sufficient time to explore all relevant aspects. Assessment comprised a full history, thorough clinical examination, assessment of balance and mobility, mental function and information on home environment and support arrangements. After consultation, geriatricians made recommendations regarding further assessments, investigations or medication changes. Geriatricians entered their main findings and recommendations onto a standard template. Results In total, 687 recommendations for changes in patients' medication regimens were made for 169 (91%) patients. In 17 (9%) patients there was no recommendation to alter medications. This resulted in an average of four alterations in medication per patient. The predominant changes to medications were to stop medications (34%) or to reduce the dosage (24%). Starting a new medication represented 18% of all the medication changes. Adherence rates to geriatrician medication recommendations were 72% at 6 months and 65% at 12 months. Conclusions CGA of older patients with complex needs, by geriatricians in a general practice care setting, is feasible. Our study demonstrated constructive collaboration between GPs and geriatricians from secondary care, suggesting further studies and clinical trials are feasible and have scope to yield beneficial outcomes.Copyright © Article author(s). All rights reserved.","author":[{"dropping-particle":"","family":"Lea","given":"S.C.","non-dropping-particle":"","parse-names":false,"suffix":""},{"dropping-particle":"","family":"Watts, K.L., Davis, N.A., Panayiotou, B., Bankart, M.J., Arora","given":"A.","non-dropping-particle":"","parse-names":false,"suffix":""}],"container-title":"BMJ Open","id":"ITEM-1","issue":"9","issued":{"date-parts":[["2017"]]},"page":"e015278","title":"The potential clinical benefits of medicines optimisation through comprehensive geriatric assessment, carried out by secondary care geriatricians, in a general practice care setting in North Staffordshire, UK: A feasibility study","type":"article-journal","volume":"7"},"uris":["http://www.mendeley.com/documents/?uuid=8b8239eb-c206-4525-90f4-b2947c0e4682"]}],"mendeley":{"formattedCitation":"[18]","plainTextFormattedCitation":"[18]","previouslyFormattedCitation":"[18]"},"properties":{"noteIndex":0},"schema":"https://github.com/citation-style-language/schema/raw/master/csl-citation.json"}</w:instrText>
      </w:r>
      <w:r w:rsidR="00C75ADA" w:rsidRPr="005A114E">
        <w:rPr>
          <w:rFonts w:asciiTheme="minorHAnsi" w:hAnsiTheme="minorHAnsi" w:cstheme="minorHAnsi"/>
        </w:rPr>
        <w:fldChar w:fldCharType="separate"/>
      </w:r>
      <w:r w:rsidR="00F863B4" w:rsidRPr="00F863B4">
        <w:rPr>
          <w:rFonts w:asciiTheme="minorHAnsi" w:hAnsiTheme="minorHAnsi" w:cstheme="minorHAnsi"/>
          <w:noProof/>
        </w:rPr>
        <w:t>[18]</w:t>
      </w:r>
      <w:r w:rsidR="00C75ADA" w:rsidRPr="005A114E">
        <w:rPr>
          <w:rFonts w:asciiTheme="minorHAnsi" w:hAnsiTheme="minorHAnsi" w:cstheme="minorHAnsi"/>
        </w:rPr>
        <w:fldChar w:fldCharType="end"/>
      </w:r>
      <w:r w:rsidR="00C75ADA" w:rsidRPr="005A114E">
        <w:rPr>
          <w:rFonts w:asciiTheme="minorHAnsi" w:hAnsiTheme="minorHAnsi" w:cstheme="minorHAnsi"/>
        </w:rPr>
        <w:t>.</w:t>
      </w:r>
      <w:r w:rsidR="00E22BD1">
        <w:rPr>
          <w:rFonts w:asciiTheme="minorHAnsi" w:hAnsiTheme="minorHAnsi" w:cstheme="minorHAnsi"/>
        </w:rPr>
        <w:t xml:space="preserve"> </w:t>
      </w:r>
      <w:r w:rsidR="001F32DE">
        <w:rPr>
          <w:rFonts w:asciiTheme="minorHAnsi" w:hAnsiTheme="minorHAnsi" w:cstheme="minorHAnsi"/>
        </w:rPr>
        <w:t>T</w:t>
      </w:r>
      <w:r w:rsidR="00E30BD4" w:rsidRPr="00504A36">
        <w:rPr>
          <w:rFonts w:asciiTheme="minorHAnsi" w:hAnsiTheme="minorHAnsi" w:cstheme="minorHAnsi"/>
        </w:rPr>
        <w:t>he lack of a contro</w:t>
      </w:r>
      <w:r w:rsidR="00756D65">
        <w:rPr>
          <w:rFonts w:asciiTheme="minorHAnsi" w:hAnsiTheme="minorHAnsi" w:cstheme="minorHAnsi"/>
        </w:rPr>
        <w:t xml:space="preserve">l arm </w:t>
      </w:r>
      <w:r w:rsidR="001F32DE">
        <w:rPr>
          <w:rFonts w:asciiTheme="minorHAnsi" w:hAnsiTheme="minorHAnsi" w:cstheme="minorHAnsi"/>
        </w:rPr>
        <w:t xml:space="preserve">meant </w:t>
      </w:r>
      <w:r w:rsidR="009E475E">
        <w:rPr>
          <w:rFonts w:asciiTheme="minorHAnsi" w:hAnsiTheme="minorHAnsi" w:cstheme="minorHAnsi"/>
        </w:rPr>
        <w:t xml:space="preserve">the authors </w:t>
      </w:r>
      <w:r w:rsidR="001F32DE">
        <w:rPr>
          <w:rFonts w:asciiTheme="minorHAnsi" w:hAnsiTheme="minorHAnsi" w:cstheme="minorHAnsi"/>
        </w:rPr>
        <w:t xml:space="preserve">were unable to assess if </w:t>
      </w:r>
      <w:r w:rsidR="00E30BD4" w:rsidRPr="00504A36">
        <w:rPr>
          <w:rFonts w:asciiTheme="minorHAnsi" w:hAnsiTheme="minorHAnsi" w:cstheme="minorHAnsi"/>
        </w:rPr>
        <w:t xml:space="preserve">the increase in </w:t>
      </w:r>
      <w:r w:rsidR="001F32DE">
        <w:rPr>
          <w:rFonts w:asciiTheme="minorHAnsi" w:hAnsiTheme="minorHAnsi" w:cstheme="minorHAnsi"/>
        </w:rPr>
        <w:t xml:space="preserve">admissions was related to the </w:t>
      </w:r>
      <w:r w:rsidR="00E30BD4" w:rsidRPr="00504A36">
        <w:rPr>
          <w:rFonts w:asciiTheme="minorHAnsi" w:hAnsiTheme="minorHAnsi" w:cstheme="minorHAnsi"/>
        </w:rPr>
        <w:t xml:space="preserve">CGA </w:t>
      </w:r>
      <w:r w:rsidR="001F32DE">
        <w:rPr>
          <w:rFonts w:asciiTheme="minorHAnsi" w:hAnsiTheme="minorHAnsi" w:cstheme="minorHAnsi"/>
        </w:rPr>
        <w:t>intervention</w:t>
      </w:r>
      <w:r w:rsidR="00C75ADA">
        <w:rPr>
          <w:rFonts w:asciiTheme="minorHAnsi" w:hAnsiTheme="minorHAnsi" w:cstheme="minorHAnsi"/>
        </w:rPr>
        <w:fldChar w:fldCharType="begin" w:fldLock="1"/>
      </w:r>
      <w:r w:rsidR="00A24EDB">
        <w:rPr>
          <w:rFonts w:asciiTheme="minorHAnsi" w:hAnsiTheme="minorHAnsi" w:cstheme="minorHAnsi"/>
        </w:rPr>
        <w:instrText>ADDIN CSL_CITATION {"citationItems":[{"id":"ITEM-1","itemData":{"DOI":"http://dx.doi.org/10.1136/bmjopen-2016-015278","abstract":"Objectives To evaluate the feasibility and potential clinical benefits of medicines optimisation through comprehensive geriatric assessment (CGA) of frail patients with multiple conditions, by secondary care geriatricians in a general practice care setting. Methods Seven general practitioner (GP) practices in one region of Stoke-on-Trent volunteered to take part. GPs selected patients (n=186) who were local permanent residents, at least 65 years old and on eight or more medications per day. Patients were sent a written invitation outlining the assessment purpose/format. Prior to patient assessments, primary care staff prepared packs detailing patient medical history, recent consultations, current medications, recent laboratory tests and social circumstances. One hour was allocated for the CGA per patient, with one of three geriatricians, to enable sufficient time to explore all relevant aspects. Assessment comprised a full history, thorough clinical examination, assessment of balance and mobility, mental function and information on home environment and support arrangements. After consultation, geriatricians made recommendations regarding further assessments, investigations or medication changes. Geriatricians entered their main findings and recommendations onto a standard template. Results In total, 687 recommendations for changes in patients' medication regimens were made for 169 (91%) patients. In 17 (9%) patients there was no recommendation to alter medications. This resulted in an average of four alterations in medication per patient. The predominant changes to medications were to stop medications (34%) or to reduce the dosage (24%). Starting a new medication represented 18% of all the medication changes. Adherence rates to geriatrician medication recommendations were 72% at 6 months and 65% at 12 months. Conclusions CGA of older patients with complex needs, by geriatricians in a general practice care setting, is feasible. Our study demonstrated constructive collaboration between GPs and geriatricians from secondary care, suggesting further studies and clinical trials are feasible and have scope to yield beneficial outcomes.Copyright © Article author(s). All rights reserved.","author":[{"dropping-particle":"","family":"Lea","given":"S.C.","non-dropping-particle":"","parse-names":false,"suffix":""},{"dropping-particle":"","family":"Watts, K.L., Davis, N.A., Panayiotou, B., Bankart, M.J., Arora","given":"A.","non-dropping-particle":"","parse-names":false,"suffix":""}],"container-title":"BMJ Open","id":"ITEM-1","issue":"9","issued":{"date-parts":[["2017"]]},"page":"e015278","title":"The potential clinical benefits of medicines optimisation through comprehensive geriatric assessment, carried out by secondary care geriatricians, in a general practice care setting in North Staffordshire, UK: A feasibility study","type":"article-journal","volume":"7"},"uris":["http://www.mendeley.com/documents/?uuid=8b8239eb-c206-4525-90f4-b2947c0e4682"]}],"mendeley":{"formattedCitation":"[18]","plainTextFormattedCitation":"[18]","previouslyFormattedCitation":"[18]"},"properties":{"noteIndex":0},"schema":"https://github.com/citation-style-language/schema/raw/master/csl-citation.json"}</w:instrText>
      </w:r>
      <w:r w:rsidR="00C75ADA">
        <w:rPr>
          <w:rFonts w:asciiTheme="minorHAnsi" w:hAnsiTheme="minorHAnsi" w:cstheme="minorHAnsi"/>
        </w:rPr>
        <w:fldChar w:fldCharType="separate"/>
      </w:r>
      <w:r w:rsidR="00F863B4" w:rsidRPr="00F863B4">
        <w:rPr>
          <w:rFonts w:asciiTheme="minorHAnsi" w:hAnsiTheme="minorHAnsi" w:cstheme="minorHAnsi"/>
          <w:noProof/>
        </w:rPr>
        <w:t>[18]</w:t>
      </w:r>
      <w:r w:rsidR="00C75ADA">
        <w:rPr>
          <w:rFonts w:asciiTheme="minorHAnsi" w:hAnsiTheme="minorHAnsi" w:cstheme="minorHAnsi"/>
        </w:rPr>
        <w:fldChar w:fldCharType="end"/>
      </w:r>
      <w:r w:rsidR="00E30BD4" w:rsidRPr="00504A36">
        <w:rPr>
          <w:rFonts w:asciiTheme="minorHAnsi" w:hAnsiTheme="minorHAnsi" w:cstheme="minorHAnsi"/>
        </w:rPr>
        <w:t>.</w:t>
      </w:r>
    </w:p>
    <w:p w14:paraId="1FCAD49A" w14:textId="77777777" w:rsidR="00504A36" w:rsidRPr="000D0F66" w:rsidRDefault="00504A36" w:rsidP="000D0F66">
      <w:pPr>
        <w:jc w:val="both"/>
        <w:rPr>
          <w:rFonts w:asciiTheme="minorHAnsi" w:hAnsiTheme="minorHAnsi" w:cstheme="minorHAnsi"/>
        </w:rPr>
      </w:pPr>
    </w:p>
    <w:p w14:paraId="2268FB67" w14:textId="3D65FD20" w:rsidR="007B5455" w:rsidRPr="00504A36" w:rsidRDefault="00CB3164" w:rsidP="00504A36">
      <w:pPr>
        <w:jc w:val="both"/>
        <w:rPr>
          <w:rFonts w:asciiTheme="minorHAnsi" w:eastAsia="WenQuanYi Micro Hei" w:hAnsiTheme="minorHAnsi" w:cstheme="minorHAnsi"/>
        </w:rPr>
      </w:pPr>
      <w:r w:rsidRPr="00504A36">
        <w:rPr>
          <w:rFonts w:asciiTheme="minorHAnsi" w:hAnsiTheme="minorHAnsi" w:cstheme="minorHAnsi"/>
        </w:rPr>
        <w:t>There was n</w:t>
      </w:r>
      <w:r w:rsidR="00474111" w:rsidRPr="00504A36">
        <w:rPr>
          <w:rFonts w:asciiTheme="minorHAnsi" w:hAnsiTheme="minorHAnsi" w:cstheme="minorHAnsi"/>
        </w:rPr>
        <w:t>o</w:t>
      </w:r>
      <w:r w:rsidRPr="00504A36">
        <w:rPr>
          <w:rFonts w:asciiTheme="minorHAnsi" w:hAnsiTheme="minorHAnsi" w:cstheme="minorHAnsi"/>
        </w:rPr>
        <w:t xml:space="preserve"> </w:t>
      </w:r>
      <w:r w:rsidR="00890650" w:rsidRPr="00504A36">
        <w:rPr>
          <w:rFonts w:asciiTheme="minorHAnsi" w:hAnsiTheme="minorHAnsi" w:cstheme="minorHAnsi"/>
        </w:rPr>
        <w:t>survival</w:t>
      </w:r>
      <w:r w:rsidR="007B5455" w:rsidRPr="00504A36">
        <w:rPr>
          <w:rFonts w:asciiTheme="minorHAnsi" w:hAnsiTheme="minorHAnsi" w:cstheme="minorHAnsi"/>
        </w:rPr>
        <w:t xml:space="preserve"> improvement </w:t>
      </w:r>
      <w:r w:rsidR="00474111" w:rsidRPr="00504A36">
        <w:rPr>
          <w:rFonts w:asciiTheme="minorHAnsi" w:hAnsiTheme="minorHAnsi" w:cstheme="minorHAnsi"/>
        </w:rPr>
        <w:t xml:space="preserve">in </w:t>
      </w:r>
      <w:r w:rsidR="001E14AF">
        <w:rPr>
          <w:rFonts w:asciiTheme="minorHAnsi" w:hAnsiTheme="minorHAnsi" w:cstheme="minorHAnsi"/>
        </w:rPr>
        <w:t xml:space="preserve">the </w:t>
      </w:r>
      <w:r w:rsidR="00CF13A0">
        <w:rPr>
          <w:rFonts w:asciiTheme="minorHAnsi" w:hAnsiTheme="minorHAnsi" w:cstheme="minorHAnsi"/>
        </w:rPr>
        <w:t xml:space="preserve">three </w:t>
      </w:r>
      <w:r w:rsidR="005F683E" w:rsidRPr="00504A36">
        <w:rPr>
          <w:rFonts w:asciiTheme="minorHAnsi" w:hAnsiTheme="minorHAnsi" w:cstheme="minorHAnsi"/>
        </w:rPr>
        <w:t>studies reporting mortality outcomes</w:t>
      </w:r>
      <w:r w:rsidR="0067066E" w:rsidRPr="00504A36">
        <w:rPr>
          <w:rFonts w:asciiTheme="minorHAnsi" w:hAnsiTheme="minorHAnsi" w:cstheme="minorHAnsi"/>
        </w:rPr>
        <w:fldChar w:fldCharType="begin" w:fldLock="1"/>
      </w:r>
      <w:r w:rsidR="00A24EDB">
        <w:rPr>
          <w:rFonts w:asciiTheme="minorHAnsi" w:hAnsiTheme="minorHAnsi" w:cstheme="minorHAnsi"/>
        </w:rPr>
        <w:instrText>ADDIN CSL_CITATION {"citationItems":[{"id":"ITEM-1","itemData":{"DOI":"10.3122/jabfm.19.4.331","ISBN":"1557-2625\\r1558-7118","ISSN":"1557-2625","PMID":"16809646","abstract":"BACKGROUND: Frail elders often receive low-quality primary care, yet the optimal role of geriatricians in primary care settings remains uncertain. We evaluated the health utilization impacts of an innovative intervention emphasizing chronic disease self-management and physical activity promotion among frail elders in primary care.\\n\\nMETHODS: The intervention was implemented within two primary care practices at a single clinic serving a large population of frail elders enrolled in a western Washington health plan. Subjects included older patients (age &gt;or=65 years) with disproportionate baseline outpatient service use who attended two on-site visits with a geriatrician during which each received comprehensive assessment and a problem-solving intervention to enhance chronic disease self-management and promote physical activity (N = 146). Our evaluation had a retrospective matched cohort design. Controls receiving primary care at other health plan clinics were matched 3:1 to intervention subjects by sex and a propensity score (N = 437), which was computed using demographic, clinical, and health care utilization factors that were predictive of attending the intervention. Among intervention subjects and controls following the intervention, we compared relative rates of hospitalization, outpatient and specialty visits, nursing home admission, mortality, and prescription of selected high-risk medications, as well as total health care costs.\\n\\nRESULTS: From March 2002 to November 2003, the geriatrician evaluated 146 of 725 elderly subjects (20%) in the two primary care practices. During a mean follow-up of 1.3 years, intervention subjects had a reduced rate of hospitalization relative to matched controls (incidence rate ratio 0.57; 95% CI: 0.37 to 0.86; P &lt; .01). Intervention and control subjects did not have significantly different rates of specialty visits, outpatient visits, nursing home admission, mortality, or high-risk prescriptions. Relative to matched controls during follow-up, total health care costs were 26.3% lower among intervention subjects (95% CI: 1.3%, 44.9%; P = .04).\\n\\nCONCLUSIONS: Outpatient geriatric interventions emphasizing collaboration between geriatricians and primary care physicians, chronic disease self-management, and physical activity may reduce hospitalization risk and total health care costs among vulnerable elders.","author":[{"dropping-particle":"","family":"Fenton","given":"Joshua J","non-dropping-particle":"","parse-names":false,"suffix":""},{"dropping-particle":"","family":"Levine","given":"Martin D","non-dropping-particle":"","parse-names":false,"suffix":""},{"dropping-particle":"","family":"Mahoney","given":"Lisa D","non-dropping-particle":"","parse-names":false,"suffix":""},{"dropping-particle":"","family":"Heagerty","given":"Patrick J","non-dropping-particle":"","parse-names":false,"suffix":""},{"dropping-particle":"","family":"Wagner","given":"Edward H","non-dropping-particle":"","parse-names":false,"suffix":""}],"container-title":"Journal of the American Board of Family Medicine : JABFM","id":"ITEM-1","issue":"4","issued":{"date-parts":[["2004"]]},"page":"331-9","title":"Bringing geriatricians to the front lines: evaluation of a quality improvement intervention in primary care.","type":"article-journal","volume":"19"},"uris":["http://www.mendeley.com/documents/?uuid=b09e5e2e-c932-44bd-8165-7904a78756f6"]},{"id":"ITEM-2","itemData":{"DOI":"10.1111/j.1532-5415.2007.01416.x","ISBN":"1532-5415","ISSN":"00028614","PMID":"17979898","abstract":"OBJECTIVES: To assess the effect of a team of geriatrics specialists on the practice style of primary care providers (PCPs) and the functioning of their patients aged 75 and older.\\n\\nDESIGN: Randomized, controlled trial.\\n\\nSETTING: Two primary care clinics in the Seattle, Washington, area.\\n\\nPARTICIPANTS: Thirty-one PCPs and 874 patients aged 75 and older.\\n\\nINTERVENTION: An interdisciplinary team of geriatrics specialists worked with patients and providers to enhance the geriatric focus of care.\\n\\nMEASUREMENTS: Main outcomes were a practice style reflecting a geriatric orientation and patient scores on the physical and affect subscales of the Arthritis Impact Measurement Scale 2-Short Form. Secondary outcomes were hospitalizations, incident disability in activities of daily living (ADLs), and PCP perceptions of the intervention. Death rates were also assessed.\\n\\nRESULTS: Intervention providers screened significantly more for geriatric syndromes at 12 months, but this finding did not persist at 24 months. There were no significant differences in adequate hypertension control or high-risk prescribing at 12 or 24 months of follow-up. There were no significant differences in patient functioning or significant differences in hospitalization rates at either time point. Meaningful differences were observed in ADL disability at 12 but not 24 months. PCPs viewed the intervention favorably. Seventy-eight participants died over the 24 months of follow-up; the proportion dying was higher in the intervention group (11.4% in intervention group vs 7.1% of controls, P=.03).\\n\\nCONCLUSION: The addition of an interdisciplinary geriatric team was acceptable to PCPs and had some effect on care of geriatric conditions but little effect on patient function or the use of inpatient care and was associated with greater mortality.","author":[{"dropping-particle":"","family":"Phelan","given":"Elizabeth A.","non-dropping-particle":"","parse-names":false,"suffix":""},{"dropping-particle":"","family":"Balderson","given":"Benjamin","non-dropping-particle":"","parse-names":false,"suffix":""},{"dropping-particle":"","family":"Levine","given":"Martin","non-dropping-particle":"","parse-names":false,"suffix":""},{"dropping-particle":"","family":"Erro","given":"Janet H.","non-dropping-particle":"","parse-names":false,"suffix":""},{"dropping-particle":"","family":"Jordan","given":"Luesa","non-dropping-particle":"","parse-names":false,"suffix":""},{"dropping-particle":"","family":"Grothaus","given":"Lou","non-dropping-particle":"","parse-names":false,"suffix":""},{"dropping-particle":"","family":"Sandhu","given":"Nirmala","non-dropping-particle":"","parse-names":false,"suffix":""},{"dropping-particle":"","family":"Perrault","given":"Patrick J.","non-dropping-particle":"","parse-names":false,"suffix":""},{"dropping-particle":"","family":"Logerfo","given":"James P.","non-dropping-particle":"","parse-names":false,"suffix":""},{"dropping-particle":"","family":"Wagner","given":"Edward H.","non-dropping-particle":"","parse-names":false,"suffix":""}],"container-title":"Journal of the American Geriatrics Society","id":"ITEM-2","issue":"11","issued":{"date-parts":[["2007"]]},"page":"1748-1756","title":"Delivering effective primary care to older adults: A randomized, controlled trial of the senior resource team at group health cooperative","type":"article-journal","volume":"55"},"uris":["http://www.mendeley.com/documents/?uuid=e4c9335b-3453-45d5-82b7-2c70ef495ab8"]},{"id":"ITEM-3","itemData":{"DOI":"http://dx.doi.org/10.1016/j.archger.2014.01.005","ISBN":"0167-4943\\n1872-6976","ISSN":"1872-6976; 0167-4943","PMID":"2014155116","abstract":"Very frail elderly patients living in the community, present complex needs and have a higher rate of hospital admissions with emergency department (ED) visits. Here, we evaluated the impact on hospital admissions of the COPA model (CO-ordination Personnes Agees), which provides integrated primary care with intensive case management for community-dwelling, very frail elderly patients. We used a quasi-experimental study in an urban district of Paris with four hundred twenty-eight very frail patients (105 in the intervention group and 323 in the control group) with one-year follow-up. The primary outcome measures were the presence of any unplanned hospitalization (via the ED), any planned hospitalizations (direct admission, no ED visit) and any hospitalization overall. Secondary outcome measures included health parameters assessed with the RAI-HC (Resident Assessment Instrument-Home Care). Comparing the intervention group with the control group, the risk of having at least one unplanned hospital admission decreased at one year and the planned hospital admissions rate increased, without a significant change in total hospital admissions. Among patients in the intervention group, there was less risk of depression and dyspnea. The COPA model improves the quality of care provided to very frail elderly patients by reducing unplanned hospitalizations and improving some health parameters. 2014 Elsevier Ireland Ltd.","author":[{"dropping-particle":"","family":"Stampa","given":"M","non-dropping-particle":"De","parse-names":false,"suffix":""},{"dropping-particle":"","family":"Vedel","given":"I","non-dropping-particle":"","parse-names":false,"suffix":""},{"dropping-particle":"","family":"Buyck","given":"J F","non-dropping-particle":"","parse-names":false,"suffix":""},{"dropping-particle":"","family":"Lapointe","given":"L","non-dropping-particle":"","parse-names":false,"suffix":""},{"dropping-particle":"","family":"Bergman","given":"H","non-dropping-particle":"","parse-names":false,"suffix":""},{"dropping-particle":"","family":"Beland","given":"F","non-dropping-particle":"","parse-names":false,"suffix":""},{"dropping-particle":"","family":"Ankri","given":"J","non-dropping-particle":"","parse-names":false,"suffix":""}],"container-title":"Archives of Gerontology and Geriatrics","id":"ITEM-3","issue":"3","issued":{"date-parts":[["2014"]]},"page":"350-355","title":"Impact on hospital admissions of an integrated primary care model for very frail elderly patients","type":"article-journal","volume":"58"},"uris":["http://www.mendeley.com/documents/?uuid=e2eb80a9-a387-4c7f-8d96-af1ad3d2c810"]}],"mendeley":{"formattedCitation":"[16, 17, 19]","plainTextFormattedCitation":"[16, 17, 19]","previouslyFormattedCitation":"[16, 17, 19]"},"properties":{"noteIndex":0},"schema":"https://github.com/citation-style-language/schema/raw/master/csl-citation.json"}</w:instrText>
      </w:r>
      <w:r w:rsidR="0067066E" w:rsidRPr="00504A36">
        <w:rPr>
          <w:rFonts w:asciiTheme="minorHAnsi" w:hAnsiTheme="minorHAnsi" w:cstheme="minorHAnsi"/>
        </w:rPr>
        <w:fldChar w:fldCharType="separate"/>
      </w:r>
      <w:r w:rsidR="00F863B4" w:rsidRPr="00F863B4">
        <w:rPr>
          <w:rFonts w:asciiTheme="minorHAnsi" w:hAnsiTheme="minorHAnsi" w:cstheme="minorHAnsi"/>
          <w:noProof/>
        </w:rPr>
        <w:t>[16, 17, 19]</w:t>
      </w:r>
      <w:r w:rsidR="0067066E" w:rsidRPr="00504A36">
        <w:rPr>
          <w:rFonts w:asciiTheme="minorHAnsi" w:hAnsiTheme="minorHAnsi" w:cstheme="minorHAnsi"/>
        </w:rPr>
        <w:fldChar w:fldCharType="end"/>
      </w:r>
      <w:r w:rsidRPr="00504A36">
        <w:rPr>
          <w:rFonts w:asciiTheme="minorHAnsi" w:hAnsiTheme="minorHAnsi" w:cstheme="minorHAnsi"/>
        </w:rPr>
        <w:t>;</w:t>
      </w:r>
      <w:r w:rsidR="00474111" w:rsidRPr="00504A36">
        <w:rPr>
          <w:rFonts w:asciiTheme="minorHAnsi" w:hAnsiTheme="minorHAnsi" w:cstheme="minorHAnsi"/>
        </w:rPr>
        <w:t xml:space="preserve"> Phelan</w:t>
      </w:r>
      <w:r w:rsidR="00474111" w:rsidRPr="00504A36">
        <w:rPr>
          <w:rFonts w:asciiTheme="minorHAnsi" w:hAnsiTheme="minorHAnsi" w:cstheme="minorHAnsi"/>
          <w:i/>
        </w:rPr>
        <w:t xml:space="preserve"> </w:t>
      </w:r>
      <w:r w:rsidR="00474111" w:rsidRPr="00504A36">
        <w:rPr>
          <w:rFonts w:asciiTheme="minorHAnsi" w:hAnsiTheme="minorHAnsi" w:cstheme="minorHAnsi"/>
        </w:rPr>
        <w:t>et al had significantly higher mortality in</w:t>
      </w:r>
      <w:r w:rsidR="001E14AF">
        <w:rPr>
          <w:rFonts w:asciiTheme="minorHAnsi" w:hAnsiTheme="minorHAnsi" w:cstheme="minorHAnsi"/>
        </w:rPr>
        <w:t xml:space="preserve"> the</w:t>
      </w:r>
      <w:r w:rsidR="00474111" w:rsidRPr="00504A36">
        <w:rPr>
          <w:rFonts w:asciiTheme="minorHAnsi" w:hAnsiTheme="minorHAnsi" w:cstheme="minorHAnsi"/>
        </w:rPr>
        <w:t xml:space="preserve"> intervention </w:t>
      </w:r>
      <w:r w:rsidR="001E14AF">
        <w:rPr>
          <w:rFonts w:asciiTheme="minorHAnsi" w:hAnsiTheme="minorHAnsi" w:cstheme="minorHAnsi"/>
        </w:rPr>
        <w:t>arm</w:t>
      </w:r>
      <w:r w:rsidR="00474111" w:rsidRPr="00504A36">
        <w:rPr>
          <w:rFonts w:asciiTheme="minorHAnsi" w:hAnsiTheme="minorHAnsi" w:cstheme="minorHAnsi"/>
        </w:rPr>
        <w:t xml:space="preserve"> at 48 months</w:t>
      </w:r>
      <w:r w:rsidR="00890650" w:rsidRPr="00504A36">
        <w:rPr>
          <w:rFonts w:asciiTheme="minorHAnsi" w:hAnsiTheme="minorHAnsi" w:cstheme="minorHAnsi"/>
        </w:rPr>
        <w:t xml:space="preserve">, </w:t>
      </w:r>
      <w:r w:rsidR="00890650" w:rsidRPr="00504A36">
        <w:rPr>
          <w:rFonts w:asciiTheme="minorHAnsi" w:eastAsia="Times New Roman" w:hAnsiTheme="minorHAnsi" w:cstheme="minorHAnsi"/>
          <w:color w:val="000000"/>
        </w:rPr>
        <w:t>11.4% mortality vs</w:t>
      </w:r>
      <w:r w:rsidR="00040921">
        <w:rPr>
          <w:rFonts w:asciiTheme="minorHAnsi" w:eastAsia="Times New Roman" w:hAnsiTheme="minorHAnsi" w:cstheme="minorHAnsi"/>
          <w:color w:val="000000"/>
        </w:rPr>
        <w:t>.</w:t>
      </w:r>
      <w:r w:rsidR="00890650" w:rsidRPr="00504A36">
        <w:rPr>
          <w:rFonts w:asciiTheme="minorHAnsi" w:eastAsia="Times New Roman" w:hAnsiTheme="minorHAnsi" w:cstheme="minorHAnsi"/>
          <w:color w:val="000000"/>
        </w:rPr>
        <w:t xml:space="preserve"> control: 7.1% (p=0.03</w:t>
      </w:r>
      <w:r w:rsidR="00015F0A" w:rsidRPr="00504A36">
        <w:rPr>
          <w:rFonts w:asciiTheme="minorHAnsi" w:eastAsia="Times New Roman" w:hAnsiTheme="minorHAnsi" w:cstheme="minorHAnsi"/>
          <w:color w:val="000000"/>
        </w:rPr>
        <w:t>)</w:t>
      </w:r>
      <w:r w:rsidR="005D4582" w:rsidRPr="00504A36">
        <w:rPr>
          <w:rFonts w:asciiTheme="minorHAnsi" w:eastAsia="Times New Roman" w:hAnsiTheme="minorHAnsi" w:cstheme="minorHAnsi"/>
          <w:color w:val="000000"/>
        </w:rPr>
        <w:t xml:space="preserve"> following adjustment for baseline </w:t>
      </w:r>
      <w:r w:rsidR="00654F74" w:rsidRPr="00504A36">
        <w:rPr>
          <w:rFonts w:asciiTheme="minorHAnsi" w:eastAsia="Times New Roman" w:hAnsiTheme="minorHAnsi" w:cstheme="minorHAnsi"/>
          <w:color w:val="000000"/>
        </w:rPr>
        <w:t xml:space="preserve">differences. </w:t>
      </w:r>
    </w:p>
    <w:p w14:paraId="2BF370B9" w14:textId="77777777" w:rsidR="00906D27" w:rsidRDefault="00906D27" w:rsidP="00504A36">
      <w:pPr>
        <w:jc w:val="both"/>
        <w:rPr>
          <w:rFonts w:asciiTheme="minorHAnsi" w:hAnsiTheme="minorHAnsi" w:cstheme="minorHAnsi"/>
        </w:rPr>
      </w:pPr>
    </w:p>
    <w:p w14:paraId="64E913D1" w14:textId="0CAC8BC5" w:rsidR="00504A36" w:rsidRDefault="00906D27" w:rsidP="00504A36">
      <w:pPr>
        <w:jc w:val="both"/>
        <w:rPr>
          <w:rFonts w:asciiTheme="minorHAnsi" w:hAnsiTheme="minorHAnsi" w:cstheme="minorBidi"/>
          <w:lang w:val="en-GB"/>
        </w:rPr>
      </w:pPr>
      <w:r w:rsidRPr="00504A36">
        <w:rPr>
          <w:rFonts w:asciiTheme="minorHAnsi" w:hAnsiTheme="minorHAnsi" w:cstheme="minorHAnsi"/>
        </w:rPr>
        <w:t xml:space="preserve">Drug modification recommendations and </w:t>
      </w:r>
      <w:r>
        <w:rPr>
          <w:rFonts w:asciiTheme="minorHAnsi" w:hAnsiTheme="minorHAnsi" w:cstheme="minorHAnsi"/>
        </w:rPr>
        <w:t xml:space="preserve">ongoing PCP </w:t>
      </w:r>
      <w:r w:rsidRPr="00504A36">
        <w:rPr>
          <w:rFonts w:asciiTheme="minorHAnsi" w:hAnsiTheme="minorHAnsi" w:cstheme="minorHAnsi"/>
        </w:rPr>
        <w:t xml:space="preserve">adherence </w:t>
      </w:r>
      <w:r>
        <w:rPr>
          <w:rFonts w:asciiTheme="minorHAnsi" w:hAnsiTheme="minorHAnsi" w:cstheme="minorHAnsi"/>
        </w:rPr>
        <w:t>were</w:t>
      </w:r>
      <w:r w:rsidRPr="00504A36">
        <w:rPr>
          <w:rFonts w:asciiTheme="minorHAnsi" w:hAnsiTheme="minorHAnsi" w:cstheme="minorHAnsi"/>
        </w:rPr>
        <w:t xml:space="preserve"> reported in two studies</w:t>
      </w:r>
      <w:r>
        <w:rPr>
          <w:rFonts w:asciiTheme="minorHAnsi" w:hAnsiTheme="minorHAnsi" w:cstheme="minorHAnsi"/>
        </w:rPr>
        <w:fldChar w:fldCharType="begin" w:fldLock="1"/>
      </w:r>
      <w:r w:rsidR="00A24EDB">
        <w:rPr>
          <w:rFonts w:asciiTheme="minorHAnsi" w:hAnsiTheme="minorHAnsi" w:cstheme="minorHAnsi"/>
        </w:rPr>
        <w:instrText>ADDIN CSL_CITATION {"citationItems":[{"id":"ITEM-1","itemData":{"DOI":"10.1016/j.archger.2008.09.007","ISBN":"0167-4943","ISSN":"01674943","PMID":"18996605","abstract":"The aim of this retrospective study was to describe and evaluate the impact of a new model used in caring for the elders in the community, based on geriatrician consultation, initiated by their general physician (GP) and conducted by both in five urban primary care clinics. Five hundred and forty-two elderly patients were referred to a geriatric consultant during a 41-month period. The patients' demographic, functional, cognitive medical status, reasons for referral and recommendations were recorded. Implementation by the GP of the geriatrician's recommendations was analyzed with the number of visits during the 6-month follow up. Patients were referred mainly for affective, cognitive, medical problems, functional decline and gait disturbances in 39.7%, 30.4%, 24.4%, 18.6% and 12.7% of cases, respectively. The referrals to the geriatrician increased from 133 in 2004 to 207 in 2006 (p = 0.01), while the visits to the GP decreased from 10.9 to 10.2 during 6-month period following the geriatric consultation (p &lt; 0.01). No decline was found in the other elderly patients. In most cases, the GP implemented the geriatrician's advice (p &lt; 0.01). Geriatrician consultations and recommendations in the primary care clinic were well accepted by the GP, thereby reducing the number of visits. ?? 2008 Elsevier Ireland Ltd. All rights reserved.","author":[{"dropping-particle":"","family":"Hermush","given":"Vered","non-dropping-particle":"","parse-names":false,"suffix":""},{"dropping-particle":"","family":"Daliot","given":"Daniel","non-dropping-particle":"","parse-names":false,"suffix":""},{"dropping-particle":"","family":"Weiss","given":"Avraham","non-dropping-particle":"","parse-names":false,"suffix":""},{"dropping-particle":"","family":"Brill","given":"Shai","non-dropping-particle":"","parse-names":false,"suffix":""},{"dropping-particle":"","family":"Beloosesky","given":"Yichayaou","non-dropping-particle":"","parse-names":false,"suffix":""}],"container-title":"Archives of Gerontology and Geriatrics","id":"ITEM-1","issue":"2","issued":{"date-parts":[["2009"]]},"page":"260-262","title":"The impact of geriatric consultation on the care of the elders in community clinics","type":"article-journal","volume":"49"},"uris":["http://www.mendeley.com/documents/?uuid=2dce89c4-6d7e-44d1-b328-3e1fc0a36b30"]},{"id":"ITEM-2","itemData":{"DOI":"http://dx.doi.org/10.1136/bmjopen-2016-015278","abstract":"Objectives To evaluate the feasibility and potential clinical benefits of medicines optimisation through comprehensive geriatric assessment (CGA) of frail patients with multiple conditions, by secondary care geriatricians in a general practice care setting. Methods Seven general practitioner (GP) practices in one region of Stoke-on-Trent volunteered to take part. GPs selected patients (n=186) who were local permanent residents, at least 65 years old and on eight or more medications per day. Patients were sent a written invitation outlining the assessment purpose/format. Prior to patient assessments, primary care staff prepared packs detailing patient medical history, recent consultations, current medications, recent laboratory tests and social circumstances. One hour was allocated for the CGA per patient, with one of three geriatricians, to enable sufficient time to explore all relevant aspects. Assessment comprised a full history, thorough clinical examination, assessment of balance and mobility, mental function and information on home environment and support arrangements. After consultation, geriatricians made recommendations regarding further assessments, investigations or medication changes. Geriatricians entered their main findings and recommendations onto a standard template. Results In total, 687 recommendations for changes in patients' medication regimens were made for 169 (91%) patients. In 17 (9%) patients there was no recommendation to alter medications. This resulted in an average of four alterations in medication per patient. The predominant changes to medications were to stop medications (34%) or to reduce the dosage (24%). Starting a new medication represented 18% of all the medication changes. Adherence rates to geriatrician medication recommendations were 72% at 6 months and 65% at 12 months. Conclusions CGA of older patients with complex needs, by geriatricians in a general practice care setting, is feasible. Our study demonstrated constructive collaboration between GPs and geriatricians from secondary care, suggesting further studies and clinical trials are feasible and have scope to yield beneficial outcomes.Copyright © Article author(s). All rights reserved.","author":[{"dropping-particle":"","family":"Lea","given":"S.C.","non-dropping-particle":"","parse-names":false,"suffix":""},{"dropping-particle":"","family":"Watts, K.L., Davis, N.A., Panayiotou, B., Bankart, M.J., Arora","given":"A.","non-dropping-particle":"","parse-names":false,"suffix":""}],"container-title":"BMJ Open","id":"ITEM-2","issue":"9","issued":{"date-parts":[["2017"]]},"page":"e015278","title":"The potential clinical benefits of medicines optimisation through comprehensive geriatric assessment, carried out by secondary care geriatricians, in a general practice care setting in North Staffordshire, UK: A feasibility study","type":"article-journal","volume":"7"},"uris":["http://www.mendeley.com/documents/?uuid=8b8239eb-c206-4525-90f4-b2947c0e4682"]}],"mendeley":{"formattedCitation":"[15, 18]","plainTextFormattedCitation":"[15, 18]","previouslyFormattedCitation":"[15, 18]"},"properties":{"noteIndex":0},"schema":"https://github.com/citation-style-language/schema/raw/master/csl-citation.json"}</w:instrText>
      </w:r>
      <w:r>
        <w:rPr>
          <w:rFonts w:asciiTheme="minorHAnsi" w:hAnsiTheme="minorHAnsi" w:cstheme="minorHAnsi"/>
        </w:rPr>
        <w:fldChar w:fldCharType="separate"/>
      </w:r>
      <w:r w:rsidR="00F863B4" w:rsidRPr="00F863B4">
        <w:rPr>
          <w:rFonts w:asciiTheme="minorHAnsi" w:hAnsiTheme="minorHAnsi" w:cstheme="minorHAnsi"/>
          <w:noProof/>
        </w:rPr>
        <w:t>[15, 18]</w:t>
      </w:r>
      <w:r>
        <w:rPr>
          <w:rFonts w:asciiTheme="minorHAnsi" w:hAnsiTheme="minorHAnsi" w:cstheme="minorHAnsi"/>
        </w:rPr>
        <w:fldChar w:fldCharType="end"/>
      </w:r>
      <w:r w:rsidRPr="00504A36">
        <w:rPr>
          <w:rFonts w:asciiTheme="minorHAnsi" w:hAnsiTheme="minorHAnsi" w:cstheme="minorHAnsi"/>
        </w:rPr>
        <w:t xml:space="preserve">. </w:t>
      </w:r>
      <w:r w:rsidRPr="00EF171B">
        <w:rPr>
          <w:rFonts w:asciiTheme="minorHAnsi" w:hAnsiTheme="minorHAnsi" w:cstheme="minorHAnsi"/>
        </w:rPr>
        <w:t xml:space="preserve">Both reported favorable outcomes with adherence to recommendations of 65% at 12 months </w:t>
      </w:r>
      <w:r w:rsidRPr="00EF171B">
        <w:rPr>
          <w:rFonts w:asciiTheme="minorHAnsi" w:hAnsiTheme="minorHAnsi" w:cstheme="minorHAnsi"/>
        </w:rPr>
        <w:fldChar w:fldCharType="begin" w:fldLock="1"/>
      </w:r>
      <w:r w:rsidR="00A24EDB">
        <w:rPr>
          <w:rFonts w:asciiTheme="minorHAnsi" w:hAnsiTheme="minorHAnsi" w:cstheme="minorHAnsi"/>
        </w:rPr>
        <w:instrText>ADDIN CSL_CITATION {"citationItems":[{"id":"ITEM-1","itemData":{"DOI":"http://dx.doi.org/10.1136/bmjopen-2016-015278","abstract":"Objectives To evaluate the feasibility and potential clinical benefits of medicines optimisation through comprehensive geriatric assessment (CGA) of frail patients with multiple conditions, by secondary care geriatricians in a general practice care setting. Methods Seven general practitioner (GP) practices in one region of Stoke-on-Trent volunteered to take part. GPs selected patients (n=186) who were local permanent residents, at least 65 years old and on eight or more medications per day. Patients were sent a written invitation outlining the assessment purpose/format. Prior to patient assessments, primary care staff prepared packs detailing patient medical history, recent consultations, current medications, recent laboratory tests and social circumstances. One hour was allocated for the CGA per patient, with one of three geriatricians, to enable sufficient time to explore all relevant aspects. Assessment comprised a full history, thorough clinical examination, assessment of balance and mobility, mental function and information on home environment and support arrangements. After consultation, geriatricians made recommendations regarding further assessments, investigations or medication changes. Geriatricians entered their main findings and recommendations onto a standard template. Results In total, 687 recommendations for changes in patients' medication regimens were made for 169 (91%) patients. In 17 (9%) patients there was no recommendation to alter medications. This resulted in an average of four alterations in medication per patient. The predominant changes to medications were to stop medications (34%) or to reduce the dosage (24%). Starting a new medication represented 18% of all the medication changes. Adherence rates to geriatrician medication recommendations were 72% at 6 months and 65% at 12 months. Conclusions CGA of older patients with complex needs, by geriatricians in a general practice care setting, is feasible. Our study demonstrated constructive collaboration between GPs and geriatricians from secondary care, suggesting further studies and clinical trials are feasible and have scope to yield beneficial outcomes.Copyright © Article author(s). All rights reserved.","author":[{"dropping-particle":"","family":"Lea","given":"S.C.","non-dropping-particle":"","parse-names":false,"suffix":""},{"dropping-particle":"","family":"Watts, K.L., Davis, N.A., Panayiotou, B., Bankart, M.J., Arora","given":"A.","non-dropping-particle":"","parse-names":false,"suffix":""}],"container-title":"BMJ Open","id":"ITEM-1","issue":"9","issued":{"date-parts":[["2017"]]},"page":"e015278","title":"The potential clinical benefits of medicines optimisation through comprehensive geriatric assessment, carried out by secondary care geriatricians, in a general practice care setting in North Staffordshire, UK: A feasibility study","type":"article-journal","volume":"7"},"uris":["http://www.mendeley.com/documents/?uuid=8b8239eb-c206-4525-90f4-b2947c0e4682"]}],"mendeley":{"formattedCitation":"[18]","plainTextFormattedCitation":"[18]","previouslyFormattedCitation":"[18]"},"properties":{"noteIndex":0},"schema":"https://github.com/citation-style-language/schema/raw/master/csl-citation.json"}</w:instrText>
      </w:r>
      <w:r w:rsidRPr="00EF171B">
        <w:rPr>
          <w:rFonts w:asciiTheme="minorHAnsi" w:hAnsiTheme="minorHAnsi" w:cstheme="minorHAnsi"/>
        </w:rPr>
        <w:fldChar w:fldCharType="separate"/>
      </w:r>
      <w:r w:rsidR="00F863B4" w:rsidRPr="00F863B4">
        <w:rPr>
          <w:rFonts w:asciiTheme="minorHAnsi" w:hAnsiTheme="minorHAnsi" w:cstheme="minorHAnsi"/>
          <w:noProof/>
        </w:rPr>
        <w:t>[18]</w:t>
      </w:r>
      <w:r w:rsidRPr="00EF171B">
        <w:rPr>
          <w:rFonts w:asciiTheme="minorHAnsi" w:hAnsiTheme="minorHAnsi" w:cstheme="minorHAnsi"/>
        </w:rPr>
        <w:fldChar w:fldCharType="end"/>
      </w:r>
      <w:r w:rsidRPr="00EF171B">
        <w:rPr>
          <w:rFonts w:asciiTheme="minorHAnsi" w:hAnsiTheme="minorHAnsi" w:cstheme="minorHAnsi"/>
        </w:rPr>
        <w:t xml:space="preserve"> and 68.5% at 36 months</w:t>
      </w:r>
      <w:r w:rsidRPr="00EF171B">
        <w:rPr>
          <w:rFonts w:asciiTheme="minorHAnsi" w:hAnsiTheme="minorHAnsi" w:cstheme="minorHAnsi"/>
        </w:rPr>
        <w:fldChar w:fldCharType="begin" w:fldLock="1"/>
      </w:r>
      <w:r w:rsidR="00A24EDB">
        <w:rPr>
          <w:rFonts w:asciiTheme="minorHAnsi" w:hAnsiTheme="minorHAnsi" w:cstheme="minorHAnsi"/>
        </w:rPr>
        <w:instrText>ADDIN CSL_CITATION {"citationItems":[{"id":"ITEM-1","itemData":{"DOI":"10.1016/j.archger.2008.09.007","ISBN":"0167-4943","ISSN":"01674943","PMID":"18996605","abstract":"The aim of this retrospective study was to describe and evaluate the impact of a new model used in caring for the elders in the community, based on geriatrician consultation, initiated by their general physician (GP) and conducted by both in five urban primary care clinics. Five hundred and forty-two elderly patients were referred to a geriatric consultant during a 41-month period. The patients' demographic, functional, cognitive medical status, reasons for referral and recommendations were recorded. Implementation by the GP of the geriatrician's recommendations was analyzed with the number of visits during the 6-month follow up. Patients were referred mainly for affective, cognitive, medical problems, functional decline and gait disturbances in 39.7%, 30.4%, 24.4%, 18.6% and 12.7% of cases, respectively. The referrals to the geriatrician increased from 133 in 2004 to 207 in 2006 (p = 0.01), while the visits to the GP decreased from 10.9 to 10.2 during 6-month period following the geriatric consultation (p &lt; 0.01). No decline was found in the other elderly patients. In most cases, the GP implemented the geriatrician's advice (p &lt; 0.01). Geriatrician consultations and recommendations in the primary care clinic were well accepted by the GP, thereby reducing the number of visits. ?? 2008 Elsevier Ireland Ltd. All rights reserved.","author":[{"dropping-particle":"","family":"Hermush","given":"Vered","non-dropping-particle":"","parse-names":false,"suffix":""},{"dropping-particle":"","family":"Daliot","given":"Daniel","non-dropping-particle":"","parse-names":false,"suffix":""},{"dropping-particle":"","family":"Weiss","given":"Avraham","non-dropping-particle":"","parse-names":false,"suffix":""},{"dropping-particle":"","family":"Brill","given":"Shai","non-dropping-particle":"","parse-names":false,"suffix":""},{"dropping-particle":"","family":"Beloosesky","given":"Yichayaou","non-dropping-particle":"","parse-names":false,"suffix":""}],"container-title":"Archives of Gerontology and Geriatrics","id":"ITEM-1","issue":"2","issued":{"date-parts":[["2009"]]},"page":"260-262","title":"The impact of geriatric consultation on the care of the elders in community clinics","type":"article-journal","volume":"49"},"uris":["http://www.mendeley.com/documents/?uuid=2dce89c4-6d7e-44d1-b328-3e1fc0a36b30"]}],"mendeley":{"formattedCitation":"[15]","plainTextFormattedCitation":"[15]","previouslyFormattedCitation":"[15]"},"properties":{"noteIndex":0},"schema":"https://github.com/citation-style-language/schema/raw/master/csl-citation.json"}</w:instrText>
      </w:r>
      <w:r w:rsidRPr="00EF171B">
        <w:rPr>
          <w:rFonts w:asciiTheme="minorHAnsi" w:hAnsiTheme="minorHAnsi" w:cstheme="minorHAnsi"/>
        </w:rPr>
        <w:fldChar w:fldCharType="separate"/>
      </w:r>
      <w:r w:rsidR="00F863B4" w:rsidRPr="00F863B4">
        <w:rPr>
          <w:rFonts w:asciiTheme="minorHAnsi" w:hAnsiTheme="minorHAnsi" w:cstheme="minorHAnsi"/>
          <w:noProof/>
        </w:rPr>
        <w:t>[15]</w:t>
      </w:r>
      <w:r w:rsidRPr="00EF171B">
        <w:rPr>
          <w:rFonts w:asciiTheme="minorHAnsi" w:hAnsiTheme="minorHAnsi" w:cstheme="minorHAnsi"/>
        </w:rPr>
        <w:fldChar w:fldCharType="end"/>
      </w:r>
      <w:r w:rsidRPr="00DC02EE">
        <w:rPr>
          <w:rFonts w:asciiTheme="minorHAnsi" w:hAnsiTheme="minorHAnsi" w:cstheme="minorBidi"/>
          <w:lang w:val="en-GB"/>
        </w:rPr>
        <w:t>, with 61% of recommendations to stop or reduce the dose of medications</w:t>
      </w:r>
      <w:r w:rsidRPr="00DC02EE">
        <w:rPr>
          <w:rFonts w:asciiTheme="minorHAnsi" w:hAnsiTheme="minorHAnsi" w:cstheme="minorBidi"/>
        </w:rPr>
        <w:fldChar w:fldCharType="begin" w:fldLock="1"/>
      </w:r>
      <w:r w:rsidR="00A24EDB">
        <w:rPr>
          <w:rFonts w:asciiTheme="minorHAnsi" w:hAnsiTheme="minorHAnsi" w:cstheme="minorBidi"/>
        </w:rPr>
        <w:instrText>ADDIN CSL_CITATION {"citationItems":[{"id":"ITEM-1","itemData":{"DOI":"10.1016/j.archger.2008.09.007","ISBN":"0167-4943","ISSN":"01674943","PMID":"18996605","abstract":"The aim of this retrospective study was to describe and evaluate the impact of a new model used in caring for the elders in the community, based on geriatrician consultation, initiated by their general physician (GP) and conducted by both in five urban primary care clinics. Five hundred and forty-two elderly patients were referred to a geriatric consultant during a 41-month period. The patients' demographic, functional, cognitive medical status, reasons for referral and recommendations were recorded. Implementation by the GP of the geriatrician's recommendations was analyzed with the number of visits during the 6-month follow up. Patients were referred mainly for affective, cognitive, medical problems, functional decline and gait disturbances in 39.7%, 30.4%, 24.4%, 18.6% and 12.7% of cases, respectively. The referrals to the geriatrician increased from 133 in 2004 to 207 in 2006 (p = 0.01), while the visits to the GP decreased from 10.9 to 10.2 during 6-month period following the geriatric consultation (p &lt; 0.01). No decline was found in the other elderly patients. In most cases, the GP implemented the geriatrician's advice (p &lt; 0.01). Geriatrician consultations and recommendations in the primary care clinic were well accepted by the GP, thereby reducing the number of visits. ?? 2008 Elsevier Ireland Ltd. All rights reserved.","author":[{"dropping-particle":"","family":"Hermush","given":"Vered","non-dropping-particle":"","parse-names":false,"suffix":""},{"dropping-particle":"","family":"Daliot","given":"Daniel","non-dropping-particle":"","parse-names":false,"suffix":""},{"dropping-particle":"","family":"Weiss","given":"Avraham","non-dropping-particle":"","parse-names":false,"suffix":""},{"dropping-particle":"","family":"Brill","given":"Shai","non-dropping-particle":"","parse-names":false,"suffix":""},{"dropping-particle":"","family":"Beloosesky","given":"Yichayaou","non-dropping-particle":"","parse-names":false,"suffix":""}],"container-title":"Archives of Gerontology and Geriatrics","id":"ITEM-1","issue":"2","issued":{"date-parts":[["2009"]]},"page":"260-262","title":"The impact of geriatric consultation on the care of the elders in community clinics","type":"article-journal","volume":"49"},"uris":["http://www.mendeley.com/documents/?uuid=2dce89c4-6d7e-44d1-b328-3e1fc0a36b30"]}],"mendeley":{"formattedCitation":"[15]","plainTextFormattedCitation":"[15]","previouslyFormattedCitation":"[15]"},"properties":{"noteIndex":0},"schema":"https://github.com/citation-style-language/schema/raw/master/csl-citation.json"}</w:instrText>
      </w:r>
      <w:r w:rsidRPr="00DC02EE">
        <w:rPr>
          <w:rFonts w:asciiTheme="minorHAnsi" w:hAnsiTheme="minorHAnsi" w:cstheme="minorBidi"/>
        </w:rPr>
        <w:fldChar w:fldCharType="separate"/>
      </w:r>
      <w:r w:rsidR="00F863B4" w:rsidRPr="00F863B4">
        <w:rPr>
          <w:rFonts w:asciiTheme="minorHAnsi" w:hAnsiTheme="minorHAnsi" w:cstheme="minorBidi"/>
          <w:noProof/>
        </w:rPr>
        <w:t>[15]</w:t>
      </w:r>
      <w:r w:rsidRPr="00DC02EE">
        <w:rPr>
          <w:rFonts w:asciiTheme="minorHAnsi" w:hAnsiTheme="minorHAnsi" w:cstheme="minorBidi"/>
          <w:lang w:val="en-GB"/>
        </w:rPr>
        <w:fldChar w:fldCharType="end"/>
      </w:r>
      <w:r w:rsidRPr="00DC02EE">
        <w:rPr>
          <w:rFonts w:asciiTheme="minorHAnsi" w:hAnsiTheme="minorHAnsi" w:cstheme="minorBidi"/>
          <w:lang w:val="en-GB"/>
        </w:rPr>
        <w:t>, although there</w:t>
      </w:r>
      <w:r w:rsidRPr="00FB72D0">
        <w:rPr>
          <w:rFonts w:asciiTheme="minorHAnsi" w:hAnsiTheme="minorHAnsi" w:cstheme="minorBidi"/>
          <w:lang w:val="en-GB"/>
        </w:rPr>
        <w:t xml:space="preserve"> was no control for comparison</w:t>
      </w:r>
      <w:r>
        <w:rPr>
          <w:rFonts w:asciiTheme="minorHAnsi" w:hAnsiTheme="minorHAnsi" w:cstheme="minorBidi"/>
          <w:lang w:val="en-GB"/>
        </w:rPr>
        <w:t>.</w:t>
      </w:r>
    </w:p>
    <w:p w14:paraId="414D34E3" w14:textId="77777777" w:rsidR="00906D27" w:rsidRDefault="00906D27" w:rsidP="00504A36">
      <w:pPr>
        <w:jc w:val="both"/>
        <w:rPr>
          <w:rFonts w:asciiTheme="minorHAnsi" w:hAnsiTheme="minorHAnsi" w:cstheme="minorHAnsi"/>
        </w:rPr>
      </w:pPr>
    </w:p>
    <w:p w14:paraId="50233213" w14:textId="4C19E60A" w:rsidR="00103344" w:rsidRPr="00B0408E" w:rsidRDefault="000011AC" w:rsidP="00CF13A0">
      <w:pPr>
        <w:jc w:val="both"/>
        <w:rPr>
          <w:rFonts w:asciiTheme="minorHAnsi" w:hAnsiTheme="minorHAnsi" w:cstheme="minorHAnsi"/>
        </w:rPr>
      </w:pPr>
      <w:r>
        <w:rPr>
          <w:rFonts w:asciiTheme="minorHAnsi" w:hAnsiTheme="minorHAnsi" w:cstheme="minorHAnsi"/>
        </w:rPr>
        <w:t xml:space="preserve">Two </w:t>
      </w:r>
      <w:r w:rsidR="004219CD">
        <w:rPr>
          <w:rFonts w:asciiTheme="minorHAnsi" w:hAnsiTheme="minorHAnsi" w:cstheme="minorHAnsi"/>
        </w:rPr>
        <w:t xml:space="preserve">studies </w:t>
      </w:r>
      <w:r w:rsidR="00CF13A0">
        <w:rPr>
          <w:rFonts w:asciiTheme="minorHAnsi" w:hAnsiTheme="minorHAnsi" w:cstheme="minorHAnsi"/>
        </w:rPr>
        <w:t xml:space="preserve">reported </w:t>
      </w:r>
      <w:r w:rsidR="004219CD">
        <w:rPr>
          <w:rFonts w:asciiTheme="minorHAnsi" w:hAnsiTheme="minorHAnsi" w:cstheme="minorHAnsi"/>
        </w:rPr>
        <w:t>individually on further outcome measures</w:t>
      </w:r>
      <w:r w:rsidR="00E25F90" w:rsidRPr="00BE2E05">
        <w:rPr>
          <w:rFonts w:asciiTheme="minorHAnsi" w:hAnsiTheme="minorHAnsi" w:cstheme="minorHAnsi"/>
          <w:iCs/>
        </w:rPr>
        <w:t xml:space="preserve">. </w:t>
      </w:r>
      <w:r w:rsidR="00B909DE">
        <w:rPr>
          <w:rFonts w:asciiTheme="minorHAnsi" w:hAnsiTheme="minorHAnsi" w:cstheme="minorHAnsi"/>
          <w:iCs/>
        </w:rPr>
        <w:t>There was no significant difference in functional ability</w:t>
      </w:r>
      <w:r w:rsidR="005C55D3">
        <w:rPr>
          <w:rFonts w:asciiTheme="minorHAnsi" w:hAnsiTheme="minorHAnsi" w:cstheme="minorHAnsi"/>
          <w:iCs/>
        </w:rPr>
        <w:t xml:space="preserve"> of participants versus controls </w:t>
      </w:r>
      <w:r w:rsidR="00B909DE">
        <w:rPr>
          <w:rFonts w:asciiTheme="minorHAnsi" w:hAnsiTheme="minorHAnsi" w:cstheme="minorHAnsi"/>
          <w:iCs/>
        </w:rPr>
        <w:t xml:space="preserve">at the end of 48 months follow up observed by </w:t>
      </w:r>
      <w:r w:rsidR="00504A36" w:rsidRPr="00BE2E05">
        <w:rPr>
          <w:rFonts w:asciiTheme="minorHAnsi" w:hAnsiTheme="minorHAnsi" w:cstheme="minorHAnsi"/>
          <w:iCs/>
        </w:rPr>
        <w:t>Phelan et al</w:t>
      </w:r>
      <w:r w:rsidR="00504A36" w:rsidRPr="00BE2E05">
        <w:rPr>
          <w:rFonts w:asciiTheme="minorHAnsi" w:hAnsiTheme="minorHAnsi" w:cstheme="minorHAnsi"/>
        </w:rPr>
        <w:fldChar w:fldCharType="begin" w:fldLock="1"/>
      </w:r>
      <w:r w:rsidR="00A24EDB">
        <w:rPr>
          <w:rFonts w:asciiTheme="minorHAnsi" w:hAnsiTheme="minorHAnsi" w:cstheme="minorHAnsi"/>
        </w:rPr>
        <w:instrText>ADDIN CSL_CITATION {"citationItems":[{"id":"ITEM-1","itemData":{"DOI":"10.1111/j.1532-5415.2007.01416.x","ISBN":"1532-5415","ISSN":"00028614","PMID":"17979898","abstract":"OBJECTIVES: To assess the effect of a team of geriatrics specialists on the practice style of primary care providers (PCPs) and the functioning of their patients aged 75 and older.\\n\\nDESIGN: Randomized, controlled trial.\\n\\nSETTING: Two primary care clinics in the Seattle, Washington, area.\\n\\nPARTICIPANTS: Thirty-one PCPs and 874 patients aged 75 and older.\\n\\nINTERVENTION: An interdisciplinary team of geriatrics specialists worked with patients and providers to enhance the geriatric focus of care.\\n\\nMEASUREMENTS: Main outcomes were a practice style reflecting a geriatric orientation and patient scores on the physical and affect subscales of the Arthritis Impact Measurement Scale 2-Short Form. Secondary outcomes were hospitalizations, incident disability in activities of daily living (ADLs), and PCP perceptions of the intervention. Death rates were also assessed.\\n\\nRESULTS: Intervention providers screened significantly more for geriatric syndromes at 12 months, but this finding did not persist at 24 months. There were no significant differences in adequate hypertension control or high-risk prescribing at 12 or 24 months of follow-up. There were no significant differences in patient functioning or significant differences in hospitalization rates at either time point. Meaningful differences were observed in ADL disability at 12 but not 24 months. PCPs viewed the intervention favorably. Seventy-eight participants died over the 24 months of follow-up; the proportion dying was higher in the intervention group (11.4% in intervention group vs 7.1% of controls, P=.03).\\n\\nCONCLUSION: The addition of an interdisciplinary geriatric team was acceptable to PCPs and had some effect on care of geriatric conditions but little effect on patient function or the use of inpatient care and was associated with greater mortality.","author":[{"dropping-particle":"","family":"Phelan","given":"Elizabeth A.","non-dropping-particle":"","parse-names":false,"suffix":""},{"dropping-particle":"","family":"Balderson","given":"Benjamin","non-dropping-particle":"","parse-names":false,"suffix":""},{"dropping-particle":"","family":"Levine","given":"Martin","non-dropping-particle":"","parse-names":false,"suffix":""},{"dropping-particle":"","family":"Erro","given":"Janet H.","non-dropping-particle":"","parse-names":false,"suffix":""},{"dropping-particle":"","family":"Jordan","given":"Luesa","non-dropping-particle":"","parse-names":false,"suffix":""},{"dropping-particle":"","family":"Grothaus","given":"Lou","non-dropping-particle":"","parse-names":false,"suffix":""},{"dropping-particle":"","family":"Sandhu","given":"Nirmala","non-dropping-particle":"","parse-names":false,"suffix":""},{"dropping-particle":"","family":"Perrault","given":"Patrick J.","non-dropping-particle":"","parse-names":false,"suffix":""},{"dropping-particle":"","family":"Logerfo","given":"James P.","non-dropping-particle":"","parse-names":false,"suffix":""},{"dropping-particle":"","family":"Wagner","given":"Edward H.","non-dropping-particle":"","parse-names":false,"suffix":""}],"container-title":"Journal of the American Geriatrics Society","id":"ITEM-1","issue":"11","issued":{"date-parts":[["2007"]]},"page":"1748-1756","title":"Delivering effective primary care to older adults: A randomized, controlled trial of the senior resource team at group health cooperative","type":"article-journal","volume":"55"},"uris":["http://www.mendeley.com/documents/?uuid=e4c9335b-3453-45d5-82b7-2c70ef495ab8"]}],"mendeley":{"formattedCitation":"[16]","plainTextFormattedCitation":"[16]","previouslyFormattedCitation":"[16]"},"properties":{"noteIndex":0},"schema":"https://github.com/citation-style-language/schema/raw/master/csl-citation.json"}</w:instrText>
      </w:r>
      <w:r w:rsidR="00504A36" w:rsidRPr="00BE2E05">
        <w:rPr>
          <w:rFonts w:asciiTheme="minorHAnsi" w:hAnsiTheme="minorHAnsi" w:cstheme="minorHAnsi"/>
        </w:rPr>
        <w:fldChar w:fldCharType="separate"/>
      </w:r>
      <w:r w:rsidR="00F863B4" w:rsidRPr="00F863B4">
        <w:rPr>
          <w:rFonts w:asciiTheme="minorHAnsi" w:hAnsiTheme="minorHAnsi" w:cstheme="minorHAnsi"/>
          <w:noProof/>
        </w:rPr>
        <w:t>[16]</w:t>
      </w:r>
      <w:r w:rsidR="00504A36" w:rsidRPr="00BE2E05">
        <w:rPr>
          <w:rFonts w:asciiTheme="minorHAnsi" w:hAnsiTheme="minorHAnsi" w:cstheme="minorHAnsi"/>
        </w:rPr>
        <w:fldChar w:fldCharType="end"/>
      </w:r>
      <w:r w:rsidR="00B0408E">
        <w:rPr>
          <w:rFonts w:asciiTheme="minorHAnsi" w:hAnsiTheme="minorHAnsi" w:cstheme="minorHAnsi"/>
        </w:rPr>
        <w:t xml:space="preserve">. </w:t>
      </w:r>
      <w:proofErr w:type="spellStart"/>
      <w:r w:rsidR="00BE2E05" w:rsidRPr="00B0408E">
        <w:rPr>
          <w:rFonts w:asciiTheme="minorHAnsi" w:hAnsiTheme="minorHAnsi" w:cstheme="minorHAnsi"/>
          <w:iCs/>
        </w:rPr>
        <w:t>Hermush</w:t>
      </w:r>
      <w:proofErr w:type="spellEnd"/>
      <w:r w:rsidR="00BE2E05" w:rsidRPr="00B0408E">
        <w:rPr>
          <w:rFonts w:asciiTheme="minorHAnsi" w:hAnsiTheme="minorHAnsi" w:cstheme="minorHAnsi"/>
          <w:iCs/>
        </w:rPr>
        <w:t xml:space="preserve"> </w:t>
      </w:r>
      <w:r w:rsidR="008231AC" w:rsidRPr="00B0408E">
        <w:rPr>
          <w:rFonts w:asciiTheme="minorHAnsi" w:hAnsiTheme="minorHAnsi" w:cstheme="minorHAnsi"/>
          <w:iCs/>
        </w:rPr>
        <w:t xml:space="preserve">et al </w:t>
      </w:r>
      <w:r w:rsidR="00BE2E05" w:rsidRPr="00B0408E">
        <w:rPr>
          <w:rFonts w:asciiTheme="minorHAnsi" w:hAnsiTheme="minorHAnsi" w:cstheme="minorHAnsi"/>
          <w:iCs/>
        </w:rPr>
        <w:t>repo</w:t>
      </w:r>
      <w:r w:rsidR="00B0408E">
        <w:rPr>
          <w:rFonts w:asciiTheme="minorHAnsi" w:hAnsiTheme="minorHAnsi" w:cstheme="minorHAnsi"/>
          <w:iCs/>
        </w:rPr>
        <w:t xml:space="preserve">rted on </w:t>
      </w:r>
      <w:r w:rsidR="002055A1">
        <w:rPr>
          <w:rFonts w:asciiTheme="minorHAnsi" w:hAnsiTheme="minorHAnsi" w:cstheme="minorHAnsi"/>
          <w:iCs/>
        </w:rPr>
        <w:t xml:space="preserve">the </w:t>
      </w:r>
      <w:r w:rsidR="00B0408E">
        <w:rPr>
          <w:rFonts w:asciiTheme="minorHAnsi" w:hAnsiTheme="minorHAnsi" w:cstheme="minorHAnsi"/>
          <w:iCs/>
        </w:rPr>
        <w:t>reason</w:t>
      </w:r>
      <w:r w:rsidR="002055A1">
        <w:rPr>
          <w:rFonts w:asciiTheme="minorHAnsi" w:hAnsiTheme="minorHAnsi" w:cstheme="minorHAnsi"/>
          <w:iCs/>
        </w:rPr>
        <w:t>s</w:t>
      </w:r>
      <w:r w:rsidR="00B0408E">
        <w:rPr>
          <w:rFonts w:asciiTheme="minorHAnsi" w:hAnsiTheme="minorHAnsi" w:cstheme="minorHAnsi"/>
          <w:iCs/>
        </w:rPr>
        <w:t xml:space="preserve"> for PCP referral</w:t>
      </w:r>
      <w:r w:rsidR="002055A1">
        <w:rPr>
          <w:rFonts w:asciiTheme="minorHAnsi" w:hAnsiTheme="minorHAnsi" w:cstheme="minorHAnsi"/>
          <w:iCs/>
        </w:rPr>
        <w:t xml:space="preserve"> for CGA,</w:t>
      </w:r>
      <w:r w:rsidR="00BE2E05" w:rsidRPr="00B0408E">
        <w:rPr>
          <w:rFonts w:asciiTheme="minorHAnsi" w:hAnsiTheme="minorHAnsi" w:cstheme="minorHAnsi"/>
          <w:iCs/>
        </w:rPr>
        <w:t xml:space="preserve"> with</w:t>
      </w:r>
      <w:r w:rsidR="002055A1">
        <w:rPr>
          <w:rFonts w:asciiTheme="minorHAnsi" w:hAnsiTheme="minorHAnsi" w:cstheme="minorHAnsi"/>
          <w:iCs/>
        </w:rPr>
        <w:t xml:space="preserve"> the</w:t>
      </w:r>
      <w:r w:rsidR="00BE2E05" w:rsidRPr="00B0408E">
        <w:rPr>
          <w:rFonts w:asciiTheme="minorHAnsi" w:hAnsiTheme="minorHAnsi" w:cstheme="minorHAnsi"/>
          <w:iCs/>
        </w:rPr>
        <w:t xml:space="preserve"> commonest causes being affective problems (39.7%) and c</w:t>
      </w:r>
      <w:r w:rsidR="0016256A" w:rsidRPr="00B0408E">
        <w:rPr>
          <w:rFonts w:asciiTheme="minorHAnsi" w:hAnsiTheme="minorHAnsi" w:cstheme="minorHAnsi"/>
          <w:iCs/>
        </w:rPr>
        <w:t>ognitive decline (30.4%)</w:t>
      </w:r>
      <w:r w:rsidR="008231AC" w:rsidRPr="00B0408E">
        <w:rPr>
          <w:rFonts w:asciiTheme="minorHAnsi" w:hAnsiTheme="minorHAnsi" w:cstheme="minorHAnsi"/>
          <w:iCs/>
        </w:rPr>
        <w:t>. The</w:t>
      </w:r>
      <w:r w:rsidR="00092021" w:rsidRPr="00B0408E">
        <w:rPr>
          <w:rFonts w:asciiTheme="minorHAnsi" w:hAnsiTheme="minorHAnsi" w:cstheme="minorHAnsi"/>
          <w:iCs/>
        </w:rPr>
        <w:t xml:space="preserve"> authors</w:t>
      </w:r>
      <w:r w:rsidR="00B0408E">
        <w:rPr>
          <w:rFonts w:asciiTheme="minorHAnsi" w:hAnsiTheme="minorHAnsi" w:cstheme="minorHAnsi"/>
          <w:iCs/>
        </w:rPr>
        <w:t xml:space="preserve"> also</w:t>
      </w:r>
      <w:r w:rsidR="00BE2E05" w:rsidRPr="00B0408E">
        <w:rPr>
          <w:rFonts w:asciiTheme="minorHAnsi" w:hAnsiTheme="minorHAnsi" w:cstheme="minorHAnsi"/>
          <w:iCs/>
        </w:rPr>
        <w:t xml:space="preserve"> </w:t>
      </w:r>
      <w:r w:rsidR="008231AC" w:rsidRPr="00B0408E">
        <w:rPr>
          <w:rFonts w:asciiTheme="minorHAnsi" w:hAnsiTheme="minorHAnsi" w:cstheme="minorHAnsi"/>
          <w:iCs/>
        </w:rPr>
        <w:t>stated</w:t>
      </w:r>
      <w:r w:rsidR="00BE2E05" w:rsidRPr="00B0408E">
        <w:rPr>
          <w:rFonts w:asciiTheme="minorHAnsi" w:hAnsiTheme="minorHAnsi" w:cstheme="minorHAnsi"/>
          <w:iCs/>
        </w:rPr>
        <w:t xml:space="preserve"> the mean number of PCP visits pre </w:t>
      </w:r>
      <w:r w:rsidR="00B92EA6">
        <w:rPr>
          <w:rFonts w:asciiTheme="minorHAnsi" w:hAnsiTheme="minorHAnsi" w:cstheme="minorHAnsi"/>
          <w:iCs/>
        </w:rPr>
        <w:t>to</w:t>
      </w:r>
      <w:r w:rsidR="00BE2E05" w:rsidRPr="00B0408E">
        <w:rPr>
          <w:rFonts w:asciiTheme="minorHAnsi" w:hAnsiTheme="minorHAnsi" w:cstheme="minorHAnsi"/>
          <w:iCs/>
        </w:rPr>
        <w:t xml:space="preserve"> post intervention dropped from </w:t>
      </w:r>
      <w:r w:rsidR="0016256A" w:rsidRPr="00B0408E">
        <w:rPr>
          <w:rFonts w:asciiTheme="minorHAnsi" w:hAnsiTheme="minorHAnsi" w:cstheme="minorHAnsi"/>
          <w:iCs/>
        </w:rPr>
        <w:t xml:space="preserve">10.9 to 10.2 </w:t>
      </w:r>
      <w:r w:rsidR="00F13967">
        <w:rPr>
          <w:rFonts w:asciiTheme="minorHAnsi" w:hAnsiTheme="minorHAnsi" w:cstheme="minorHAnsi"/>
          <w:iCs/>
        </w:rPr>
        <w:t>(</w:t>
      </w:r>
      <w:r w:rsidR="0016256A" w:rsidRPr="00B0408E">
        <w:rPr>
          <w:rFonts w:asciiTheme="minorHAnsi" w:hAnsiTheme="minorHAnsi" w:cstheme="minorHAnsi"/>
          <w:iCs/>
        </w:rPr>
        <w:t>p</w:t>
      </w:r>
      <w:r w:rsidR="00F13967">
        <w:rPr>
          <w:rFonts w:asciiTheme="minorHAnsi" w:hAnsiTheme="minorHAnsi" w:cstheme="minorHAnsi"/>
          <w:iCs/>
        </w:rPr>
        <w:t>=</w:t>
      </w:r>
      <w:r w:rsidR="0016256A" w:rsidRPr="00B0408E">
        <w:rPr>
          <w:rFonts w:asciiTheme="minorHAnsi" w:hAnsiTheme="minorHAnsi" w:cstheme="minorHAnsi"/>
          <w:iCs/>
        </w:rPr>
        <w:t>&lt;0.01</w:t>
      </w:r>
      <w:r w:rsidR="00F13967">
        <w:rPr>
          <w:rFonts w:asciiTheme="minorHAnsi" w:hAnsiTheme="minorHAnsi" w:cstheme="minorHAnsi"/>
          <w:iCs/>
        </w:rPr>
        <w:t>)</w:t>
      </w:r>
      <w:r w:rsidR="006429C1">
        <w:rPr>
          <w:rFonts w:asciiTheme="minorHAnsi" w:hAnsiTheme="minorHAnsi" w:cstheme="minorHAnsi"/>
          <w:iCs/>
          <w:vertAlign w:val="superscript"/>
        </w:rPr>
        <w:fldChar w:fldCharType="begin" w:fldLock="1"/>
      </w:r>
      <w:r w:rsidR="00A24EDB">
        <w:rPr>
          <w:rFonts w:asciiTheme="minorHAnsi" w:hAnsiTheme="minorHAnsi" w:cstheme="minorHAnsi"/>
          <w:iCs/>
          <w:vertAlign w:val="superscript"/>
        </w:rPr>
        <w:instrText>ADDIN CSL_CITATION {"citationItems":[{"id":"ITEM-1","itemData":{"DOI":"10.1016/j.archger.2008.09.007","ISBN":"0167-4943","ISSN":"01674943","PMID":"18996605","abstract":"The aim of this retrospective study was to describe and evaluate the impact of a new model used in caring for the elders in the community, based on geriatrician consultation, initiated by their general physician (GP) and conducted by both in five urban primary care clinics. Five hundred and forty-two elderly patients were referred to a geriatric consultant during a 41-month period. The patients' demographic, functional, cognitive medical status, reasons for referral and recommendations were recorded. Implementation by the GP of the geriatrician's recommendations was analyzed with the number of visits during the 6-month follow up. Patients were referred mainly for affective, cognitive, medical problems, functional decline and gait disturbances in 39.7%, 30.4%, 24.4%, 18.6% and 12.7% of cases, respectively. The referrals to the geriatrician increased from 133 in 2004 to 207 in 2006 (p = 0.01), while the visits to the GP decreased from 10.9 to 10.2 during 6-month period following the geriatric consultation (p &lt; 0.01). No decline was found in the other elderly patients. In most cases, the GP implemented the geriatrician's advice (p &lt; 0.01). Geriatrician consultations and recommendations in the primary care clinic were well accepted by the GP, thereby reducing the number of visits. ?? 2008 Elsevier Ireland Ltd. All rights reserved.","author":[{"dropping-particle":"","family":"Hermush","given":"Vered","non-dropping-particle":"","parse-names":false,"suffix":""},{"dropping-particle":"","family":"Daliot","given":"Daniel","non-dropping-particle":"","parse-names":false,"suffix":""},{"dropping-particle":"","family":"Weiss","given":"Avraham","non-dropping-particle":"","parse-names":false,"suffix":""},{"dropping-particle":"","family":"Brill","given":"Shai","non-dropping-particle":"","parse-names":false,"suffix":""},{"dropping-particle":"","family":"Beloosesky","given":"Yichayaou","non-dropping-particle":"","parse-names":false,"suffix":""}],"container-title":"Archives of Gerontology and Geriatrics","id":"ITEM-1","issue":"2","issued":{"date-parts":[["2009"]]},"page":"260-262","title":"The impact of geriatric consultation on the care of the elders in community clinics","type":"article-journal","volume":"49"},"uris":["http://www.mendeley.com/documents/?uuid=2dce89c4-6d7e-44d1-b328-3e1fc0a36b30"]}],"mendeley":{"formattedCitation":"[15]","plainTextFormattedCitation":"[15]","previouslyFormattedCitation":"[15]"},"properties":{"noteIndex":0},"schema":"https://github.com/citation-style-language/schema/raw/master/csl-citation.json"}</w:instrText>
      </w:r>
      <w:r w:rsidR="006429C1">
        <w:rPr>
          <w:rFonts w:asciiTheme="minorHAnsi" w:hAnsiTheme="minorHAnsi" w:cstheme="minorHAnsi"/>
          <w:iCs/>
          <w:vertAlign w:val="superscript"/>
        </w:rPr>
        <w:fldChar w:fldCharType="separate"/>
      </w:r>
      <w:r w:rsidR="00F863B4" w:rsidRPr="00F863B4">
        <w:rPr>
          <w:rFonts w:asciiTheme="minorHAnsi" w:hAnsiTheme="minorHAnsi" w:cstheme="minorHAnsi"/>
          <w:iCs/>
          <w:noProof/>
        </w:rPr>
        <w:t>[15]</w:t>
      </w:r>
      <w:r w:rsidR="006429C1">
        <w:rPr>
          <w:rFonts w:asciiTheme="minorHAnsi" w:hAnsiTheme="minorHAnsi" w:cstheme="minorHAnsi"/>
          <w:iCs/>
          <w:vertAlign w:val="superscript"/>
        </w:rPr>
        <w:fldChar w:fldCharType="end"/>
      </w:r>
      <w:r w:rsidR="006429C1">
        <w:rPr>
          <w:rFonts w:asciiTheme="minorHAnsi" w:hAnsiTheme="minorHAnsi" w:cstheme="minorHAnsi"/>
          <w:iCs/>
        </w:rPr>
        <w:t>.</w:t>
      </w:r>
    </w:p>
    <w:p w14:paraId="61E795A8" w14:textId="77777777" w:rsidR="00D666DC" w:rsidRPr="00832F83" w:rsidRDefault="00D666DC" w:rsidP="00832F83">
      <w:pPr>
        <w:jc w:val="both"/>
        <w:rPr>
          <w:rFonts w:asciiTheme="minorHAnsi" w:hAnsiTheme="minorHAnsi" w:cstheme="minorHAnsi"/>
          <w:lang w:val="en-GB"/>
        </w:rPr>
      </w:pPr>
    </w:p>
    <w:p w14:paraId="65BD5C7C" w14:textId="77777777" w:rsidR="00F20E2B" w:rsidRPr="00832F83" w:rsidRDefault="00993BD9" w:rsidP="00832F83">
      <w:pPr>
        <w:pStyle w:val="Heading3"/>
        <w:rPr>
          <w:rFonts w:asciiTheme="minorHAnsi" w:hAnsiTheme="minorHAnsi" w:cstheme="minorHAnsi"/>
          <w:sz w:val="24"/>
          <w:szCs w:val="24"/>
        </w:rPr>
      </w:pPr>
      <w:r w:rsidRPr="00832F83">
        <w:rPr>
          <w:rFonts w:asciiTheme="minorHAnsi" w:hAnsiTheme="minorHAnsi" w:cstheme="minorHAnsi"/>
          <w:sz w:val="24"/>
          <w:szCs w:val="24"/>
        </w:rPr>
        <w:t>Discussion:</w:t>
      </w:r>
    </w:p>
    <w:p w14:paraId="3CADA04F" w14:textId="31A732B7" w:rsidR="00993BD9" w:rsidRPr="00832F83" w:rsidRDefault="00993BD9" w:rsidP="00832F83">
      <w:pPr>
        <w:pStyle w:val="Heading3"/>
        <w:rPr>
          <w:rFonts w:asciiTheme="minorHAnsi" w:hAnsiTheme="minorHAnsi" w:cstheme="minorHAnsi"/>
          <w:sz w:val="24"/>
          <w:szCs w:val="24"/>
        </w:rPr>
      </w:pPr>
    </w:p>
    <w:p w14:paraId="2775B923" w14:textId="641B2AA1" w:rsidR="001A61D2" w:rsidRDefault="00304C8D" w:rsidP="005D1D9E">
      <w:pPr>
        <w:jc w:val="both"/>
        <w:rPr>
          <w:rFonts w:asciiTheme="minorHAnsi" w:hAnsiTheme="minorHAnsi" w:cstheme="minorHAnsi"/>
          <w:lang w:val="en-GB"/>
        </w:rPr>
      </w:pPr>
      <w:r w:rsidRPr="00832F83">
        <w:rPr>
          <w:rFonts w:asciiTheme="minorHAnsi" w:hAnsiTheme="minorHAnsi" w:cstheme="minorHAnsi"/>
          <w:lang w:val="en-GB"/>
        </w:rPr>
        <w:t xml:space="preserve">This </w:t>
      </w:r>
      <w:r w:rsidR="00984E42" w:rsidRPr="00832F83">
        <w:rPr>
          <w:rFonts w:asciiTheme="minorHAnsi" w:hAnsiTheme="minorHAnsi" w:cstheme="minorHAnsi"/>
          <w:lang w:val="en-GB"/>
        </w:rPr>
        <w:t xml:space="preserve">systematic review </w:t>
      </w:r>
      <w:r w:rsidR="005D1D9E">
        <w:rPr>
          <w:rFonts w:asciiTheme="minorHAnsi" w:hAnsiTheme="minorHAnsi" w:cstheme="minorHAnsi"/>
          <w:lang w:val="en-GB"/>
        </w:rPr>
        <w:t>identified</w:t>
      </w:r>
      <w:r w:rsidRPr="00832F83">
        <w:rPr>
          <w:rFonts w:asciiTheme="minorHAnsi" w:hAnsiTheme="minorHAnsi" w:cstheme="minorHAnsi"/>
          <w:lang w:val="en-GB"/>
        </w:rPr>
        <w:t xml:space="preserve"> </w:t>
      </w:r>
      <w:r w:rsidR="00D905C7">
        <w:rPr>
          <w:rFonts w:asciiTheme="minorHAnsi" w:hAnsiTheme="minorHAnsi" w:cstheme="minorHAnsi"/>
          <w:lang w:val="en-GB"/>
        </w:rPr>
        <w:t>four</w:t>
      </w:r>
      <w:r w:rsidR="00763C2B" w:rsidRPr="00832F83">
        <w:rPr>
          <w:rFonts w:asciiTheme="minorHAnsi" w:hAnsiTheme="minorHAnsi" w:cstheme="minorHAnsi"/>
          <w:lang w:val="en-GB"/>
        </w:rPr>
        <w:t xml:space="preserve"> studies </w:t>
      </w:r>
      <w:r w:rsidR="00862731">
        <w:rPr>
          <w:rFonts w:asciiTheme="minorHAnsi" w:hAnsiTheme="minorHAnsi" w:cstheme="minorHAnsi"/>
          <w:lang w:val="en-GB"/>
        </w:rPr>
        <w:t>that</w:t>
      </w:r>
      <w:r w:rsidR="00862731" w:rsidRPr="00832F83">
        <w:rPr>
          <w:rFonts w:asciiTheme="minorHAnsi" w:hAnsiTheme="minorHAnsi" w:cstheme="minorHAnsi"/>
          <w:lang w:val="en-GB"/>
        </w:rPr>
        <w:t xml:space="preserve"> </w:t>
      </w:r>
      <w:r w:rsidR="001E33AC">
        <w:rPr>
          <w:rFonts w:asciiTheme="minorHAnsi" w:hAnsiTheme="minorHAnsi" w:cstheme="minorHAnsi"/>
          <w:lang w:val="en-GB"/>
        </w:rPr>
        <w:t>evaluated</w:t>
      </w:r>
      <w:r w:rsidR="001E33AC" w:rsidRPr="00832F83">
        <w:rPr>
          <w:rFonts w:asciiTheme="minorHAnsi" w:hAnsiTheme="minorHAnsi" w:cstheme="minorHAnsi"/>
          <w:lang w:val="en-GB"/>
        </w:rPr>
        <w:t xml:space="preserve"> </w:t>
      </w:r>
      <w:r w:rsidR="00763C2B" w:rsidRPr="00832F83">
        <w:rPr>
          <w:rFonts w:asciiTheme="minorHAnsi" w:hAnsiTheme="minorHAnsi" w:cstheme="minorHAnsi"/>
          <w:lang w:val="en-GB"/>
        </w:rPr>
        <w:t>a method of implementation of CGA in</w:t>
      </w:r>
      <w:r w:rsidR="00ED18B1">
        <w:rPr>
          <w:rFonts w:asciiTheme="minorHAnsi" w:hAnsiTheme="minorHAnsi" w:cstheme="minorHAnsi"/>
          <w:lang w:val="en-GB"/>
        </w:rPr>
        <w:t xml:space="preserve"> the</w:t>
      </w:r>
      <w:r w:rsidR="002C288B">
        <w:rPr>
          <w:rFonts w:asciiTheme="minorHAnsi" w:hAnsiTheme="minorHAnsi" w:cstheme="minorHAnsi"/>
          <w:lang w:val="en-GB"/>
        </w:rPr>
        <w:t xml:space="preserve"> primary care practice.</w:t>
      </w:r>
      <w:r w:rsidR="00763C2B" w:rsidRPr="00832F83">
        <w:rPr>
          <w:rFonts w:asciiTheme="minorHAnsi" w:hAnsiTheme="minorHAnsi" w:cstheme="minorHAnsi"/>
          <w:lang w:val="en-GB"/>
        </w:rPr>
        <w:t xml:space="preserve"> </w:t>
      </w:r>
      <w:r w:rsidR="00763C2B" w:rsidRPr="004A0495">
        <w:rPr>
          <w:rFonts w:asciiTheme="minorHAnsi" w:hAnsiTheme="minorHAnsi" w:cstheme="minorHAnsi"/>
          <w:lang w:val="en-GB"/>
        </w:rPr>
        <w:t xml:space="preserve">All of the studies were </w:t>
      </w:r>
      <w:r w:rsidR="001E33AC">
        <w:rPr>
          <w:rFonts w:asciiTheme="minorHAnsi" w:hAnsiTheme="minorHAnsi" w:cstheme="minorHAnsi"/>
          <w:lang w:val="en-GB"/>
        </w:rPr>
        <w:t>considered</w:t>
      </w:r>
      <w:r w:rsidR="001E33AC" w:rsidRPr="004A0495">
        <w:rPr>
          <w:rFonts w:asciiTheme="minorHAnsi" w:hAnsiTheme="minorHAnsi" w:cstheme="minorHAnsi"/>
          <w:lang w:val="en-GB"/>
        </w:rPr>
        <w:t xml:space="preserve"> </w:t>
      </w:r>
      <w:r w:rsidR="00763C2B" w:rsidRPr="004A0495">
        <w:rPr>
          <w:rFonts w:asciiTheme="minorHAnsi" w:hAnsiTheme="minorHAnsi" w:cstheme="minorHAnsi"/>
          <w:lang w:val="en-GB"/>
        </w:rPr>
        <w:t>to be low risk of bias.</w:t>
      </w:r>
      <w:r w:rsidR="00763C2B" w:rsidRPr="00832F83">
        <w:rPr>
          <w:rFonts w:asciiTheme="minorHAnsi" w:hAnsiTheme="minorHAnsi" w:cstheme="minorHAnsi"/>
          <w:lang w:val="en-GB"/>
        </w:rPr>
        <w:t xml:space="preserve"> The studies were heterogeneous in their methodology,</w:t>
      </w:r>
      <w:r w:rsidR="00B265E1">
        <w:rPr>
          <w:rFonts w:asciiTheme="minorHAnsi" w:hAnsiTheme="minorHAnsi" w:cstheme="minorHAnsi"/>
          <w:lang w:val="en-GB"/>
        </w:rPr>
        <w:t xml:space="preserve"> patient identification</w:t>
      </w:r>
      <w:r w:rsidR="00146423">
        <w:rPr>
          <w:rFonts w:asciiTheme="minorHAnsi" w:hAnsiTheme="minorHAnsi" w:cstheme="minorHAnsi"/>
          <w:lang w:val="en-GB"/>
        </w:rPr>
        <w:t xml:space="preserve"> and</w:t>
      </w:r>
      <w:r w:rsidR="00763C2B" w:rsidRPr="00832F83">
        <w:rPr>
          <w:rFonts w:asciiTheme="minorHAnsi" w:hAnsiTheme="minorHAnsi" w:cstheme="minorHAnsi"/>
          <w:lang w:val="en-GB"/>
        </w:rPr>
        <w:t xml:space="preserve"> pr</w:t>
      </w:r>
      <w:r w:rsidR="00821C47">
        <w:rPr>
          <w:rFonts w:asciiTheme="minorHAnsi" w:hAnsiTheme="minorHAnsi" w:cstheme="minorHAnsi"/>
          <w:lang w:val="en-GB"/>
        </w:rPr>
        <w:t>imary outcome data</w:t>
      </w:r>
      <w:r w:rsidR="00763C2B" w:rsidRPr="00832F83">
        <w:rPr>
          <w:rFonts w:asciiTheme="minorHAnsi" w:hAnsiTheme="minorHAnsi" w:cstheme="minorHAnsi"/>
          <w:lang w:val="en-GB"/>
        </w:rPr>
        <w:t xml:space="preserve">. </w:t>
      </w:r>
    </w:p>
    <w:p w14:paraId="50AC760D" w14:textId="7E09957A" w:rsidR="001A61D2" w:rsidRDefault="001A61D2" w:rsidP="00832F83">
      <w:pPr>
        <w:jc w:val="both"/>
        <w:rPr>
          <w:rFonts w:asciiTheme="minorHAnsi" w:hAnsiTheme="minorHAnsi" w:cstheme="minorHAnsi"/>
          <w:lang w:val="en-GB"/>
        </w:rPr>
      </w:pPr>
    </w:p>
    <w:p w14:paraId="7E250F77" w14:textId="793ED0EB" w:rsidR="00BF23D4" w:rsidRPr="00832F83" w:rsidRDefault="001E33AC" w:rsidP="000D17BC">
      <w:pPr>
        <w:jc w:val="both"/>
        <w:rPr>
          <w:rFonts w:asciiTheme="minorHAnsi" w:hAnsiTheme="minorHAnsi" w:cstheme="minorHAnsi"/>
          <w:lang w:val="en-GB"/>
        </w:rPr>
      </w:pPr>
      <w:r>
        <w:rPr>
          <w:rFonts w:asciiTheme="minorHAnsi" w:hAnsiTheme="minorHAnsi" w:cstheme="minorHAnsi"/>
          <w:lang w:val="en-GB"/>
        </w:rPr>
        <w:t>A central theme among the included studies was the demonstration of a</w:t>
      </w:r>
      <w:r w:rsidRPr="00832F83">
        <w:rPr>
          <w:rFonts w:asciiTheme="minorHAnsi" w:hAnsiTheme="minorHAnsi" w:cstheme="minorHAnsi"/>
          <w:lang w:val="en-GB"/>
        </w:rPr>
        <w:t xml:space="preserve"> working relationship between </w:t>
      </w:r>
      <w:r>
        <w:rPr>
          <w:rFonts w:asciiTheme="minorHAnsi" w:hAnsiTheme="minorHAnsi" w:cstheme="minorHAnsi"/>
          <w:lang w:val="en-GB"/>
        </w:rPr>
        <w:t>the PCP and geriatrician</w:t>
      </w:r>
      <w:r w:rsidR="00DC02EE">
        <w:rPr>
          <w:rFonts w:asciiTheme="minorHAnsi" w:hAnsiTheme="minorHAnsi" w:cstheme="minorHAnsi"/>
          <w:lang w:val="en-GB"/>
        </w:rPr>
        <w:fldChar w:fldCharType="begin" w:fldLock="1"/>
      </w:r>
      <w:r w:rsidR="00A24EDB">
        <w:rPr>
          <w:rFonts w:asciiTheme="minorHAnsi" w:hAnsiTheme="minorHAnsi" w:cstheme="minorHAnsi"/>
          <w:lang w:val="en-GB"/>
        </w:rPr>
        <w:instrText>ADDIN CSL_CITATION {"citationItems":[{"id":"ITEM-1","itemData":{"DOI":"http://dx.doi.org/10.1136/bmjopen-2016-015278","abstract":"Objectives To evaluate the feasibility and potential clinical benefits of medicines optimisation through comprehensive geriatric assessment (CGA) of frail patients with multiple conditions, by secondary care geriatricians in a general practice care setting. Methods Seven general practitioner (GP) practices in one region of Stoke-on-Trent volunteered to take part. GPs selected patients (n=186) who were local permanent residents, at least 65 years old and on eight or more medications per day. Patients were sent a written invitation outlining the assessment purpose/format. Prior to patient assessments, primary care staff prepared packs detailing patient medical history, recent consultations, current medications, recent laboratory tests and social circumstances. One hour was allocated for the CGA per patient, with one of three geriatricians, to enable sufficient time to explore all relevant aspects. Assessment comprised a full history, thorough clinical examination, assessment of balance and mobility, mental function and information on home environment and support arrangements. After consultation, geriatricians made recommendations regarding further assessments, investigations or medication changes. Geriatricians entered their main findings and recommendations onto a standard template. Results In total, 687 recommendations for changes in patients' medication regimens were made for 169 (91%) patients. In 17 (9%) patients there was no recommendation to alter medications. This resulted in an average of four alterations in medication per patient. The predominant changes to medications were to stop medications (34%) or to reduce the dosage (24%). Starting a new medication represented 18% of all the medication changes. Adherence rates to geriatrician medication recommendations were 72% at 6 months and 65% at 12 months. Conclusions CGA of older patients with complex needs, by geriatricians in a general practice care setting, is feasible. Our study demonstrated constructive collaboration between GPs and geriatricians from secondary care, suggesting further studies and clinical trials are feasible and have scope to yield beneficial outcomes.Copyright © Article author(s). All rights reserved.","author":[{"dropping-particle":"","family":"Lea","given":"S.C.","non-dropping-particle":"","parse-names":false,"suffix":""},{"dropping-particle":"","family":"Watts, K.L., Davis, N.A., Panayiotou, B., Bankart, M.J., Arora","given":"A.","non-dropping-particle":"","parse-names":false,"suffix":""}],"container-title":"BMJ Open","id":"ITEM-1","issue":"9","issued":{"date-parts":[["2017"]]},"page":"e015278","title":"The potential clinical benefits of medicines optimisation through comprehensive geriatric assessment, carried out by secondary care geriatricians, in a general practice care setting in North Staffordshire, UK: A feasibility study","type":"article-journal","volume":"7"},"uris":["http://www.mendeley.com/documents/?uuid=8b8239eb-c206-4525-90f4-b2947c0e4682"]},{"id":"ITEM-2","itemData":{"DOI":"10.1016/j.archger.2008.09.007","ISBN":"0167-4943","ISSN":"01674943","PMID":"18996605","abstract":"The aim of this retrospective study was to describe and evaluate the impact of a new model used in caring for the elders in the community, based on geriatrician consultation, initiated by their general physician (GP) and conducted by both in five urban primary care clinics. Five hundred and forty-two elderly patients were referred to a geriatric consultant during a 41-month period. The patients' demographic, functional, cognitive medical status, reasons for referral and recommendations were recorded. Implementation by the GP of the geriatrician's recommendations was analyzed with the number of visits during the 6-month follow up. Patients were referred mainly for affective, cognitive, medical problems, functional decline and gait disturbances in 39.7%, 30.4%, 24.4%, 18.6% and 12.7% of cases, respectively. The referrals to the geriatrician increased from 133 in 2004 to 207 in 2006 (p = 0.01), while the visits to the GP decreased from 10.9 to 10.2 during 6-month period following the geriatric consultation (p &lt; 0.01). No decline was found in the other elderly patients. In most cases, the GP implemented the geriatrician's advice (p &lt; 0.01). Geriatrician consultations and recommendations in the primary care clinic were well accepted by the GP, thereby reducing the number of visits. ?? 2008 Elsevier Ireland Ltd. All rights reserved.","author":[{"dropping-particle":"","family":"Hermush","given":"Vered","non-dropping-particle":"","parse-names":false,"suffix":""},{"dropping-particle":"","family":"Daliot","given":"Daniel","non-dropping-particle":"","parse-names":false,"suffix":""},{"dropping-particle":"","family":"Weiss","given":"Avraham","non-dropping-particle":"","parse-names":false,"suffix":""},{"dropping-particle":"","family":"Brill","given":"Shai","non-dropping-particle":"","parse-names":false,"suffix":""},{"dropping-particle":"","family":"Beloosesky","given":"Yichayaou","non-dropping-particle":"","parse-names":false,"suffix":""}],"container-title":"Archives of Gerontology and Geriatrics","id":"ITEM-2","issue":"2","issued":{"date-parts":[["2009"]]},"page":"260-262","title":"The impact of geriatric consultation on the care of the elders in community clinics","type":"article-journal","volume":"49"},"uris":["http://www.mendeley.com/documents/?uuid=2dce89c4-6d7e-44d1-b328-3e1fc0a36b30"]},{"id":"ITEM-3","itemData":{"DOI":"10.1111/j.1532-5415.2007.01416.x","ISBN":"1532-5415","ISSN":"00028614","PMID":"17979898","abstract":"OBJECTIVES: To assess the effect of a team of geriatrics specialists on the practice style of primary care providers (PCPs) and the functioning of their patients aged 75 and older.\\n\\nDESIGN: Randomized, controlled trial.\\n\\nSETTING: Two primary care clinics in the Seattle, Washington, area.\\n\\nPARTICIPANTS: Thirty-one PCPs and 874 patients aged 75 and older.\\n\\nINTERVENTION: An interdisciplinary team of geriatrics specialists worked with patients and providers to enhance the geriatric focus of care.\\n\\nMEASUREMENTS: Main outcomes were a practice style reflecting a geriatric orientation and patient scores on the physical and affect subscales of the Arthritis Impact Measurement Scale 2-Short Form. Secondary outcomes were hospitalizations, incident disability in activities of daily living (ADLs), and PCP perceptions of the intervention. Death rates were also assessed.\\n\\nRESULTS: Intervention providers screened significantly more for geriatric syndromes at 12 months, but this finding did not persist at 24 months. There were no significant differences in adequate hypertension control or high-risk prescribing at 12 or 24 months of follow-up. There were no significant differences in patient functioning or significant differences in hospitalization rates at either time point. Meaningful differences were observed in ADL disability at 12 but not 24 months. PCPs viewed the intervention favorably. Seventy-eight participants died over the 24 months of follow-up; the proportion dying was higher in the intervention group (11.4% in intervention group vs 7.1% of controls, P=.03).\\n\\nCONCLUSION: The addition of an interdisciplinary geriatric team was acceptable to PCPs and had some effect on care of geriatric conditions but little effect on patient function or the use of inpatient care and was associated with greater mortality.","author":[{"dropping-particle":"","family":"Phelan","given":"Elizabeth A.","non-dropping-particle":"","parse-names":false,"suffix":""},{"dropping-particle":"","family":"Balderson","given":"Benjamin","non-dropping-particle":"","parse-names":false,"suffix":""},{"dropping-particle":"","family":"Levine","given":"Martin","non-dropping-particle":"","parse-names":false,"suffix":""},{"dropping-particle":"","family":"Erro","given":"Janet H.","non-dropping-particle":"","parse-names":false,"suffix":""},{"dropping-particle":"","family":"Jordan","given":"Luesa","non-dropping-particle":"","parse-names":false,"suffix":""},{"dropping-particle":"","family":"Grothaus","given":"Lou","non-dropping-particle":"","parse-names":false,"suffix":""},{"dropping-particle":"","family":"Sandhu","given":"Nirmala","non-dropping-particle":"","parse-names":false,"suffix":""},{"dropping-particle":"","family":"Perrault","given":"Patrick J.","non-dropping-particle":"","parse-names":false,"suffix":""},{"dropping-particle":"","family":"Logerfo","given":"James P.","non-dropping-particle":"","parse-names":false,"suffix":""},{"dropping-particle":"","family":"Wagner","given":"Edward H.","non-dropping-particle":"","parse-names":false,"suffix":""}],"container-title":"Journal of the American Geriatrics Society","id":"ITEM-3","issue":"11","issued":{"date-parts":[["2007"]]},"page":"1748-1756","title":"Delivering effective primary care to older adults: A randomized, controlled trial of the senior resource team at group health cooperative","type":"article-journal","volume":"55"},"uris":["http://www.mendeley.com/documents/?uuid=e4c9335b-3453-45d5-82b7-2c70ef495ab8"]},{"id":"ITEM-4","itemData":{"DOI":"10.3122/jabfm.19.4.331","ISBN":"1557-2625\\r1558-7118","ISSN":"1557-2625","PMID":"16809646","abstract":"BACKGROUND: Frail elders often receive low-quality primary care, yet the optimal role of geriatricians in primary care settings remains uncertain. We evaluated the health utilization impacts of an innovative intervention emphasizing chronic disease self-management and physical activity promotion among frail elders in primary care.\\n\\nMETHODS: The intervention was implemented within two primary care practices at a single clinic serving a large population of frail elders enrolled in a western Washington health plan. Subjects included older patients (age &gt;or=65 years) with disproportionate baseline outpatient service use who attended two on-site visits with a geriatrician during which each received comprehensive assessment and a problem-solving intervention to enhance chronic disease self-management and promote physical activity (N = 146). Our evaluation had a retrospective matched cohort design. Controls receiving primary care at other health plan clinics were matched 3:1 to intervention subjects by sex and a propensity score (N = 437), which was computed using demographic, clinical, and health care utilization factors that were predictive of attending the intervention. Among intervention subjects and controls following the intervention, we compared relative rates of hospitalization, outpatient and specialty visits, nursing home admission, mortality, and prescription of selected high-risk medications, as well as total health care costs.\\n\\nRESULTS: From March 2002 to November 2003, the geriatrician evaluated 146 of 725 elderly subjects (20%) in the two primary care practices. During a mean follow-up of 1.3 years, intervention subjects had a reduced rate of hospitalization relative to matched controls (incidence rate ratio 0.57; 95% CI: 0.37 to 0.86; P &lt; .01). Intervention and control subjects did not have significantly different rates of specialty visits, outpatient visits, nursing home admission, mortality, or high-risk prescriptions. Relative to matched controls during follow-up, total health care costs were 26.3% lower among intervention subjects (95% CI: 1.3%, 44.9%; P = .04).\\n\\nCONCLUSIONS: Outpatient geriatric interventions emphasizing collaboration between geriatricians and primary care physicians, chronic disease self-management, and physical activity may reduce hospitalization risk and total health care costs among vulnerable elders.","author":[{"dropping-particle":"","family":"Fenton","given":"Joshua J","non-dropping-particle":"","parse-names":false,"suffix":""},{"dropping-particle":"","family":"Levine","given":"Martin D","non-dropping-particle":"","parse-names":false,"suffix":""},{"dropping-particle":"","family":"Mahoney","given":"Lisa D","non-dropping-particle":"","parse-names":false,"suffix":""},{"dropping-particle":"","family":"Heagerty","given":"Patrick J","non-dropping-particle":"","parse-names":false,"suffix":""},{"dropping-particle":"","family":"Wagner","given":"Edward H","non-dropping-particle":"","parse-names":false,"suffix":""}],"container-title":"Journal of the American Board of Family Medicine : JABFM","id":"ITEM-4","issue":"4","issued":{"date-parts":[["2004"]]},"page":"331-9","title":"Bringing geriatricians to the front lines: evaluation of a quality improvement intervention in primary care.","type":"article-journal","volume":"19"},"uris":["http://www.mendeley.com/documents/?uuid=b09e5e2e-c932-44bd-8165-7904a78756f6"]}],"mendeley":{"formattedCitation":"[15–18]","plainTextFormattedCitation":"[15–18]","previouslyFormattedCitation":"[15–18]"},"properties":{"noteIndex":0},"schema":"https://github.com/citation-style-language/schema/raw/master/csl-citation.json"}</w:instrText>
      </w:r>
      <w:r w:rsidR="00DC02EE">
        <w:rPr>
          <w:rFonts w:asciiTheme="minorHAnsi" w:hAnsiTheme="minorHAnsi" w:cstheme="minorHAnsi"/>
          <w:lang w:val="en-GB"/>
        </w:rPr>
        <w:fldChar w:fldCharType="separate"/>
      </w:r>
      <w:r w:rsidR="00F863B4" w:rsidRPr="00F863B4">
        <w:rPr>
          <w:rFonts w:asciiTheme="minorHAnsi" w:hAnsiTheme="minorHAnsi" w:cstheme="minorHAnsi"/>
          <w:noProof/>
          <w:lang w:val="en-GB"/>
        </w:rPr>
        <w:t>[15–18]</w:t>
      </w:r>
      <w:r w:rsidR="00DC02EE">
        <w:rPr>
          <w:rFonts w:asciiTheme="minorHAnsi" w:hAnsiTheme="minorHAnsi" w:cstheme="minorHAnsi"/>
          <w:lang w:val="en-GB"/>
        </w:rPr>
        <w:fldChar w:fldCharType="end"/>
      </w:r>
      <w:r w:rsidR="001A61D2">
        <w:rPr>
          <w:rFonts w:asciiTheme="minorHAnsi" w:hAnsiTheme="minorHAnsi" w:cstheme="minorHAnsi"/>
          <w:lang w:val="en-GB"/>
        </w:rPr>
        <w:t xml:space="preserve"> </w:t>
      </w:r>
      <w:r w:rsidR="001A61D2" w:rsidRPr="00832F83">
        <w:rPr>
          <w:rFonts w:asciiTheme="minorHAnsi" w:hAnsiTheme="minorHAnsi" w:cstheme="minorHAnsi"/>
          <w:lang w:val="en-GB"/>
        </w:rPr>
        <w:t xml:space="preserve">to </w:t>
      </w:r>
      <w:r w:rsidR="001A61D2">
        <w:rPr>
          <w:rFonts w:asciiTheme="minorHAnsi" w:hAnsiTheme="minorHAnsi" w:cstheme="minorHAnsi"/>
          <w:lang w:val="en-GB"/>
        </w:rPr>
        <w:t>discuss assessments and onward management</w:t>
      </w:r>
      <w:r w:rsidR="005D38F7">
        <w:rPr>
          <w:rFonts w:asciiTheme="minorHAnsi" w:hAnsiTheme="minorHAnsi" w:cstheme="minorHAnsi"/>
          <w:lang w:val="en-GB"/>
        </w:rPr>
        <w:t xml:space="preserve"> for each patient</w:t>
      </w:r>
      <w:r w:rsidR="001A61D2" w:rsidRPr="00832F83">
        <w:rPr>
          <w:rFonts w:asciiTheme="minorHAnsi" w:hAnsiTheme="minorHAnsi" w:cstheme="minorHAnsi"/>
          <w:lang w:val="en-GB"/>
        </w:rPr>
        <w:t>.</w:t>
      </w:r>
      <w:r w:rsidR="00BF23D4">
        <w:rPr>
          <w:rFonts w:asciiTheme="minorHAnsi" w:hAnsiTheme="minorHAnsi" w:cstheme="minorHAnsi"/>
          <w:lang w:val="en-GB"/>
        </w:rPr>
        <w:t xml:space="preserve"> One</w:t>
      </w:r>
      <w:r w:rsidR="00BF23D4" w:rsidRPr="00832F83">
        <w:rPr>
          <w:rFonts w:asciiTheme="minorHAnsi" w:hAnsiTheme="minorHAnsi" w:cstheme="minorHAnsi"/>
          <w:lang w:val="en-GB"/>
        </w:rPr>
        <w:t xml:space="preserve"> review in</w:t>
      </w:r>
      <w:r w:rsidR="00BF23D4">
        <w:rPr>
          <w:rFonts w:asciiTheme="minorHAnsi" w:hAnsiTheme="minorHAnsi" w:cstheme="minorHAnsi"/>
          <w:lang w:val="en-GB"/>
        </w:rPr>
        <w:t xml:space="preserve"> Australia found that</w:t>
      </w:r>
      <w:r w:rsidR="00BF23D4" w:rsidRPr="00832F83">
        <w:rPr>
          <w:rFonts w:asciiTheme="minorHAnsi" w:hAnsiTheme="minorHAnsi" w:cstheme="minorHAnsi"/>
          <w:lang w:val="en-GB"/>
        </w:rPr>
        <w:t xml:space="preserve"> close communication between pri</w:t>
      </w:r>
      <w:r w:rsidR="00BF23D4">
        <w:rPr>
          <w:rFonts w:asciiTheme="minorHAnsi" w:hAnsiTheme="minorHAnsi" w:cstheme="minorHAnsi"/>
          <w:lang w:val="en-GB"/>
        </w:rPr>
        <w:t>mary and secondary care providers improve</w:t>
      </w:r>
      <w:r w:rsidR="002C288B">
        <w:rPr>
          <w:rFonts w:asciiTheme="minorHAnsi" w:hAnsiTheme="minorHAnsi" w:cstheme="minorHAnsi"/>
          <w:lang w:val="en-GB"/>
        </w:rPr>
        <w:t>d</w:t>
      </w:r>
      <w:r w:rsidR="00BF23D4" w:rsidRPr="00832F83">
        <w:rPr>
          <w:rFonts w:asciiTheme="minorHAnsi" w:hAnsiTheme="minorHAnsi" w:cstheme="minorHAnsi"/>
          <w:lang w:val="en-GB"/>
        </w:rPr>
        <w:t xml:space="preserve"> health outcomes and patient satisfaction</w:t>
      </w:r>
      <w:r w:rsidR="004934B5">
        <w:rPr>
          <w:rFonts w:asciiTheme="minorHAnsi" w:hAnsiTheme="minorHAnsi" w:cstheme="minorHAnsi"/>
          <w:lang w:val="en-GB"/>
        </w:rPr>
        <w:fldChar w:fldCharType="begin" w:fldLock="1"/>
      </w:r>
      <w:r w:rsidR="00A24EDB">
        <w:rPr>
          <w:rFonts w:asciiTheme="minorHAnsi" w:hAnsiTheme="minorHAnsi" w:cstheme="minorHAnsi"/>
          <w:lang w:val="en-GB"/>
        </w:rPr>
        <w:instrText>ADDIN CSL_CITATION {"citationItems":[{"id":"ITEM-1","itemData":{"DOI":"10.5334/ijic.328","ISBN":"1568-4156","ISSN":"1568-4156","PMID":"19956377","abstract":"INTRODUCTION: To fulfil its role of coordinating health care, primary health care needs to be well integrated, internally and with other health and related services. In Australia, primary health care services are divided between public and private sectors, are responsible to different levels of government and work under a variety of funding arrangements, with no overarching policy to provide a common frame of reference for their activities. DESCRIPTION OF POLICY: Over the past decade, coordination of service provision has been improved by changes to the funding of private medical and allied health services for chronic conditions, by the development in some states of voluntary networks of services and by local initiatives, although these have had little impact on coordination of planning. Integrated primary health care centres are being established nationally and in some states, but these are too recent for their impact to be assessed. Reforms being considered by the federal government include bringing primary health care under one level of government with a national primary health care policy, establishing regional organisations to coordinate health planning, trialling voluntary registration of patients with general practices and reforming funding systems. If adopted, these could greatly improve integration within primary health care. DISCUSSION: Careful change management and realistic expectations will be needed. Also other challenges remain, in particular the need for developing a more population and community oriented primary health care.","author":[{"dropping-particle":"","family":"Davies","given":"Gawaine Powell","non-dropping-particle":"","parse-names":false,"suffix":""},{"dropping-particle":"","family":"Perkins","given":"David","non-dropping-particle":"","parse-names":false,"suffix":""},{"dropping-particle":"","family":"McDonald","given":"Julie","non-dropping-particle":"","parse-names":false,"suffix":""},{"dropping-particle":"","family":"Williams","given":"Anna","non-dropping-particle":"","parse-names":false,"suffix":""}],"container-title":"International Journal of Integrated Care","id":"ITEM-1","issue":"October","issued":{"date-parts":[["2009"]]},"page":"e95","title":"Integrated primary health care in Australia","type":"article-journal","volume":"9"},"uris":["http://www.mendeley.com/documents/?uuid=1f5ddabb-7613-47cc-9463-df9f8168cc3a"]}],"mendeley":{"formattedCitation":"[20]","plainTextFormattedCitation":"[20]","previouslyFormattedCitation":"[20]"},"properties":{"noteIndex":0},"schema":"https://github.com/citation-style-language/schema/raw/master/csl-citation.json"}</w:instrText>
      </w:r>
      <w:r w:rsidR="004934B5">
        <w:rPr>
          <w:rFonts w:asciiTheme="minorHAnsi" w:hAnsiTheme="minorHAnsi" w:cstheme="minorHAnsi"/>
          <w:lang w:val="en-GB"/>
        </w:rPr>
        <w:fldChar w:fldCharType="separate"/>
      </w:r>
      <w:r w:rsidR="00F863B4" w:rsidRPr="00F863B4">
        <w:rPr>
          <w:rFonts w:asciiTheme="minorHAnsi" w:hAnsiTheme="minorHAnsi" w:cstheme="minorHAnsi"/>
          <w:noProof/>
          <w:lang w:val="en-GB"/>
        </w:rPr>
        <w:t>[20]</w:t>
      </w:r>
      <w:r w:rsidR="004934B5">
        <w:rPr>
          <w:rFonts w:asciiTheme="minorHAnsi" w:hAnsiTheme="minorHAnsi" w:cstheme="minorHAnsi"/>
          <w:lang w:val="en-GB"/>
        </w:rPr>
        <w:fldChar w:fldCharType="end"/>
      </w:r>
      <w:r w:rsidR="00BF23D4" w:rsidRPr="005D38F7">
        <w:rPr>
          <w:rFonts w:asciiTheme="minorHAnsi" w:hAnsiTheme="minorHAnsi" w:cstheme="minorHAnsi"/>
          <w:lang w:val="en-GB"/>
        </w:rPr>
        <w:t>.</w:t>
      </w:r>
      <w:r w:rsidR="00BF23D4" w:rsidRPr="00832F83">
        <w:rPr>
          <w:rFonts w:asciiTheme="minorHAnsi" w:hAnsiTheme="minorHAnsi" w:cstheme="minorHAnsi"/>
          <w:lang w:val="en-GB"/>
        </w:rPr>
        <w:t xml:space="preserve"> The relevant primary care board recommended stronger relationships between service providers with systems to support this, suggesting shared assessments and care plans</w:t>
      </w:r>
      <w:r w:rsidR="005D38F7">
        <w:rPr>
          <w:rFonts w:asciiTheme="minorHAnsi" w:hAnsiTheme="minorHAnsi" w:cstheme="minorHAnsi"/>
          <w:lang w:val="en-GB"/>
        </w:rPr>
        <w:t>.</w:t>
      </w:r>
      <w:r w:rsidR="006518BD">
        <w:rPr>
          <w:rFonts w:asciiTheme="minorHAnsi" w:hAnsiTheme="minorHAnsi" w:cstheme="minorHAnsi"/>
          <w:lang w:val="en-GB"/>
        </w:rPr>
        <w:t xml:space="preserve"> </w:t>
      </w:r>
      <w:r w:rsidR="005D38F7">
        <w:rPr>
          <w:rFonts w:asciiTheme="minorHAnsi" w:hAnsiTheme="minorHAnsi" w:cstheme="minorHAnsi"/>
          <w:lang w:val="en-GB"/>
        </w:rPr>
        <w:t>T</w:t>
      </w:r>
      <w:r w:rsidR="00BF23D4">
        <w:rPr>
          <w:rFonts w:asciiTheme="minorHAnsi" w:hAnsiTheme="minorHAnsi" w:cstheme="minorHAnsi"/>
          <w:lang w:val="en-GB"/>
        </w:rPr>
        <w:t>he</w:t>
      </w:r>
      <w:r w:rsidR="00BF23D4" w:rsidRPr="00832F83">
        <w:rPr>
          <w:rFonts w:asciiTheme="minorHAnsi" w:hAnsiTheme="minorHAnsi" w:cstheme="minorHAnsi"/>
          <w:lang w:val="en-GB"/>
        </w:rPr>
        <w:t xml:space="preserve"> NHS </w:t>
      </w:r>
      <w:r w:rsidR="00BF23D4">
        <w:rPr>
          <w:rFonts w:asciiTheme="minorHAnsi" w:hAnsiTheme="minorHAnsi" w:cstheme="minorHAnsi"/>
          <w:lang w:val="en-GB"/>
        </w:rPr>
        <w:t>has echoed this by launching</w:t>
      </w:r>
      <w:r w:rsidR="00BF23D4" w:rsidRPr="00832F83">
        <w:rPr>
          <w:rFonts w:asciiTheme="minorHAnsi" w:hAnsiTheme="minorHAnsi" w:cstheme="minorHAnsi"/>
          <w:lang w:val="en-GB"/>
        </w:rPr>
        <w:t xml:space="preserve"> plans</w:t>
      </w:r>
      <w:r w:rsidR="000740DB">
        <w:rPr>
          <w:rFonts w:asciiTheme="minorHAnsi" w:hAnsiTheme="minorHAnsi" w:cstheme="minorHAnsi"/>
          <w:lang w:val="en-GB"/>
        </w:rPr>
        <w:t xml:space="preserve"> and legislation</w:t>
      </w:r>
      <w:r w:rsidR="00BF23D4" w:rsidRPr="00832F83">
        <w:rPr>
          <w:rFonts w:asciiTheme="minorHAnsi" w:hAnsiTheme="minorHAnsi" w:cstheme="minorHAnsi"/>
          <w:lang w:val="en-GB"/>
        </w:rPr>
        <w:t xml:space="preserve"> in 2015 to improve collaboration</w:t>
      </w:r>
      <w:r w:rsidR="00F52744">
        <w:rPr>
          <w:rFonts w:asciiTheme="minorHAnsi" w:hAnsiTheme="minorHAnsi" w:cstheme="minorHAnsi"/>
          <w:lang w:val="en-GB"/>
        </w:rPr>
        <w:t xml:space="preserve"> and integration of care</w:t>
      </w:r>
      <w:r w:rsidR="00BF23D4" w:rsidRPr="00832F83">
        <w:rPr>
          <w:rFonts w:asciiTheme="minorHAnsi" w:hAnsiTheme="minorHAnsi" w:cstheme="minorHAnsi"/>
          <w:lang w:val="en-GB"/>
        </w:rPr>
        <w:t xml:space="preserve"> between NHS services</w:t>
      </w:r>
      <w:r w:rsidR="004934B5">
        <w:rPr>
          <w:rFonts w:asciiTheme="minorHAnsi" w:hAnsiTheme="minorHAnsi" w:cstheme="minorHAnsi"/>
          <w:lang w:val="en-GB"/>
        </w:rPr>
        <w:fldChar w:fldCharType="begin" w:fldLock="1"/>
      </w:r>
      <w:r w:rsidR="00A24EDB">
        <w:rPr>
          <w:rFonts w:asciiTheme="minorHAnsi" w:hAnsiTheme="minorHAnsi" w:cstheme="minorHAnsi"/>
          <w:lang w:val="en-GB"/>
        </w:rPr>
        <w:instrText>ADDIN CSL_CITATION {"citationItems":[{"id":"ITEM-1","itemData":{"ISBN":"9781909029699","abstract":"• Sustainability and transformation plans (STPs) are plans for the future of health and care services in England. NHS organisations in different parts of the country have been asked to collaborate to respond to the challenges facing local services. This marks a decisive shiſt from the focus on competition as a means of improving health service performance in the Health and Social Care Act 2012. • Our research focused on how STPs are being developed in different parts of the country, based on interviews with senior NHS and local government leaders in four STP areas. While leaders supported the idea of working together to improve services and manage limited resources, the process of developing STPs has been challenging. • It is important to recognise the context in which the plans are being developed. The pressures facing local services are significant and growing, and the timescales available to develop the plans have been extremely tight. The plans are also being developed within the fragmented and complex organisational arrangements created by the Health and Social Care Act. In this context, credit needs to be given to local areas for the progress made on STPs so far, notwithstanding the major challenges identified in this report.","author":[{"dropping-particle":"","family":"Alderwick","given":"Hugh","non-dropping-particle":"","parse-names":false,"suffix":""}],"container-title":"The King's Fund","id":"ITEM-1","issue":"November","issued":{"date-parts":[["2016"]]},"page":"87","title":"Sustainability and transformation plans in the NHS.","type":"article-journal"},"uris":["http://www.mendeley.com/documents/?uuid=7e94a5e9-14de-43b5-987e-4ee5c4c892e1","http://www.mendeley.com/documents/?uuid=07d7f116-e723-44b0-bf29-b81313c2ba59","http://www.mendeley.com/documents/?uuid=ae00ea8b-4d65-4e2d-898b-eb429265e3ff"]},{"id":"ITEM-2","itemData":{"DOI":"10.5334/ijic.328","ISBN":"1568-4156","ISSN":"1568-4156","PMID":"19956377","abstract":"INTRODUCTION: To fulfil its role of coordinating health care, primary health care needs to be well integrated, internally and with other health and related services. In Australia, primary health care services are divided between public and private sectors, are responsible to different levels of government and work under a variety of funding arrangements, with no overarching policy to provide a common frame of reference for their activities. DESCRIPTION OF POLICY: Over the past decade, coordination of service provision has been improved by changes to the funding of private medical and allied health services for chronic conditions, by the development in some states of voluntary networks of services and by local initiatives, although these have had little impact on coordination of planning. Integrated primary health care centres are being established nationally and in some states, but these are too recent for their impact to be assessed. Reforms being considered by the federal government include bringing primary health care under one level of government with a national primary health care policy, establishing regional organisations to coordinate health planning, trialling voluntary registration of patients with general practices and reforming funding systems. If adopted, these could greatly improve integration within primary health care. DISCUSSION: Careful change management and realistic expectations will be needed. Also other challenges remain, in particular the need for developing a more population and community oriented primary health care.","author":[{"dropping-particle":"","family":"Davies","given":"Gawaine Powell","non-dropping-particle":"","parse-names":false,"suffix":""},{"dropping-particle":"","family":"Perkins","given":"David","non-dropping-particle":"","parse-names":false,"suffix":""},{"dropping-particle":"","family":"McDonald","given":"Julie","non-dropping-particle":"","parse-names":false,"suffix":""},{"dropping-particle":"","family":"Williams","given":"Anna","non-dropping-particle":"","parse-names":false,"suffix":""}],"container-title":"International Journal of Integrated Care","id":"ITEM-2","issue":"October","issued":{"date-parts":[["2009"]]},"page":"e95","title":"Integrated primary health care in Australia","type":"article-journal","volume":"9"},"uris":["http://www.mendeley.com/documents/?uuid=1f5ddabb-7613-47cc-9463-df9f8168cc3a"]},{"id":"ITEM-3","itemData":{"author":[{"dropping-particle":"","family":"Government","given":"U.K.","non-dropping-particle":"","parse-names":false,"suffix":""}],"id":"ITEM-3","issued":{"date-parts":[["2015"]]},"title":"Health and Social Care Act 2015","type":"report"},"uris":["http://www.mendeley.com/documents/?uuid=65913799-37a3-415f-bd9c-9391e82b1988","http://www.mendeley.com/documents/?uuid=5092230c-e9a1-4fb0-8de5-85faaba6179f","http://www.mendeley.com/documents/?uuid=fcf22697-5bff-48ef-bf5f-618d5c6a453e"]}],"mendeley":{"formattedCitation":"[20–22]","plainTextFormattedCitation":"[20–22]","previouslyFormattedCitation":"[20–22]"},"properties":{"noteIndex":0},"schema":"https://github.com/citation-style-language/schema/raw/master/csl-citation.json"}</w:instrText>
      </w:r>
      <w:r w:rsidR="004934B5">
        <w:rPr>
          <w:rFonts w:asciiTheme="minorHAnsi" w:hAnsiTheme="minorHAnsi" w:cstheme="minorHAnsi"/>
          <w:lang w:val="en-GB"/>
        </w:rPr>
        <w:fldChar w:fldCharType="separate"/>
      </w:r>
      <w:r w:rsidR="00F863B4" w:rsidRPr="00F863B4">
        <w:rPr>
          <w:rFonts w:asciiTheme="minorHAnsi" w:hAnsiTheme="minorHAnsi" w:cstheme="minorHAnsi"/>
          <w:noProof/>
          <w:lang w:val="en-GB"/>
        </w:rPr>
        <w:t>[20–22]</w:t>
      </w:r>
      <w:r w:rsidR="004934B5">
        <w:rPr>
          <w:rFonts w:asciiTheme="minorHAnsi" w:hAnsiTheme="minorHAnsi" w:cstheme="minorHAnsi"/>
          <w:lang w:val="en-GB"/>
        </w:rPr>
        <w:fldChar w:fldCharType="end"/>
      </w:r>
      <w:r w:rsidR="00B66708">
        <w:rPr>
          <w:rFonts w:asciiTheme="minorHAnsi" w:hAnsiTheme="minorHAnsi" w:cstheme="minorHAnsi"/>
          <w:lang w:val="en-GB"/>
        </w:rPr>
        <w:t xml:space="preserve">, and the European Social Protection committee reported </w:t>
      </w:r>
      <w:r w:rsidR="00F52744">
        <w:rPr>
          <w:rFonts w:asciiTheme="minorHAnsi" w:hAnsiTheme="minorHAnsi" w:cstheme="minorHAnsi"/>
          <w:lang w:val="en-GB"/>
        </w:rPr>
        <w:t xml:space="preserve">on the need </w:t>
      </w:r>
      <w:r w:rsidR="00B66708">
        <w:rPr>
          <w:rFonts w:asciiTheme="minorHAnsi" w:hAnsiTheme="minorHAnsi" w:cstheme="minorHAnsi"/>
          <w:lang w:val="en-GB"/>
        </w:rPr>
        <w:t>to improve the provisions of long</w:t>
      </w:r>
      <w:r>
        <w:rPr>
          <w:rFonts w:asciiTheme="minorHAnsi" w:hAnsiTheme="minorHAnsi" w:cstheme="minorHAnsi"/>
          <w:lang w:val="en-GB"/>
        </w:rPr>
        <w:t>-</w:t>
      </w:r>
      <w:r w:rsidR="00B66708">
        <w:rPr>
          <w:rFonts w:asciiTheme="minorHAnsi" w:hAnsiTheme="minorHAnsi" w:cstheme="minorHAnsi"/>
          <w:lang w:val="en-GB"/>
        </w:rPr>
        <w:t xml:space="preserve">term care throughout </w:t>
      </w:r>
      <w:r w:rsidR="00B66708">
        <w:rPr>
          <w:rFonts w:asciiTheme="minorHAnsi" w:hAnsiTheme="minorHAnsi" w:cstheme="minorHAnsi"/>
          <w:lang w:val="en-GB"/>
        </w:rPr>
        <w:lastRenderedPageBreak/>
        <w:t>Europe</w:t>
      </w:r>
      <w:r w:rsidR="00F52744">
        <w:rPr>
          <w:rFonts w:asciiTheme="minorHAnsi" w:hAnsiTheme="minorHAnsi" w:cstheme="minorHAnsi"/>
          <w:lang w:val="en-GB"/>
        </w:rPr>
        <w:fldChar w:fldCharType="begin" w:fldLock="1"/>
      </w:r>
      <w:r w:rsidR="00A24EDB">
        <w:rPr>
          <w:rFonts w:asciiTheme="minorHAnsi" w:hAnsiTheme="minorHAnsi" w:cstheme="minorHAnsi"/>
          <w:lang w:val="en-GB"/>
        </w:rPr>
        <w:instrText>ADDIN CSL_CITATION {"citationItems":[{"id":"ITEM-1","itemData":{"DOI":"10.2767/32352","ISBN":"978-92-79-39283-2","abstract":"Preface by the Working Group on Age of the Social Protection Committee dealing with long-term care\\r\\nFully aware of the vast differences between the Member States of the European Union (EU) when it comes to demography, economy, traditions and the development of systems for Long Term Care (LTC), the Social Protection Committee Working Group on Ageing (SPC-WG-AGE) is trying to find common ground for cooperation and action.\\r\\nThe group acknowledges that there is no one-size-fits-all solution to cope with the increasing demands caused by the ageing of our societies. At the same time the group is convinced that there is much value in mutual learning between Member States and that exiting evidence about innovative approaches to social protection against long-term care risks demonstrate that it is possible to contain the growth in needs , make care more efficient and ensure dignity in care if action is taken based on best available knowledge. Several different approaches may have to be taken at the same time and with different emphasis in different Member States.\\r\\nThe aim of this report is:\\r\\n• to reiterate the case for social protection against the risk of LTC needs;\\r\\n• to identify existing evidence about possible ways to contain and address present and future demands;\\r\\n• to identify where there is lack of knowledge and need for further evidence;\\r\\n• to give examples of good practices around the EU that could be considered also in other Member States;\\r\\n• to suggest to the SPC where policy action could be taken to increase EU support to the efforts of Member States.\\r\\nThe aim of this report is not:\\r\\n• to change the primary responsibility of Member States for the provision of LTC;\\r\\n• to increase the burden of reporting on Member States.\\r\\nAs a basis for the report the SPC-WG-AGE has used knowledge gained during a number of meetings where experts and stakeholders from a wide range of Member States and organisations have presented their view and expertise. Recent statistics, Peer Reviews, Commission papers, joint work with the OECD and project reports have also fed into the draft report.\\r\\nClearly this report cannot claim to hold all facts, and certainly not all answers, but to our knowledge this is the first common EU Member State effort taking on this broad, and in our opinion necessary, view in the long-term care area.\\r\\nHopefully, it will lead to a good discussion within the SPC and in single Member States and stimulate further cooperation…","author":[{"dropping-particle":"","family":"European Commission.","given":"","non-dropping-particle":"","parse-names":false,"suffix":""},{"dropping-particle":"","family":"Social Protection Committee","given":"EU","non-dropping-particle":"","parse-names":false,"suffix":""}],"id":"ITEM-1","issue":"June","issued":{"date-parts":[["2014"]]},"title":"Adequate social protection for long-term care needs in an ageing society: report jointly prepared by the Social Protection Committee and the European Commission.","type":"article-journal"},"uris":["http://www.mendeley.com/documents/?uuid=ecbb0066-996e-4efd-a6ab-2b27b41ac274"]}],"mendeley":{"formattedCitation":"[23]","plainTextFormattedCitation":"[23]","previouslyFormattedCitation":"[23]"},"properties":{"noteIndex":0},"schema":"https://github.com/citation-style-language/schema/raw/master/csl-citation.json"}</w:instrText>
      </w:r>
      <w:r w:rsidR="00F52744">
        <w:rPr>
          <w:rFonts w:asciiTheme="minorHAnsi" w:hAnsiTheme="minorHAnsi" w:cstheme="minorHAnsi"/>
          <w:lang w:val="en-GB"/>
        </w:rPr>
        <w:fldChar w:fldCharType="separate"/>
      </w:r>
      <w:r w:rsidR="00F863B4" w:rsidRPr="00F863B4">
        <w:rPr>
          <w:rFonts w:asciiTheme="minorHAnsi" w:hAnsiTheme="minorHAnsi" w:cstheme="minorHAnsi"/>
          <w:noProof/>
          <w:lang w:val="en-GB"/>
        </w:rPr>
        <w:t>[23]</w:t>
      </w:r>
      <w:r w:rsidR="00F52744">
        <w:rPr>
          <w:rFonts w:asciiTheme="minorHAnsi" w:hAnsiTheme="minorHAnsi" w:cstheme="minorHAnsi"/>
          <w:lang w:val="en-GB"/>
        </w:rPr>
        <w:fldChar w:fldCharType="end"/>
      </w:r>
      <w:r w:rsidR="005441DF">
        <w:rPr>
          <w:rFonts w:asciiTheme="minorHAnsi" w:hAnsiTheme="minorHAnsi" w:cstheme="minorHAnsi"/>
          <w:lang w:val="en-GB"/>
        </w:rPr>
        <w:t>.</w:t>
      </w:r>
      <w:r w:rsidR="008C647B">
        <w:rPr>
          <w:rFonts w:asciiTheme="minorHAnsi" w:hAnsiTheme="minorHAnsi" w:cstheme="minorHAnsi"/>
          <w:lang w:val="en-GB"/>
        </w:rPr>
        <w:t xml:space="preserve"> Several such schemes in varying guises have been developed with some suggestion </w:t>
      </w:r>
      <w:r w:rsidR="001E14AF">
        <w:rPr>
          <w:rFonts w:asciiTheme="minorHAnsi" w:hAnsiTheme="minorHAnsi" w:cstheme="minorHAnsi"/>
          <w:lang w:val="en-GB"/>
        </w:rPr>
        <w:t xml:space="preserve">of a </w:t>
      </w:r>
      <w:r w:rsidR="008C647B">
        <w:rPr>
          <w:rFonts w:asciiTheme="minorHAnsi" w:hAnsiTheme="minorHAnsi" w:cstheme="minorHAnsi"/>
          <w:lang w:val="en-GB"/>
        </w:rPr>
        <w:t>redu</w:t>
      </w:r>
      <w:r w:rsidR="001E14AF">
        <w:rPr>
          <w:rFonts w:asciiTheme="minorHAnsi" w:hAnsiTheme="minorHAnsi" w:cstheme="minorHAnsi"/>
          <w:lang w:val="en-GB"/>
        </w:rPr>
        <w:t>ction in</w:t>
      </w:r>
      <w:r w:rsidR="008C647B">
        <w:rPr>
          <w:rFonts w:asciiTheme="minorHAnsi" w:hAnsiTheme="minorHAnsi" w:cstheme="minorHAnsi"/>
          <w:lang w:val="en-GB"/>
        </w:rPr>
        <w:t xml:space="preserve"> emergency admission rates, although such schemes are often subject to changes in </w:t>
      </w:r>
      <w:r w:rsidR="00F66BBC">
        <w:rPr>
          <w:rFonts w:asciiTheme="minorHAnsi" w:hAnsiTheme="minorHAnsi" w:cstheme="minorHAnsi"/>
          <w:lang w:val="en-GB"/>
        </w:rPr>
        <w:t xml:space="preserve">the </w:t>
      </w:r>
      <w:r w:rsidR="008C647B">
        <w:rPr>
          <w:rFonts w:asciiTheme="minorHAnsi" w:hAnsiTheme="minorHAnsi" w:cstheme="minorHAnsi"/>
          <w:lang w:val="en-GB"/>
        </w:rPr>
        <w:t xml:space="preserve">political </w:t>
      </w:r>
      <w:r w:rsidR="00F66BBC">
        <w:rPr>
          <w:rFonts w:asciiTheme="minorHAnsi" w:hAnsiTheme="minorHAnsi" w:cstheme="minorHAnsi"/>
          <w:lang w:val="en-GB"/>
        </w:rPr>
        <w:t>landscape</w:t>
      </w:r>
      <w:r w:rsidR="00382AF5">
        <w:rPr>
          <w:rFonts w:asciiTheme="minorHAnsi" w:hAnsiTheme="minorHAnsi" w:cstheme="minorHAnsi"/>
          <w:lang w:val="en-GB"/>
        </w:rPr>
        <w:fldChar w:fldCharType="begin" w:fldLock="1"/>
      </w:r>
      <w:r w:rsidR="00A24EDB">
        <w:rPr>
          <w:rFonts w:asciiTheme="minorHAnsi" w:hAnsiTheme="minorHAnsi" w:cstheme="minorHAnsi"/>
          <w:lang w:val="en-GB"/>
        </w:rPr>
        <w:instrText>ADDIN CSL_CITATION {"citationItems":[{"id":"ITEM-1","itemData":{"author":[{"dropping-particle":"","family":"Ham","given":"Chris","non-dropping-particle":"","parse-names":false,"suffix":""}],"container-title":"Kings Fund","id":"ITEM-1","issued":{"date-parts":[["2018"]]},"page":"https://www.kingsfund.org.uk/publications/making-s","title":"Making sense of integrated care systems, integrated care partnerships and accountable care organisations in the NHS in England","type":"webpage"},"uris":["http://www.mendeley.com/documents/?uuid=96e055dc-5bae-47fa-8317-9e00fd2cfc0e"]}],"mendeley":{"formattedCitation":"[24]","plainTextFormattedCitation":"[24]","previouslyFormattedCitation":"[24]"},"properties":{"noteIndex":0},"schema":"https://github.com/citation-style-language/schema/raw/master/csl-citation.json"}</w:instrText>
      </w:r>
      <w:r w:rsidR="00382AF5">
        <w:rPr>
          <w:rFonts w:asciiTheme="minorHAnsi" w:hAnsiTheme="minorHAnsi" w:cstheme="minorHAnsi"/>
          <w:lang w:val="en-GB"/>
        </w:rPr>
        <w:fldChar w:fldCharType="separate"/>
      </w:r>
      <w:r w:rsidR="00F863B4" w:rsidRPr="00F863B4">
        <w:rPr>
          <w:rFonts w:asciiTheme="minorHAnsi" w:hAnsiTheme="minorHAnsi" w:cstheme="minorHAnsi"/>
          <w:noProof/>
          <w:lang w:val="en-GB"/>
        </w:rPr>
        <w:t>[24]</w:t>
      </w:r>
      <w:r w:rsidR="00382AF5">
        <w:rPr>
          <w:rFonts w:asciiTheme="minorHAnsi" w:hAnsiTheme="minorHAnsi" w:cstheme="minorHAnsi"/>
          <w:lang w:val="en-GB"/>
        </w:rPr>
        <w:fldChar w:fldCharType="end"/>
      </w:r>
      <w:r w:rsidR="008C647B">
        <w:rPr>
          <w:rFonts w:asciiTheme="minorHAnsi" w:hAnsiTheme="minorHAnsi" w:cstheme="minorHAnsi"/>
          <w:lang w:val="en-GB"/>
        </w:rPr>
        <w:t>.</w:t>
      </w:r>
      <w:r w:rsidR="00310A3F">
        <w:rPr>
          <w:rFonts w:asciiTheme="minorHAnsi" w:hAnsiTheme="minorHAnsi" w:cstheme="minorHAnsi"/>
          <w:lang w:val="en-GB"/>
        </w:rPr>
        <w:t xml:space="preserve"> </w:t>
      </w:r>
    </w:p>
    <w:p w14:paraId="178F0F4B" w14:textId="352160C9" w:rsidR="00BF23D4" w:rsidRDefault="00BF23D4" w:rsidP="001A61D2">
      <w:pPr>
        <w:jc w:val="both"/>
        <w:rPr>
          <w:rFonts w:asciiTheme="minorHAnsi" w:hAnsiTheme="minorHAnsi" w:cstheme="minorHAnsi"/>
          <w:lang w:val="en-GB"/>
        </w:rPr>
      </w:pPr>
    </w:p>
    <w:p w14:paraId="2ECA136B" w14:textId="5098A626" w:rsidR="007C0D16" w:rsidRDefault="0000666F" w:rsidP="0000666F">
      <w:pPr>
        <w:jc w:val="both"/>
        <w:rPr>
          <w:rFonts w:asciiTheme="minorHAnsi" w:hAnsiTheme="minorHAnsi" w:cstheme="minorHAnsi"/>
          <w:lang w:val="en-GB"/>
        </w:rPr>
      </w:pPr>
      <w:r>
        <w:rPr>
          <w:rFonts w:asciiTheme="minorHAnsi" w:hAnsiTheme="minorHAnsi" w:cstheme="minorHAnsi"/>
          <w:lang w:val="en-GB"/>
        </w:rPr>
        <w:t xml:space="preserve">This review has highlighted a focus on the established role of a geriatrician </w:t>
      </w:r>
      <w:r w:rsidR="008B06DB">
        <w:rPr>
          <w:rFonts w:asciiTheme="minorHAnsi" w:hAnsiTheme="minorHAnsi" w:cstheme="minorHAnsi"/>
          <w:lang w:val="en-GB"/>
        </w:rPr>
        <w:t xml:space="preserve">leading </w:t>
      </w:r>
      <w:r>
        <w:rPr>
          <w:rFonts w:asciiTheme="minorHAnsi" w:hAnsiTheme="minorHAnsi" w:cstheme="minorHAnsi"/>
          <w:lang w:val="en-GB"/>
        </w:rPr>
        <w:t>the CGA. O</w:t>
      </w:r>
      <w:r w:rsidR="005C7BA7">
        <w:rPr>
          <w:rFonts w:asciiTheme="minorHAnsi" w:hAnsiTheme="minorHAnsi" w:cstheme="minorHAnsi"/>
          <w:lang w:val="en-GB"/>
        </w:rPr>
        <w:t xml:space="preserve">nly one study involved </w:t>
      </w:r>
      <w:r w:rsidR="00BF04E7">
        <w:rPr>
          <w:rFonts w:asciiTheme="minorHAnsi" w:hAnsiTheme="minorHAnsi" w:cstheme="minorHAnsi"/>
          <w:lang w:val="en-GB"/>
        </w:rPr>
        <w:t>CGA</w:t>
      </w:r>
      <w:r w:rsidR="00112853">
        <w:rPr>
          <w:rFonts w:asciiTheme="minorHAnsi" w:hAnsiTheme="minorHAnsi" w:cstheme="minorHAnsi"/>
          <w:lang w:val="en-GB"/>
        </w:rPr>
        <w:t xml:space="preserve"> led by </w:t>
      </w:r>
      <w:r w:rsidR="005C7BA7">
        <w:rPr>
          <w:rFonts w:asciiTheme="minorHAnsi" w:hAnsiTheme="minorHAnsi" w:cstheme="minorHAnsi"/>
          <w:lang w:val="en-GB"/>
        </w:rPr>
        <w:t xml:space="preserve">another </w:t>
      </w:r>
      <w:r w:rsidR="00112853">
        <w:rPr>
          <w:rFonts w:asciiTheme="minorHAnsi" w:hAnsiTheme="minorHAnsi" w:cstheme="minorHAnsi"/>
          <w:lang w:val="en-GB"/>
        </w:rPr>
        <w:t xml:space="preserve">healthcare </w:t>
      </w:r>
      <w:r w:rsidR="002F2241">
        <w:rPr>
          <w:rFonts w:asciiTheme="minorHAnsi" w:hAnsiTheme="minorHAnsi" w:cstheme="minorHAnsi"/>
          <w:lang w:val="en-GB"/>
        </w:rPr>
        <w:t>professional</w:t>
      </w:r>
      <w:r w:rsidR="000740DB">
        <w:rPr>
          <w:rFonts w:asciiTheme="minorHAnsi" w:hAnsiTheme="minorHAnsi" w:cstheme="minorHAnsi"/>
          <w:lang w:val="en-GB"/>
        </w:rPr>
        <w:fldChar w:fldCharType="begin" w:fldLock="1"/>
      </w:r>
      <w:r w:rsidR="00A24EDB">
        <w:rPr>
          <w:rFonts w:asciiTheme="minorHAnsi" w:hAnsiTheme="minorHAnsi" w:cstheme="minorHAnsi"/>
          <w:lang w:val="en-GB"/>
        </w:rPr>
        <w:instrText>ADDIN CSL_CITATION {"citationItems":[{"id":"ITEM-1","itemData":{"DOI":"10.1111/j.1532-5415.2007.01416.x","ISBN":"1532-5415","ISSN":"00028614","PMID":"17979898","abstract":"OBJECTIVES: To assess the effect of a team of geriatrics specialists on the practice style of primary care providers (PCPs) and the functioning of their patients aged 75 and older.\\n\\nDESIGN: Randomized, controlled trial.\\n\\nSETTING: Two primary care clinics in the Seattle, Washington, area.\\n\\nPARTICIPANTS: Thirty-one PCPs and 874 patients aged 75 and older.\\n\\nINTERVENTION: An interdisciplinary team of geriatrics specialists worked with patients and providers to enhance the geriatric focus of care.\\n\\nMEASUREMENTS: Main outcomes were a practice style reflecting a geriatric orientation and patient scores on the physical and affect subscales of the Arthritis Impact Measurement Scale 2-Short Form. Secondary outcomes were hospitalizations, incident disability in activities of daily living (ADLs), and PCP perceptions of the intervention. Death rates were also assessed.\\n\\nRESULTS: Intervention providers screened significantly more for geriatric syndromes at 12 months, but this finding did not persist at 24 months. There were no significant differences in adequate hypertension control or high-risk prescribing at 12 or 24 months of follow-up. There were no significant differences in patient functioning or significant differences in hospitalization rates at either time point. Meaningful differences were observed in ADL disability at 12 but not 24 months. PCPs viewed the intervention favorably. Seventy-eight participants died over the 24 months of follow-up; the proportion dying was higher in the intervention group (11.4% in intervention group vs 7.1% of controls, P=.03).\\n\\nCONCLUSION: The addition of an interdisciplinary geriatric team was acceptable to PCPs and had some effect on care of geriatric conditions but little effect on patient function or the use of inpatient care and was associated with greater mortality.","author":[{"dropping-particle":"","family":"Phelan","given":"Elizabeth A.","non-dropping-particle":"","parse-names":false,"suffix":""},{"dropping-particle":"","family":"Balderson","given":"Benjamin","non-dropping-particle":"","parse-names":false,"suffix":""},{"dropping-particle":"","family":"Levine","given":"Martin","non-dropping-particle":"","parse-names":false,"suffix":""},{"dropping-particle":"","family":"Erro","given":"Janet H.","non-dropping-particle":"","parse-names":false,"suffix":""},{"dropping-particle":"","family":"Jordan","given":"Luesa","non-dropping-particle":"","parse-names":false,"suffix":""},{"dropping-particle":"","family":"Grothaus","given":"Lou","non-dropping-particle":"","parse-names":false,"suffix":""},{"dropping-particle":"","family":"Sandhu","given":"Nirmala","non-dropping-particle":"","parse-names":false,"suffix":""},{"dropping-particle":"","family":"Perrault","given":"Patrick J.","non-dropping-particle":"","parse-names":false,"suffix":""},{"dropping-particle":"","family":"Logerfo","given":"James P.","non-dropping-particle":"","parse-names":false,"suffix":""},{"dropping-particle":"","family":"Wagner","given":"Edward H.","non-dropping-particle":"","parse-names":false,"suffix":""}],"container-title":"Journal of the American Geriatrics Society","id":"ITEM-1","issue":"11","issued":{"date-parts":[["2007"]]},"page":"1748-1756","title":"Delivering effective primary care to older adults: A randomized, controlled trial of the senior resource team at group health cooperative","type":"article-journal","volume":"55"},"uris":["http://www.mendeley.com/documents/?uuid=e4c9335b-3453-45d5-82b7-2c70ef495ab8"]}],"mendeley":{"formattedCitation":"[16]","plainTextFormattedCitation":"[16]","previouslyFormattedCitation":"[16]"},"properties":{"noteIndex":0},"schema":"https://github.com/citation-style-language/schema/raw/master/csl-citation.json"}</w:instrText>
      </w:r>
      <w:r w:rsidR="000740DB">
        <w:rPr>
          <w:rFonts w:asciiTheme="minorHAnsi" w:hAnsiTheme="minorHAnsi" w:cstheme="minorHAnsi"/>
          <w:lang w:val="en-GB"/>
        </w:rPr>
        <w:fldChar w:fldCharType="separate"/>
      </w:r>
      <w:r w:rsidR="00F863B4" w:rsidRPr="00F863B4">
        <w:rPr>
          <w:rFonts w:asciiTheme="minorHAnsi" w:hAnsiTheme="minorHAnsi" w:cstheme="minorHAnsi"/>
          <w:noProof/>
          <w:lang w:val="en-GB"/>
        </w:rPr>
        <w:t>[16]</w:t>
      </w:r>
      <w:r w:rsidR="000740DB">
        <w:rPr>
          <w:rFonts w:asciiTheme="minorHAnsi" w:hAnsiTheme="minorHAnsi" w:cstheme="minorHAnsi"/>
          <w:lang w:val="en-GB"/>
        </w:rPr>
        <w:fldChar w:fldCharType="end"/>
      </w:r>
      <w:r w:rsidR="001A61D2" w:rsidRPr="00E32944">
        <w:rPr>
          <w:rFonts w:asciiTheme="minorHAnsi" w:hAnsiTheme="minorHAnsi" w:cstheme="minorHAnsi"/>
          <w:lang w:val="en-GB"/>
        </w:rPr>
        <w:t>.</w:t>
      </w:r>
      <w:r w:rsidR="00BF23D4">
        <w:rPr>
          <w:rFonts w:asciiTheme="minorHAnsi" w:hAnsiTheme="minorHAnsi" w:cstheme="minorHAnsi"/>
          <w:lang w:val="en-GB"/>
        </w:rPr>
        <w:t xml:space="preserve"> </w:t>
      </w:r>
      <w:r w:rsidR="00371A80">
        <w:rPr>
          <w:rFonts w:asciiTheme="minorHAnsi" w:hAnsiTheme="minorHAnsi" w:cstheme="minorHAnsi"/>
          <w:lang w:val="en-GB"/>
        </w:rPr>
        <w:t xml:space="preserve">There is recognition that CGA within the community needs development of novel methods alongside research into their efficacy, to </w:t>
      </w:r>
      <w:r w:rsidR="001E33AC">
        <w:rPr>
          <w:rFonts w:asciiTheme="minorHAnsi" w:hAnsiTheme="minorHAnsi" w:cstheme="minorHAnsi"/>
          <w:lang w:val="en-GB"/>
        </w:rPr>
        <w:t xml:space="preserve">address </w:t>
      </w:r>
      <w:r w:rsidR="00371A80">
        <w:rPr>
          <w:rFonts w:asciiTheme="minorHAnsi" w:hAnsiTheme="minorHAnsi" w:cstheme="minorHAnsi"/>
          <w:lang w:val="en-GB"/>
        </w:rPr>
        <w:t>the</w:t>
      </w:r>
      <w:r w:rsidR="005C7BA7">
        <w:rPr>
          <w:rFonts w:asciiTheme="minorHAnsi" w:hAnsiTheme="minorHAnsi" w:cstheme="minorHAnsi"/>
          <w:lang w:val="en-GB"/>
        </w:rPr>
        <w:t xml:space="preserve"> complex</w:t>
      </w:r>
      <w:r w:rsidR="00371A80">
        <w:rPr>
          <w:rFonts w:asciiTheme="minorHAnsi" w:hAnsiTheme="minorHAnsi" w:cstheme="minorHAnsi"/>
          <w:lang w:val="en-GB"/>
        </w:rPr>
        <w:t xml:space="preserve"> care</w:t>
      </w:r>
      <w:r w:rsidR="005C7BA7">
        <w:rPr>
          <w:rFonts w:asciiTheme="minorHAnsi" w:hAnsiTheme="minorHAnsi" w:cstheme="minorHAnsi"/>
          <w:lang w:val="en-GB"/>
        </w:rPr>
        <w:t xml:space="preserve"> needs</w:t>
      </w:r>
      <w:r w:rsidR="00371A80">
        <w:rPr>
          <w:rFonts w:asciiTheme="minorHAnsi" w:hAnsiTheme="minorHAnsi" w:cstheme="minorHAnsi"/>
          <w:lang w:val="en-GB"/>
        </w:rPr>
        <w:t xml:space="preserve"> of </w:t>
      </w:r>
      <w:r w:rsidR="002C288B">
        <w:rPr>
          <w:rFonts w:asciiTheme="minorHAnsi" w:hAnsiTheme="minorHAnsi" w:cstheme="minorHAnsi"/>
          <w:lang w:val="en-GB"/>
        </w:rPr>
        <w:t>older</w:t>
      </w:r>
      <w:r w:rsidR="00040921">
        <w:rPr>
          <w:rFonts w:asciiTheme="minorHAnsi" w:hAnsiTheme="minorHAnsi" w:cstheme="minorHAnsi"/>
          <w:lang w:val="en-GB"/>
        </w:rPr>
        <w:t xml:space="preserve"> </w:t>
      </w:r>
      <w:r w:rsidR="002C288B">
        <w:rPr>
          <w:rFonts w:asciiTheme="minorHAnsi" w:hAnsiTheme="minorHAnsi" w:cstheme="minorHAnsi"/>
          <w:lang w:val="en-GB"/>
        </w:rPr>
        <w:t>people</w:t>
      </w:r>
      <w:r w:rsidR="00E05BF6">
        <w:rPr>
          <w:rFonts w:asciiTheme="minorHAnsi" w:hAnsiTheme="minorHAnsi" w:cstheme="minorHAnsi"/>
          <w:lang w:val="en-GB"/>
        </w:rPr>
        <w:t xml:space="preserve"> l</w:t>
      </w:r>
      <w:r w:rsidR="002C288B">
        <w:rPr>
          <w:rFonts w:asciiTheme="minorHAnsi" w:hAnsiTheme="minorHAnsi" w:cstheme="minorHAnsi"/>
          <w:lang w:val="en-GB"/>
        </w:rPr>
        <w:t>iving wi</w:t>
      </w:r>
      <w:r w:rsidR="005C7BA7">
        <w:rPr>
          <w:rFonts w:asciiTheme="minorHAnsi" w:hAnsiTheme="minorHAnsi" w:cstheme="minorHAnsi"/>
          <w:lang w:val="en-GB"/>
        </w:rPr>
        <w:t>th</w:t>
      </w:r>
      <w:r w:rsidR="008B06DB">
        <w:rPr>
          <w:rFonts w:asciiTheme="minorHAnsi" w:hAnsiTheme="minorHAnsi" w:cstheme="minorHAnsi"/>
          <w:lang w:val="en-GB"/>
        </w:rPr>
        <w:t xml:space="preserve"> multimorbidity or</w:t>
      </w:r>
      <w:r w:rsidR="005C7BA7">
        <w:rPr>
          <w:rFonts w:asciiTheme="minorHAnsi" w:hAnsiTheme="minorHAnsi" w:cstheme="minorHAnsi"/>
          <w:lang w:val="en-GB"/>
        </w:rPr>
        <w:t xml:space="preserve"> frailty</w:t>
      </w:r>
      <w:r w:rsidR="000740DB">
        <w:rPr>
          <w:rFonts w:asciiTheme="minorHAnsi" w:hAnsiTheme="minorHAnsi" w:cstheme="minorHAnsi"/>
          <w:lang w:val="en-GB"/>
        </w:rPr>
        <w:fldChar w:fldCharType="begin" w:fldLock="1"/>
      </w:r>
      <w:r w:rsidR="00A24EDB">
        <w:rPr>
          <w:rFonts w:asciiTheme="minorHAnsi" w:hAnsiTheme="minorHAnsi" w:cstheme="minorHAnsi"/>
          <w:lang w:val="en-GB"/>
        </w:rPr>
        <w:instrText>ADDIN CSL_CITATION {"citationItems":[{"id":"ITEM-1","itemData":{"DOI":"10.1093/ageing/afw012","ISBN":"0002-0729","ISSN":"14682834","PMID":"26941353","abstract":"In this paper, we outline the relationship between the need to put existing applied health research knowledge into practice (the 'know-do gap') and the need to improve the evidence base (the 'know gap') with respect to the healthcare process used for older people with frailty known as comprehensive geriatric assessment (CGA). We explore the reasons for the know-do gap and the principles of how these barriers to implementation might be overcome. We explore how these principles should affect the conduct of applied health research to close the know gap. We propose that impaired flow of knowledge is an important contributory factor in the failure to implement evidence-based practice in CGA; this could be addressed through specific knowledge mobilisation techniques. We describe that implementation failures are also produced by an inadequate evidence base that requires the co-production of research, addressing not only effectiveness but also the feasibility and acceptability of new services, the educational needs of practitioners, the organisational requirements of services, and the contribution made by policy. Only by tackling these issues in concert and appropriate proportion, will the know and know-do gaps for CGA be closed.","author":[{"dropping-particle":"","family":"Gladman","given":"John R F","non-dropping-particle":"","parse-names":false,"suffix":""},{"dropping-particle":"","family":"Conroy","given":"Simon Paul","non-dropping-particle":"","parse-names":false,"suffix":""},{"dropping-particle":"","family":"Ranhoff","given":"Anette Hylen","non-dropping-particle":"","parse-names":false,"suffix":""},{"dropping-particle":"","family":"Gordon","given":"Adam Lee","non-dropping-particle":"","parse-names":false,"suffix":""}],"container-title":"Age and Ageing","id":"ITEM-1","issue":"2","issued":{"date-parts":[["2016"]]},"page":"194-200","title":"New horizons in the implementation and research of comprehensive geriatric assessment: Knowing, doing and the 'know-do' gap","type":"article-journal","volume":"45"},"uris":["http://www.mendeley.com/documents/?uuid=edf155a8-0ebe-4cc7-91ad-18fc1ca14289"]}],"mendeley":{"formattedCitation":"[25]","plainTextFormattedCitation":"[25]","previouslyFormattedCitation":"[25]"},"properties":{"noteIndex":0},"schema":"https://github.com/citation-style-language/schema/raw/master/csl-citation.json"}</w:instrText>
      </w:r>
      <w:r w:rsidR="000740DB">
        <w:rPr>
          <w:rFonts w:asciiTheme="minorHAnsi" w:hAnsiTheme="minorHAnsi" w:cstheme="minorHAnsi"/>
          <w:lang w:val="en-GB"/>
        </w:rPr>
        <w:fldChar w:fldCharType="separate"/>
      </w:r>
      <w:r w:rsidR="00F863B4" w:rsidRPr="00F863B4">
        <w:rPr>
          <w:rFonts w:asciiTheme="minorHAnsi" w:hAnsiTheme="minorHAnsi" w:cstheme="minorHAnsi"/>
          <w:noProof/>
          <w:lang w:val="en-GB"/>
        </w:rPr>
        <w:t>[25]</w:t>
      </w:r>
      <w:r w:rsidR="000740DB">
        <w:rPr>
          <w:rFonts w:asciiTheme="minorHAnsi" w:hAnsiTheme="minorHAnsi" w:cstheme="minorHAnsi"/>
          <w:lang w:val="en-GB"/>
        </w:rPr>
        <w:fldChar w:fldCharType="end"/>
      </w:r>
      <w:r w:rsidR="00371A80">
        <w:rPr>
          <w:rFonts w:asciiTheme="minorHAnsi" w:hAnsiTheme="minorHAnsi" w:cstheme="minorHAnsi"/>
          <w:lang w:val="en-GB"/>
        </w:rPr>
        <w:t>.</w:t>
      </w:r>
      <w:r w:rsidR="008B06DB">
        <w:rPr>
          <w:rFonts w:asciiTheme="minorHAnsi" w:hAnsiTheme="minorHAnsi" w:cstheme="minorHAnsi"/>
          <w:lang w:val="en-GB"/>
        </w:rPr>
        <w:t xml:space="preserve"> </w:t>
      </w:r>
      <w:r>
        <w:rPr>
          <w:rFonts w:asciiTheme="minorHAnsi" w:hAnsiTheme="minorHAnsi" w:cstheme="minorHAnsi"/>
          <w:lang w:val="en-GB"/>
        </w:rPr>
        <w:t>T</w:t>
      </w:r>
      <w:r w:rsidR="005C7BA7">
        <w:rPr>
          <w:rFonts w:asciiTheme="minorHAnsi" w:hAnsiTheme="minorHAnsi" w:cstheme="minorHAnsi"/>
          <w:lang w:val="en-GB"/>
        </w:rPr>
        <w:t xml:space="preserve">here is growing interest in the role of other clinicians with specialist expertise such as </w:t>
      </w:r>
      <w:r w:rsidR="0006065C" w:rsidRPr="00832F83">
        <w:rPr>
          <w:rFonts w:asciiTheme="minorHAnsi" w:hAnsiTheme="minorHAnsi" w:cstheme="minorHAnsi"/>
          <w:lang w:val="en-GB"/>
        </w:rPr>
        <w:t>G</w:t>
      </w:r>
      <w:r w:rsidR="001A61D2">
        <w:rPr>
          <w:rFonts w:asciiTheme="minorHAnsi" w:hAnsiTheme="minorHAnsi" w:cstheme="minorHAnsi"/>
          <w:lang w:val="en-GB"/>
        </w:rPr>
        <w:t xml:space="preserve">eneral </w:t>
      </w:r>
      <w:r w:rsidR="0006065C" w:rsidRPr="00832F83">
        <w:rPr>
          <w:rFonts w:asciiTheme="minorHAnsi" w:hAnsiTheme="minorHAnsi" w:cstheme="minorHAnsi"/>
          <w:lang w:val="en-GB"/>
        </w:rPr>
        <w:t>P</w:t>
      </w:r>
      <w:r w:rsidR="001A61D2">
        <w:rPr>
          <w:rFonts w:asciiTheme="minorHAnsi" w:hAnsiTheme="minorHAnsi" w:cstheme="minorHAnsi"/>
          <w:lang w:val="en-GB"/>
        </w:rPr>
        <w:t>ractitioner</w:t>
      </w:r>
      <w:r w:rsidR="0006065C" w:rsidRPr="00832F83">
        <w:rPr>
          <w:rFonts w:asciiTheme="minorHAnsi" w:hAnsiTheme="minorHAnsi" w:cstheme="minorHAnsi"/>
          <w:lang w:val="en-GB"/>
        </w:rPr>
        <w:t xml:space="preserve"> </w:t>
      </w:r>
      <w:proofErr w:type="spellStart"/>
      <w:r w:rsidR="0006065C" w:rsidRPr="00832F83">
        <w:rPr>
          <w:rFonts w:asciiTheme="minorHAnsi" w:hAnsiTheme="minorHAnsi" w:cstheme="minorHAnsi"/>
          <w:lang w:val="en-GB"/>
        </w:rPr>
        <w:t>Extensivist</w:t>
      </w:r>
      <w:r w:rsidR="0006065C">
        <w:rPr>
          <w:rFonts w:asciiTheme="minorHAnsi" w:hAnsiTheme="minorHAnsi" w:cstheme="minorHAnsi"/>
          <w:lang w:val="en-GB"/>
        </w:rPr>
        <w:t>s</w:t>
      </w:r>
      <w:proofErr w:type="spellEnd"/>
      <w:r w:rsidR="005D38F7">
        <w:rPr>
          <w:rFonts w:asciiTheme="minorHAnsi" w:hAnsiTheme="minorHAnsi" w:cstheme="minorHAnsi"/>
          <w:lang w:val="en-GB"/>
        </w:rPr>
        <w:t>,</w:t>
      </w:r>
      <w:r w:rsidR="009E5737">
        <w:rPr>
          <w:rFonts w:asciiTheme="minorHAnsi" w:hAnsiTheme="minorHAnsi" w:cstheme="minorHAnsi"/>
          <w:lang w:val="en-GB"/>
        </w:rPr>
        <w:t xml:space="preserve"> </w:t>
      </w:r>
      <w:r w:rsidR="008F4993">
        <w:rPr>
          <w:rFonts w:asciiTheme="minorHAnsi" w:hAnsiTheme="minorHAnsi" w:cstheme="minorHAnsi"/>
          <w:lang w:val="en-GB"/>
        </w:rPr>
        <w:t>who</w:t>
      </w:r>
      <w:r w:rsidR="009E5737">
        <w:rPr>
          <w:rFonts w:asciiTheme="minorHAnsi" w:hAnsiTheme="minorHAnsi" w:cstheme="minorHAnsi"/>
          <w:lang w:val="en-GB"/>
        </w:rPr>
        <w:t xml:space="preserve"> </w:t>
      </w:r>
      <w:r w:rsidR="002055A1">
        <w:rPr>
          <w:rFonts w:asciiTheme="minorHAnsi" w:hAnsiTheme="minorHAnsi" w:cstheme="minorHAnsi"/>
          <w:lang w:val="en-GB"/>
        </w:rPr>
        <w:t>use</w:t>
      </w:r>
      <w:r w:rsidR="009E5737">
        <w:rPr>
          <w:rFonts w:asciiTheme="minorHAnsi" w:hAnsiTheme="minorHAnsi" w:cstheme="minorHAnsi"/>
          <w:lang w:val="en-GB"/>
        </w:rPr>
        <w:t xml:space="preserve"> </w:t>
      </w:r>
      <w:r w:rsidR="002F2241">
        <w:rPr>
          <w:rFonts w:asciiTheme="minorHAnsi" w:hAnsiTheme="minorHAnsi" w:cstheme="minorHAnsi"/>
          <w:lang w:val="en-GB"/>
        </w:rPr>
        <w:t>longer patient appointments</w:t>
      </w:r>
      <w:r w:rsidR="009E5737">
        <w:rPr>
          <w:rFonts w:asciiTheme="minorHAnsi" w:hAnsiTheme="minorHAnsi" w:cstheme="minorHAnsi"/>
          <w:lang w:val="en-GB"/>
        </w:rPr>
        <w:t xml:space="preserve"> to </w:t>
      </w:r>
      <w:r w:rsidR="00251B80">
        <w:rPr>
          <w:rFonts w:asciiTheme="minorHAnsi" w:hAnsiTheme="minorHAnsi" w:cstheme="minorHAnsi"/>
          <w:lang w:val="en-GB"/>
        </w:rPr>
        <w:t>undertake holistic clinical assessments</w:t>
      </w:r>
      <w:r w:rsidR="00577B45" w:rsidRPr="00832F83">
        <w:rPr>
          <w:rFonts w:asciiTheme="minorHAnsi" w:hAnsiTheme="minorHAnsi" w:cstheme="minorHAnsi"/>
          <w:lang w:val="en-GB"/>
        </w:rPr>
        <w:fldChar w:fldCharType="begin" w:fldLock="1"/>
      </w:r>
      <w:r w:rsidR="00A24EDB">
        <w:rPr>
          <w:rFonts w:asciiTheme="minorHAnsi" w:hAnsiTheme="minorHAnsi" w:cstheme="minorHAnsi"/>
          <w:lang w:val="en-GB"/>
        </w:rPr>
        <w:instrText>ADDIN CSL_CITATION {"citationItems":[{"id":"ITEM-1","itemData":{"author":[{"dropping-particle":"","family":"Lupton","given":"Margaret","non-dropping-particle":"","parse-names":false,"suffix":""}],"id":"ITEM-1","issued":{"date-parts":[["0"]]},"page":"https://britishgeriatricssociety.wordpress.com/201","title":"Working as a GP extensivist.","type":"webpage"},"uris":["http://www.mendeley.com/documents/?uuid=6e9164aa-7b66-46c5-86d5-4cda42743c73"]}],"mendeley":{"formattedCitation":"[26]","plainTextFormattedCitation":"[26]","previouslyFormattedCitation":"[26]"},"properties":{"noteIndex":0},"schema":"https://github.com/citation-style-language/schema/raw/master/csl-citation.json"}</w:instrText>
      </w:r>
      <w:r w:rsidR="00577B45" w:rsidRPr="00832F83">
        <w:rPr>
          <w:rFonts w:asciiTheme="minorHAnsi" w:hAnsiTheme="minorHAnsi" w:cstheme="minorHAnsi"/>
          <w:lang w:val="en-GB"/>
        </w:rPr>
        <w:fldChar w:fldCharType="separate"/>
      </w:r>
      <w:r w:rsidR="00F863B4" w:rsidRPr="00F863B4">
        <w:rPr>
          <w:rFonts w:asciiTheme="minorHAnsi" w:hAnsiTheme="minorHAnsi" w:cstheme="minorHAnsi"/>
          <w:noProof/>
          <w:lang w:val="en-GB"/>
        </w:rPr>
        <w:t>[26]</w:t>
      </w:r>
      <w:r w:rsidR="00577B45" w:rsidRPr="00832F83">
        <w:rPr>
          <w:rFonts w:asciiTheme="minorHAnsi" w:hAnsiTheme="minorHAnsi" w:cstheme="minorHAnsi"/>
          <w:lang w:val="en-GB"/>
        </w:rPr>
        <w:fldChar w:fldCharType="end"/>
      </w:r>
      <w:r w:rsidR="005A3F38" w:rsidRPr="00832F83">
        <w:rPr>
          <w:rFonts w:asciiTheme="minorHAnsi" w:hAnsiTheme="minorHAnsi" w:cstheme="minorHAnsi"/>
          <w:lang w:val="en-GB"/>
        </w:rPr>
        <w:t xml:space="preserve">. </w:t>
      </w:r>
      <w:r w:rsidR="001E33AC">
        <w:rPr>
          <w:rFonts w:asciiTheme="minorHAnsi" w:hAnsiTheme="minorHAnsi" w:cstheme="minorHAnsi"/>
          <w:lang w:val="en-GB"/>
        </w:rPr>
        <w:t>Alternatively the role of nurse practitioner to perform the CGA, as demonstrated by Phelan</w:t>
      </w:r>
      <w:r w:rsidR="003000BC">
        <w:rPr>
          <w:rFonts w:asciiTheme="minorHAnsi" w:hAnsiTheme="minorHAnsi" w:cstheme="minorHAnsi"/>
          <w:lang w:val="en-GB"/>
        </w:rPr>
        <w:fldChar w:fldCharType="begin" w:fldLock="1"/>
      </w:r>
      <w:r w:rsidR="00A24EDB">
        <w:rPr>
          <w:rFonts w:asciiTheme="minorHAnsi" w:hAnsiTheme="minorHAnsi" w:cstheme="minorHAnsi"/>
          <w:lang w:val="en-GB"/>
        </w:rPr>
        <w:instrText>ADDIN CSL_CITATION {"citationItems":[{"id":"ITEM-1","itemData":{"DOI":"10.1111/j.1532-5415.2007.01416.x","ISBN":"1532-5415","ISSN":"00028614","PMID":"17979898","abstract":"OBJECTIVES: To assess the effect of a team of geriatrics specialists on the practice style of primary care providers (PCPs) and the functioning of their patients aged 75 and older.\\n\\nDESIGN: Randomized, controlled trial.\\n\\nSETTING: Two primary care clinics in the Seattle, Washington, area.\\n\\nPARTICIPANTS: Thirty-one PCPs and 874 patients aged 75 and older.\\n\\nINTERVENTION: An interdisciplinary team of geriatrics specialists worked with patients and providers to enhance the geriatric focus of care.\\n\\nMEASUREMENTS: Main outcomes were a practice style reflecting a geriatric orientation and patient scores on the physical and affect subscales of the Arthritis Impact Measurement Scale 2-Short Form. Secondary outcomes were hospitalizations, incident disability in activities of daily living (ADLs), and PCP perceptions of the intervention. Death rates were also assessed.\\n\\nRESULTS: Intervention providers screened significantly more for geriatric syndromes at 12 months, but this finding did not persist at 24 months. There were no significant differences in adequate hypertension control or high-risk prescribing at 12 or 24 months of follow-up. There were no significant differences in patient functioning or significant differences in hospitalization rates at either time point. Meaningful differences were observed in ADL disability at 12 but not 24 months. PCPs viewed the intervention favorably. Seventy-eight participants died over the 24 months of follow-up; the proportion dying was higher in the intervention group (11.4% in intervention group vs 7.1% of controls, P=.03).\\n\\nCONCLUSION: The addition of an interdisciplinary geriatric team was acceptable to PCPs and had some effect on care of geriatric conditions but little effect on patient function or the use of inpatient care and was associated with greater mortality.","author":[{"dropping-particle":"","family":"Phelan","given":"Elizabeth A.","non-dropping-particle":"","parse-names":false,"suffix":""},{"dropping-particle":"","family":"Balderson","given":"Benjamin","non-dropping-particle":"","parse-names":false,"suffix":""},{"dropping-particle":"","family":"Levine","given":"Martin","non-dropping-particle":"","parse-names":false,"suffix":""},{"dropping-particle":"","family":"Erro","given":"Janet H.","non-dropping-particle":"","parse-names":false,"suffix":""},{"dropping-particle":"","family":"Jordan","given":"Luesa","non-dropping-particle":"","parse-names":false,"suffix":""},{"dropping-particle":"","family":"Grothaus","given":"Lou","non-dropping-particle":"","parse-names":false,"suffix":""},{"dropping-particle":"","family":"Sandhu","given":"Nirmala","non-dropping-particle":"","parse-names":false,"suffix":""},{"dropping-particle":"","family":"Perrault","given":"Patrick J.","non-dropping-particle":"","parse-names":false,"suffix":""},{"dropping-particle":"","family":"Logerfo","given":"James P.","non-dropping-particle":"","parse-names":false,"suffix":""},{"dropping-particle":"","family":"Wagner","given":"Edward H.","non-dropping-particle":"","parse-names":false,"suffix":""}],"container-title":"Journal of the American Geriatrics Society","id":"ITEM-1","issue":"11","issued":{"date-parts":[["2007"]]},"page":"1748-1756","title":"Delivering effective primary care to older adults: A randomized, controlled trial of the senior resource team at group health cooperative","type":"article-journal","volume":"55"},"uris":["http://www.mendeley.com/documents/?uuid=e4c9335b-3453-45d5-82b7-2c70ef495ab8"]}],"mendeley":{"formattedCitation":"[16]","plainTextFormattedCitation":"[16]","previouslyFormattedCitation":"[16]"},"properties":{"noteIndex":0},"schema":"https://github.com/citation-style-language/schema/raw/master/csl-citation.json"}</w:instrText>
      </w:r>
      <w:r w:rsidR="003000BC">
        <w:rPr>
          <w:rFonts w:asciiTheme="minorHAnsi" w:hAnsiTheme="minorHAnsi" w:cstheme="minorHAnsi"/>
          <w:lang w:val="en-GB"/>
        </w:rPr>
        <w:fldChar w:fldCharType="separate"/>
      </w:r>
      <w:r w:rsidR="00F863B4" w:rsidRPr="00F863B4">
        <w:rPr>
          <w:rFonts w:asciiTheme="minorHAnsi" w:hAnsiTheme="minorHAnsi" w:cstheme="minorHAnsi"/>
          <w:noProof/>
          <w:lang w:val="en-GB"/>
        </w:rPr>
        <w:t>[16]</w:t>
      </w:r>
      <w:r w:rsidR="003000BC">
        <w:rPr>
          <w:rFonts w:asciiTheme="minorHAnsi" w:hAnsiTheme="minorHAnsi" w:cstheme="minorHAnsi"/>
          <w:lang w:val="en-GB"/>
        </w:rPr>
        <w:fldChar w:fldCharType="end"/>
      </w:r>
      <w:r w:rsidR="001E33AC">
        <w:rPr>
          <w:rFonts w:asciiTheme="minorHAnsi" w:hAnsiTheme="minorHAnsi" w:cstheme="minorHAnsi"/>
          <w:lang w:val="en-GB"/>
        </w:rPr>
        <w:t xml:space="preserve">, is </w:t>
      </w:r>
      <w:r w:rsidR="001E33AC" w:rsidRPr="00832F83">
        <w:rPr>
          <w:rFonts w:asciiTheme="minorHAnsi" w:hAnsiTheme="minorHAnsi" w:cstheme="minorHAnsi"/>
          <w:lang w:val="en-GB"/>
        </w:rPr>
        <w:t xml:space="preserve">in line with </w:t>
      </w:r>
      <w:r w:rsidR="001E33AC">
        <w:rPr>
          <w:rFonts w:asciiTheme="minorHAnsi" w:hAnsiTheme="minorHAnsi" w:cstheme="minorHAnsi"/>
          <w:lang w:val="en-GB"/>
        </w:rPr>
        <w:t>the expanding role of nurses throughout primary care worldwide</w:t>
      </w:r>
      <w:r w:rsidR="001E33AC">
        <w:rPr>
          <w:rFonts w:asciiTheme="minorHAnsi" w:hAnsiTheme="minorHAnsi" w:cstheme="minorHAnsi"/>
          <w:lang w:val="en-GB"/>
        </w:rPr>
        <w:fldChar w:fldCharType="begin" w:fldLock="1"/>
      </w:r>
      <w:r w:rsidR="00A24EDB">
        <w:rPr>
          <w:rFonts w:asciiTheme="minorHAnsi" w:hAnsiTheme="minorHAnsi" w:cstheme="minorHAnsi"/>
          <w:lang w:val="en-GB"/>
        </w:rPr>
        <w:instrText>ADDIN CSL_CITATION {"citationItems":[{"id":"ITEM-1","itemData":{"DOI":"10.1136/bmjopen-2016-011901","author":[{"dropping-particle":"","family":"Maier","given":"Claudia B","non-dropping-particle":"","parse-names":false,"suffix":""},{"dropping-particle":"","family":"Barnes","given":"Hilary","non-dropping-particle":"","parse-names":false,"suffix":""},{"dropping-particle":"","family":"Aiken","given":"Linda H","non-dropping-particle":"","parse-names":false,"suffix":""},{"dropping-particle":"","family":"Busse","given":"Reinhard","non-dropping-particle":"","parse-names":false,"suffix":""}],"id":"ITEM-1","issued":{"date-parts":[["2016"]]},"page":"1-11","title":"Descriptive , cross-country analysis of the nurse practitioner workforce in six countries : size , growth , physician substitution potential","type":"article-journal"},"uris":["http://www.mendeley.com/documents/?uuid=8af887ee-597f-41c7-8fc5-26479402c827"]}],"mendeley":{"formattedCitation":"[27]","plainTextFormattedCitation":"[27]","previouslyFormattedCitation":"[27]"},"properties":{"noteIndex":0},"schema":"https://github.com/citation-style-language/schema/raw/master/csl-citation.json"}</w:instrText>
      </w:r>
      <w:r w:rsidR="001E33AC">
        <w:rPr>
          <w:rFonts w:asciiTheme="minorHAnsi" w:hAnsiTheme="minorHAnsi" w:cstheme="minorHAnsi"/>
          <w:lang w:val="en-GB"/>
        </w:rPr>
        <w:fldChar w:fldCharType="separate"/>
      </w:r>
      <w:r w:rsidR="00F863B4" w:rsidRPr="00F863B4">
        <w:rPr>
          <w:rFonts w:asciiTheme="minorHAnsi" w:hAnsiTheme="minorHAnsi" w:cstheme="minorHAnsi"/>
          <w:noProof/>
          <w:lang w:val="en-GB"/>
        </w:rPr>
        <w:t>[27]</w:t>
      </w:r>
      <w:r w:rsidR="001E33AC">
        <w:rPr>
          <w:rFonts w:asciiTheme="minorHAnsi" w:hAnsiTheme="minorHAnsi" w:cstheme="minorHAnsi"/>
          <w:lang w:val="en-GB"/>
        </w:rPr>
        <w:fldChar w:fldCharType="end"/>
      </w:r>
      <w:r w:rsidR="000011AC">
        <w:rPr>
          <w:rFonts w:asciiTheme="minorHAnsi" w:hAnsiTheme="minorHAnsi" w:cstheme="minorHAnsi"/>
          <w:lang w:val="en-GB"/>
        </w:rPr>
        <w:t>,</w:t>
      </w:r>
      <w:r w:rsidR="001E33AC">
        <w:rPr>
          <w:rFonts w:asciiTheme="minorHAnsi" w:hAnsiTheme="minorHAnsi" w:cstheme="minorHAnsi"/>
          <w:lang w:val="en-GB"/>
        </w:rPr>
        <w:t xml:space="preserve"> including consultant practitioners focused on frailty and older persons medicine</w:t>
      </w:r>
      <w:r w:rsidR="001E33AC">
        <w:rPr>
          <w:rFonts w:asciiTheme="minorHAnsi" w:hAnsiTheme="minorHAnsi" w:cstheme="minorHAnsi"/>
          <w:lang w:val="en-GB"/>
        </w:rPr>
        <w:fldChar w:fldCharType="begin" w:fldLock="1"/>
      </w:r>
      <w:r w:rsidR="00A24EDB">
        <w:rPr>
          <w:rFonts w:asciiTheme="minorHAnsi" w:hAnsiTheme="minorHAnsi" w:cstheme="minorHAnsi"/>
          <w:lang w:val="en-GB"/>
        </w:rPr>
        <w:instrText>ADDIN CSL_CITATION {"citationItems":[{"id":"ITEM-1","itemData":{"URL":"https://britishgeriatricssociety.wordpress.com/2018/06/06/ecfs-and-anps-the-future-of-frailty/","author":[{"dropping-particle":"","family":"Society","given":"British Geriatric","non-dropping-particle":"","parse-names":false,"suffix":""}],"id":"ITEM-1","issued":{"date-parts":[["2018"]]},"page":"https://britishgeriatricssociety.wordpress.com/201","title":"ECFs and ANPs – The Future of Frailty?","type":"webpage"},"uris":["http://www.mendeley.com/documents/?uuid=60102bd6-25a0-4aaa-bac2-8322985ba1a3","http://www.mendeley.com/documents/?uuid=42a47070-deee-4a3b-bcf3-e4a8a7501083","http://www.mendeley.com/documents/?uuid=c53cddf4-4dd3-46ed-8acd-0e1c4d3b1f31"]},{"id":"ITEM-2","itemData":{"DOI":"https://dx.doi.org/10.1371/journal.pone.0158714","ISSN":"1932-6203","abstract":"BACKGROUND: To evaluate the effects of nurse-led multifactorial care to prevent disability in community-living older people., METHODS: In a cluster randomized trail, 11 practices (n = 1,209 participants) were randomized to the intervention group, and 13 practices (n = 1,074 participants) were randomized to the control group. Participants aged &gt;= 70 years were at increased risk of functional decline based on a score &gt;= 2 points on the Identification of Seniors at Risk- Primary Care, ISAR-PC. Participants in the intervention group received a systematic comprehensive geriatric assessment, and individually tailored multifactorial interventions coordinated by a trained community-care registered nurse (CCRN) with multiple follow-up home visits. The primary outcome was the participant's disability as measured by the modified Katz activities of daily living (ADL) index score (range 0-15) at one year follow-up. Secondary outcomes were health-related quality of life, hospitalization, and mortality., RESULTS: At baseline, the median age was 82.7 years (IQR 77.0-87.1), the median modified Katz-ADL index score was 2 (IQR 1-5) points in the intervention group and 3 (IQR 1-5) points in the control group. The follow-up rate was 76.8% (n = 1753) after one year and was similar in both trial groups. The adjusted intervention effect on disability was -0.07 (95% confidence interval -0.22 to 0.07; p = 0.33). No intervention effects were found for the secondary outcomes., CONCLUSIONS: We found no evidence that a one-year individualized multifactorial intervention program with nurse-led care coordination was better than the current primary care in community-living older people at increased risk of functional decline in The Netherlands., TRIAL REGISTRATION: Netherlands Trial Register NTR2653.","author":[{"dropping-particle":"","family":"Suijker","given":"Jacqueline J","non-dropping-particle":"","parse-names":false,"suffix":""},{"dropping-particle":"","family":"Rijn","given":"Marjon","non-dropping-particle":"van","parse-names":false,"suffix":""},{"dropping-particle":"","family":"Buurman","given":"Bianca M","non-dropping-particle":"","parse-names":false,"suffix":""},{"dropping-particle":"","family":"Riet","given":"Gerben","non-dropping-particle":"Ter","parse-names":false,"suffix":""},{"dropping-particle":"","family":"Moll van Charante","given":"Eric P","non-dropping-particle":"","parse-names":false,"suffix":""},{"dropping-particle":"","family":"Rooij","given":"Sophia E","non-dropping-particle":"de","parse-names":false,"suffix":""}],"container-title":"PloS one","id":"ITEM-2","issue":"7","issued":{"date-parts":[["2016"]]},"page":"e0158714","publisher-place":"United States","title":"Effects of Nurse-Led Multifactorial Care to Prevent Disability in Community-Living Older People: Cluster Randomized Trial.","type":"article-journal","volume":"11"},"uris":["http://www.mendeley.com/documents/?uuid=f8cc62dd-a6f3-4a79-86c0-5ea5f6e433e8"]},{"id":"ITEM-3","itemData":{"DOI":"10.1111/j.1532-5415.2007.01416.x","ISBN":"1532-5415","ISSN":"00028614","PMID":"17979898","abstract":"OBJECTIVES: To assess the effect of a team of geriatrics specialists on the practice style of primary care providers (PCPs) and the functioning of their patients aged 75 and older.\\n\\nDESIGN: Randomized, controlled trial.\\n\\nSETTING: Two primary care clinics in the Seattle, Washington, area.\\n\\nPARTICIPANTS: Thirty-one PCPs and 874 patients aged 75 and older.\\n\\nINTERVENTION: An interdisciplinary team of geriatrics specialists worked with patients and providers to enhance the geriatric focus of care.\\n\\nMEASUREMENTS: Main outcomes were a practice style reflecting a geriatric orientation and patient scores on the physical and affect subscales of the Arthritis Impact Measurement Scale 2-Short Form. Secondary outcomes were hospitalizations, incident disability in activities of daily living (ADLs), and PCP perceptions of the intervention. Death rates were also assessed.\\n\\nRESULTS: Intervention providers screened significantly more for geriatric syndromes at 12 months, but this finding did not persist at 24 months. There were no significant differences in adequate hypertension control or high-risk prescribing at 12 or 24 months of follow-up. There were no significant differences in patient functioning or significant differences in hospitalization rates at either time point. Meaningful differences were observed in ADL disability at 12 but not 24 months. PCPs viewed the intervention favorably. Seventy-eight participants died over the 24 months of follow-up; the proportion dying was higher in the intervention group (11.4% in intervention group vs 7.1% of controls, P=.03).\\n\\nCONCLUSION: The addition of an interdisciplinary geriatric team was acceptable to PCPs and had some effect on care of geriatric conditions but little effect on patient function or the use of inpatient care and was associated with greater mortality.","author":[{"dropping-particle":"","family":"Phelan","given":"Elizabeth A.","non-dropping-particle":"","parse-names":false,"suffix":""},{"dropping-particle":"","family":"Balderson","given":"Benjamin","non-dropping-particle":"","parse-names":false,"suffix":""},{"dropping-particle":"","family":"Levine","given":"Martin","non-dropping-particle":"","parse-names":false,"suffix":""},{"dropping-particle":"","family":"Erro","given":"Janet H.","non-dropping-particle":"","parse-names":false,"suffix":""},{"dropping-particle":"","family":"Jordan","given":"Luesa","non-dropping-particle":"","parse-names":false,"suffix":""},{"dropping-particle":"","family":"Grothaus","given":"Lou","non-dropping-particle":"","parse-names":false,"suffix":""},{"dropping-particle":"","family":"Sandhu","given":"Nirmala","non-dropping-particle":"","parse-names":false,"suffix":""},{"dropping-particle":"","family":"Perrault","given":"Patrick J.","non-dropping-particle":"","parse-names":false,"suffix":""},{"dropping-particle":"","family":"Logerfo","given":"James P.","non-dropping-particle":"","parse-names":false,"suffix":""},{"dropping-particle":"","family":"Wagner","given":"Edward H.","non-dropping-particle":"","parse-names":false,"suffix":""}],"container-title":"Journal of the American Geriatrics Society","id":"ITEM-3","issue":"11","issued":{"date-parts":[["2007"]]},"page":"1748-1756","title":"Delivering effective primary care to older adults: A randomized, controlled trial of the senior resource team at group health cooperative","type":"article-journal","volume":"55"},"uris":["http://www.mendeley.com/documents/?uuid=e4c9335b-3453-45d5-82b7-2c70ef495ab8"]}],"mendeley":{"formattedCitation":"[16, 28, 29]","plainTextFormattedCitation":"[16, 28, 29]","previouslyFormattedCitation":"[16, 28, 29]"},"properties":{"noteIndex":0},"schema":"https://github.com/citation-style-language/schema/raw/master/csl-citation.json"}</w:instrText>
      </w:r>
      <w:r w:rsidR="001E33AC">
        <w:rPr>
          <w:rFonts w:asciiTheme="minorHAnsi" w:hAnsiTheme="minorHAnsi" w:cstheme="minorHAnsi"/>
          <w:lang w:val="en-GB"/>
        </w:rPr>
        <w:fldChar w:fldCharType="separate"/>
      </w:r>
      <w:r w:rsidR="00F863B4" w:rsidRPr="00F863B4">
        <w:rPr>
          <w:rFonts w:asciiTheme="minorHAnsi" w:hAnsiTheme="minorHAnsi" w:cstheme="minorHAnsi"/>
          <w:noProof/>
          <w:lang w:val="en-GB"/>
        </w:rPr>
        <w:t>[16, 28, 29]</w:t>
      </w:r>
      <w:r w:rsidR="001E33AC">
        <w:rPr>
          <w:rFonts w:asciiTheme="minorHAnsi" w:hAnsiTheme="minorHAnsi" w:cstheme="minorHAnsi"/>
          <w:lang w:val="en-GB"/>
        </w:rPr>
        <w:fldChar w:fldCharType="end"/>
      </w:r>
      <w:r w:rsidR="001E33AC" w:rsidRPr="00832F83">
        <w:rPr>
          <w:rFonts w:asciiTheme="minorHAnsi" w:hAnsiTheme="minorHAnsi" w:cstheme="minorHAnsi"/>
          <w:lang w:val="en-GB"/>
        </w:rPr>
        <w:t>.</w:t>
      </w:r>
      <w:r w:rsidR="001E33AC">
        <w:rPr>
          <w:rFonts w:asciiTheme="minorHAnsi" w:hAnsiTheme="minorHAnsi" w:cstheme="minorHAnsi"/>
          <w:lang w:val="en-GB"/>
        </w:rPr>
        <w:t xml:space="preserve"> Beyond the scope of this review, home-based CGA, often nurse-led</w:t>
      </w:r>
      <w:r w:rsidR="001E33AC">
        <w:rPr>
          <w:rFonts w:asciiTheme="minorHAnsi" w:hAnsiTheme="minorHAnsi" w:cstheme="minorHAnsi"/>
          <w:lang w:val="en-GB"/>
        </w:rPr>
        <w:fldChar w:fldCharType="begin" w:fldLock="1"/>
      </w:r>
      <w:r w:rsidR="00A24EDB">
        <w:rPr>
          <w:rFonts w:asciiTheme="minorHAnsi" w:hAnsiTheme="minorHAnsi" w:cstheme="minorHAnsi"/>
          <w:lang w:val="en-GB"/>
        </w:rPr>
        <w:instrText>ADDIN CSL_CITATION {"citationItems":[{"id":"ITEM-1","itemData":{"DOI":"10.1093/gerona/63.3.283","ISBN":"1079-5006","ISSN":"1079-5006","PMID":"18375877","abstract":"BACKGROUND: The effectiveness of community-based geriatric intervention models for vulnerable older adults is controversial. We evaluated a problem-based multidisciplinary intervention targeting vulnerable older adults at home that promised efficacy through better timing and increased commitment of patients and primary care physicians. This study compared the effects of this new model to usual care. METHODS: Primary care physicians referred older people for problems with cognition, nutrition, behavior, mood, or mobility. One hundred fifty-one participants (mean age 82.2 years, 74.8% women) were included in a pseudocluster randomized trial with 6-month follow-up for the primary outcomes. Eighty-five participants received the new intervention, and 66 usual care. In the intervention arm, geriatric nurses visited patients at home for geriatric assessment and management in cooperation with primary care physicians and geriatricians. Modified intention-to-treat analyses focused on differences between treatment arms in functional abilities (Groningen Activity Restriction Scale-3) and mental well-being (subscale mental health Medical Outcomes Study [MOS]-20), using a mixed linear model. RESULTS: After 3 months, treatment arms showed significant differences in favor of the new intervention. Functional abilities improved 2.2 points (95% confidence interval [CI], 0.3-4.2) and well-being 5.8 points (95% CI, 0.1-11.4). After 6 months, the favorable effect increased for well-being (9.1; 95% CI, 2.4-15.9), but the effect on functional abilities was no longer significant (1.6; 95% CI, -0.7 to 3.9). CONCLUSIONS: This problem-based geriatric intervention improved functional abilities and mental well-being of vulnerable older people. Problem-based interventions can increase the effectiveness of primary care for this population.","author":[{"dropping-particle":"","family":"Melis","given":"René J F","non-dropping-particle":"","parse-names":false,"suffix":""},{"dropping-particle":"","family":"Eijken","given":"Monique I J","non-dropping-particle":"van","parse-names":false,"suffix":""},{"dropping-particle":"","family":"Teerenstra","given":"Steven","non-dropping-particle":"","parse-names":false,"suffix":""},{"dropping-particle":"","family":"Achterberg","given":"Theo","non-dropping-particle":"van","parse-names":false,"suffix":""},{"dropping-particle":"","family":"Parker","given":"Stuart G","non-dropping-particle":"","parse-names":false,"suffix":""},{"dropping-particle":"","family":"Borm","given":"George F","non-dropping-particle":"","parse-names":false,"suffix":""},{"dropping-particle":"","family":"Lisdonk","given":"Eloy H","non-dropping-particle":"van de","parse-names":false,"suffix":""},{"dropping-particle":"","family":"Wensing","given":"Michel","non-dropping-particle":"","parse-names":false,"suffix":""},{"dropping-particle":"","family":"Rikkert","given":"Marcel G M Olde","non-dropping-particle":"","parse-names":false,"suffix":""}],"container-title":"The journals of gerontology. Series A, Biological sciences and medical sciences","id":"ITEM-1","issue":"3","issued":{"date-parts":[["2008"]]},"page":"283-290","title":"A randomized study of a multidisciplinary program to intervene on geriatric syndromes in vulnerable older people who live at home (Dutch EASYcare Study).","type":"article-journal","volume":"63"},"uris":["http://www.mendeley.com/documents/?uuid=816f312b-e584-4066-903c-6529048abe7e"]},{"id":"ITEM-2","itemData":{"DOI":"10.1007/s11606-012-2287-y","ISBN":"0884-8734","ISSN":"08848734","PMID":"23307395","abstract":"BACKGROUND: Patients at risk for generating high health care expenditures often receive fragmented, low-quality, inefficient health care. Guided Care is designed to provide proactive, coordinated, comprehensive care for such patients.\\n\\nOBJECTIVE: We hypothesized that Guided Care, compared to usual care, produces better functional health and quality of care, while reducing the use of expensive health services.\\n\\nDESIGN: 32-month, single-blind, matched-pair, cluster-randomized controlled trial of Guided Care, conducted in eight community-based primary care practices.\\n\\nPATIENTS: The \"Hierarchical Condition Category\" (HCC) predictive model was used to identify high-risk older patients who were insured by fee-for-service Medicare, a Medicare Advantage plan or Tricare. Patients with HCC scores in the highest quartile (at risk for generating high health care expenditures during the coming year) were eligible to participate.\\n\\nINTERVENTION: A registered nurse collaborated with two to five primary care physicians in providing eight services to participants: comprehensive assessment, evidence-based care planning, proactive monitoring, care coordination, transitional care, coaching for self-management, caregiver support, and access to community-based services.\\n\\nMAIN MEASURES: Functional health was measured using the Short Form-36. Quality of care and health services utilization were measured using the Patient Assessment of Chronic Illness Care and health insurance claims, respectively.\\n\\nKEY RESULTS: Of the eligible patients, 904 (37.8 %) gave written consent to participate; of these, 477 (52.8 %) completed the final interview, and 848 (93.8 %) provided complete claims data. In intention-to-treat analyses, Guided Care did not significantly improve participants' functional health, but it was associated with significantly higher participant ratings of the quality of care (difference = 0.27, 95 % CI = 0.08-0.45) and 29 % lower use of home care (95 % CI = 3-48 %).\\n\\nCONCLUSIONS: Guided Care improves high-risk older patients' ratings of the quality of their care, and it reduces their use of home care, but it does not appear to improve their functional health.","author":[{"dropping-particle":"","family":"Boult","given":"Chad","non-dropping-particle":"","parse-names":false,"suffix":""},{"dropping-particle":"","family":"Leff","given":"Bruce","non-dropping-particle":"","parse-names":false,"suffix":""},{"dropping-particle":"","family":"Boyd","given":"Cynthia M.","non-dropping-particle":"","parse-names":false,"suffix":""},{"dropping-particle":"","family":"Wolff","given":"Jennifer L.","non-dropping-particle":"","parse-names":false,"suffix":""},{"dropping-particle":"","family":"Marsteller","given":"Jill A.","non-dropping-particle":"","parse-names":false,"suffix":""},{"dropping-particle":"","family":"Frick","given":"Kevin D.","non-dropping-particle":"","parse-names":false,"suffix":""},{"dropping-particle":"","family":"Wegener","given":"Stephen","non-dropping-particle":"","parse-names":false,"suffix":""},{"dropping-particle":"","family":"Reider","given":"Lisa","non-dropping-particle":"","parse-names":false,"suffix":""},{"dropping-particle":"","family":"Frey","given":"Katherine","non-dropping-particle":"","parse-names":false,"suffix":""},{"dropping-particle":"","family":"Mroz","given":"Tracy M.","non-dropping-particle":"","parse-names":false,"suffix":""},{"dropping-particle":"","family":"Karm","given":"Lya","non-dropping-particle":"","parse-names":false,"suffix":""},{"dropping-particle":"","family":"Scharfstein","given":"Daniel O.","non-dropping-particle":"","parse-names":false,"suffix":""}],"container-title":"Journal of General Internal Medicine","id":"ITEM-2","issue":"5","issued":{"date-parts":[["2013"]]},"page":"612-621","title":"A matched-pair cluster-randomized trial of guided care for high-risk older patients","type":"article-journal","volume":"28"},"uris":["http://www.mendeley.com/documents/?uuid=7e798f25-7665-4d0e-aa0c-42d8c2db7f96"]}],"mendeley":{"formattedCitation":"[30, 31]","plainTextFormattedCitation":"[30, 31]","previouslyFormattedCitation":"[30, 31]"},"properties":{"noteIndex":0},"schema":"https://github.com/citation-style-language/schema/raw/master/csl-citation.json"}</w:instrText>
      </w:r>
      <w:r w:rsidR="001E33AC">
        <w:rPr>
          <w:rFonts w:asciiTheme="minorHAnsi" w:hAnsiTheme="minorHAnsi" w:cstheme="minorHAnsi"/>
          <w:lang w:val="en-GB"/>
        </w:rPr>
        <w:fldChar w:fldCharType="separate"/>
      </w:r>
      <w:r w:rsidR="00F863B4" w:rsidRPr="00F863B4">
        <w:rPr>
          <w:rFonts w:asciiTheme="minorHAnsi" w:hAnsiTheme="minorHAnsi" w:cstheme="minorHAnsi"/>
          <w:noProof/>
          <w:lang w:val="en-GB"/>
        </w:rPr>
        <w:t>[30, 31]</w:t>
      </w:r>
      <w:r w:rsidR="001E33AC">
        <w:rPr>
          <w:rFonts w:asciiTheme="minorHAnsi" w:hAnsiTheme="minorHAnsi" w:cstheme="minorHAnsi"/>
          <w:lang w:val="en-GB"/>
        </w:rPr>
        <w:fldChar w:fldCharType="end"/>
      </w:r>
      <w:r w:rsidR="001E33AC">
        <w:rPr>
          <w:rFonts w:asciiTheme="minorHAnsi" w:hAnsiTheme="minorHAnsi" w:cstheme="minorHAnsi"/>
          <w:lang w:val="en-GB"/>
        </w:rPr>
        <w:t>, provide alternative approaches to primary care based CGA. Close working relationships between nurses and PCPs enable the development of personalised care plans for frail older individuals and have demonstrated potential improvement in quality of life metrics.</w:t>
      </w:r>
    </w:p>
    <w:p w14:paraId="32BB589B" w14:textId="77777777" w:rsidR="001E33AC" w:rsidRDefault="001E33AC" w:rsidP="0000666F">
      <w:pPr>
        <w:jc w:val="both"/>
        <w:rPr>
          <w:rFonts w:asciiTheme="minorHAnsi" w:hAnsiTheme="minorHAnsi" w:cstheme="minorHAnsi"/>
          <w:lang w:val="en-GB"/>
        </w:rPr>
      </w:pPr>
    </w:p>
    <w:p w14:paraId="34E49F40" w14:textId="4936695C" w:rsidR="000011AC" w:rsidRDefault="008775A4" w:rsidP="000011AC">
      <w:pPr>
        <w:jc w:val="both"/>
        <w:rPr>
          <w:rFonts w:asciiTheme="minorHAnsi" w:hAnsiTheme="minorHAnsi" w:cstheme="minorHAnsi"/>
          <w:lang w:val="en-GB"/>
        </w:rPr>
      </w:pPr>
      <w:r>
        <w:rPr>
          <w:rFonts w:asciiTheme="minorHAnsi" w:hAnsiTheme="minorHAnsi" w:cstheme="minorHAnsi"/>
          <w:lang w:val="en-GB"/>
        </w:rPr>
        <w:t>The</w:t>
      </w:r>
      <w:r w:rsidR="001E33AC">
        <w:rPr>
          <w:rFonts w:asciiTheme="minorHAnsi" w:hAnsiTheme="minorHAnsi" w:cstheme="minorHAnsi"/>
          <w:lang w:val="en-GB"/>
        </w:rPr>
        <w:t xml:space="preserve"> impact of CGA in primary care on clinical outcomes in these four studies was mixed. Three studies reported</w:t>
      </w:r>
      <w:r w:rsidR="001E33AC" w:rsidRPr="00832F83">
        <w:rPr>
          <w:rFonts w:asciiTheme="minorHAnsi" w:hAnsiTheme="minorHAnsi" w:cstheme="minorHAnsi"/>
          <w:lang w:val="en-GB"/>
        </w:rPr>
        <w:t xml:space="preserve"> </w:t>
      </w:r>
      <w:r w:rsidR="001E33AC">
        <w:rPr>
          <w:rFonts w:asciiTheme="minorHAnsi" w:hAnsiTheme="minorHAnsi" w:cstheme="minorHAnsi"/>
          <w:lang w:val="en-GB"/>
        </w:rPr>
        <w:t>variable results for hospital admission rates and no demonstrable improvements in mortality following CGA were seen in three studies</w:t>
      </w:r>
      <w:r w:rsidR="001E33AC">
        <w:rPr>
          <w:rFonts w:asciiTheme="minorHAnsi" w:hAnsiTheme="minorHAnsi" w:cstheme="minorHAnsi"/>
          <w:lang w:val="en-GB"/>
        </w:rPr>
        <w:fldChar w:fldCharType="begin" w:fldLock="1"/>
      </w:r>
      <w:r w:rsidR="00A24EDB">
        <w:rPr>
          <w:rFonts w:asciiTheme="minorHAnsi" w:hAnsiTheme="minorHAnsi" w:cstheme="minorHAnsi"/>
          <w:lang w:val="en-GB"/>
        </w:rPr>
        <w:instrText>ADDIN CSL_CITATION {"citationItems":[{"id":"ITEM-1","itemData":{"DOI":"10.1111/j.1532-5415.2007.01416.x","ISBN":"1532-5415","ISSN":"00028614","PMID":"17979898","abstract":"OBJECTIVES: To assess the effect of a team of geriatrics specialists on the practice style of primary care providers (PCPs) and the functioning of their patients aged 75 and older.\\n\\nDESIGN: Randomized, controlled trial.\\n\\nSETTING: Two primary care clinics in the Seattle, Washington, area.\\n\\nPARTICIPANTS: Thirty-one PCPs and 874 patients aged 75 and older.\\n\\nINTERVENTION: An interdisciplinary team of geriatrics specialists worked with patients and providers to enhance the geriatric focus of care.\\n\\nMEASUREMENTS: Main outcomes were a practice style reflecting a geriatric orientation and patient scores on the physical and affect subscales of the Arthritis Impact Measurement Scale 2-Short Form. Secondary outcomes were hospitalizations, incident disability in activities of daily living (ADLs), and PCP perceptions of the intervention. Death rates were also assessed.\\n\\nRESULTS: Intervention providers screened significantly more for geriatric syndromes at 12 months, but this finding did not persist at 24 months. There were no significant differences in adequate hypertension control or high-risk prescribing at 12 or 24 months of follow-up. There were no significant differences in patient functioning or significant differences in hospitalization rates at either time point. Meaningful differences were observed in ADL disability at 12 but not 24 months. PCPs viewed the intervention favorably. Seventy-eight participants died over the 24 months of follow-up; the proportion dying was higher in the intervention group (11.4% in intervention group vs 7.1% of controls, P=.03).\\n\\nCONCLUSION: The addition of an interdisciplinary geriatric team was acceptable to PCPs and had some effect on care of geriatric conditions but little effect on patient function or the use of inpatient care and was associated with greater mortality.","author":[{"dropping-particle":"","family":"Phelan","given":"Elizabeth A.","non-dropping-particle":"","parse-names":false,"suffix":""},{"dropping-particle":"","family":"Balderson","given":"Benjamin","non-dropping-particle":"","parse-names":false,"suffix":""},{"dropping-particle":"","family":"Levine","given":"Martin","non-dropping-particle":"","parse-names":false,"suffix":""},{"dropping-particle":"","family":"Erro","given":"Janet H.","non-dropping-particle":"","parse-names":false,"suffix":""},{"dropping-particle":"","family":"Jordan","given":"Luesa","non-dropping-particle":"","parse-names":false,"suffix":""},{"dropping-particle":"","family":"Grothaus","given":"Lou","non-dropping-particle":"","parse-names":false,"suffix":""},{"dropping-particle":"","family":"Sandhu","given":"Nirmala","non-dropping-particle":"","parse-names":false,"suffix":""},{"dropping-particle":"","family":"Perrault","given":"Patrick J.","non-dropping-particle":"","parse-names":false,"suffix":""},{"dropping-particle":"","family":"Logerfo","given":"James P.","non-dropping-particle":"","parse-names":false,"suffix":""},{"dropping-particle":"","family":"Wagner","given":"Edward H.","non-dropping-particle":"","parse-names":false,"suffix":""}],"container-title":"Journal of the American Geriatrics Society","id":"ITEM-1","issue":"11","issued":{"date-parts":[["2007"]]},"page":"1748-1756","title":"Delivering effective primary care to older adults: A randomized, controlled trial of the senior resource team at group health cooperative","type":"article-journal","volume":"55"},"uris":["http://www.mendeley.com/documents/?uuid=e4c9335b-3453-45d5-82b7-2c70ef495ab8"]},{"id":"ITEM-2","itemData":{"DOI":"10.3122/jabfm.19.4.331","ISBN":"1557-2625\\r1558-7118","ISSN":"1557-2625","PMID":"16809646","abstract":"BACKGROUND: Frail elders often receive low-quality primary care, yet the optimal role of geriatricians in primary care settings remains uncertain. We evaluated the health utilization impacts of an innovative intervention emphasizing chronic disease self-management and physical activity promotion among frail elders in primary care.\\n\\nMETHODS: The intervention was implemented within two primary care practices at a single clinic serving a large population of frail elders enrolled in a western Washington health plan. Subjects included older patients (age &gt;or=65 years) with disproportionate baseline outpatient service use who attended two on-site visits with a geriatrician during which each received comprehensive assessment and a problem-solving intervention to enhance chronic disease self-management and promote physical activity (N = 146). Our evaluation had a retrospective matched cohort design. Controls receiving primary care at other health plan clinics were matched 3:1 to intervention subjects by sex and a propensity score (N = 437), which was computed using demographic, clinical, and health care utilization factors that were predictive of attending the intervention. Among intervention subjects and controls following the intervention, we compared relative rates of hospitalization, outpatient and specialty visits, nursing home admission, mortality, and prescription of selected high-risk medications, as well as total health care costs.\\n\\nRESULTS: From March 2002 to November 2003, the geriatrician evaluated 146 of 725 elderly subjects (20%) in the two primary care practices. During a mean follow-up of 1.3 years, intervention subjects had a reduced rate of hospitalization relative to matched controls (incidence rate ratio 0.57; 95% CI: 0.37 to 0.86; P &lt; .01). Intervention and control subjects did not have significantly different rates of specialty visits, outpatient visits, nursing home admission, mortality, or high-risk prescriptions. Relative to matched controls during follow-up, total health care costs were 26.3% lower among intervention subjects (95% CI: 1.3%, 44.9%; P = .04).\\n\\nCONCLUSIONS: Outpatient geriatric interventions emphasizing collaboration between geriatricians and primary care physicians, chronic disease self-management, and physical activity may reduce hospitalization risk and total health care costs among vulnerable elders.","author":[{"dropping-particle":"","family":"Fenton","given":"Joshua J","non-dropping-particle":"","parse-names":false,"suffix":""},{"dropping-particle":"","family":"Levine","given":"Martin D","non-dropping-particle":"","parse-names":false,"suffix":""},{"dropping-particle":"","family":"Mahoney","given":"Lisa D","non-dropping-particle":"","parse-names":false,"suffix":""},{"dropping-particle":"","family":"Heagerty","given":"Patrick J","non-dropping-particle":"","parse-names":false,"suffix":""},{"dropping-particle":"","family":"Wagner","given":"Edward H","non-dropping-particle":"","parse-names":false,"suffix":""}],"container-title":"Journal of the American Board of Family Medicine : JABFM","id":"ITEM-2","issue":"4","issued":{"date-parts":[["2004"]]},"page":"331-9","title":"Bringing geriatricians to the front lines: evaluation of a quality improvement intervention in primary care.","type":"article-journal","volume":"19"},"uris":["http://www.mendeley.com/documents/?uuid=b09e5e2e-c932-44bd-8165-7904a78756f6"]},{"id":"ITEM-3","itemData":{"DOI":"http://dx.doi.org/10.1136/bmjopen-2016-015278","abstract":"Objectives To evaluate the feasibility and potential clinical benefits of medicines optimisation through comprehensive geriatric assessment (CGA) of frail patients with multiple conditions, by secondary care geriatricians in a general practice care setting. Methods Seven general practitioner (GP) practices in one region of Stoke-on-Trent volunteered to take part. GPs selected patients (n=186) who were local permanent residents, at least 65 years old and on eight or more medications per day. Patients were sent a written invitation outlining the assessment purpose/format. Prior to patient assessments, primary care staff prepared packs detailing patient medical history, recent consultations, current medications, recent laboratory tests and social circumstances. One hour was allocated for the CGA per patient, with one of three geriatricians, to enable sufficient time to explore all relevant aspects. Assessment comprised a full history, thorough clinical examination, assessment of balance and mobility, mental function and information on home environment and support arrangements. After consultation, geriatricians made recommendations regarding further assessments, investigations or medication changes. Geriatricians entered their main findings and recommendations onto a standard template. Results In total, 687 recommendations for changes in patients' medication regimens were made for 169 (91%) patients. In 17 (9%) patients there was no recommendation to alter medications. This resulted in an average of four alterations in medication per patient. The predominant changes to medications were to stop medications (34%) or to reduce the dosage (24%). Starting a new medication represented 18% of all the medication changes. Adherence rates to geriatrician medication recommendations were 72% at 6 months and 65% at 12 months. Conclusions CGA of older patients with complex needs, by geriatricians in a general practice care setting, is feasible. Our study demonstrated constructive collaboration between GPs and geriatricians from secondary care, suggesting further studies and clinical trials are feasible and have scope to yield beneficial outcomes.Copyright © Article author(s). All rights reserved.","author":[{"dropping-particle":"","family":"Lea","given":"S.C.","non-dropping-particle":"","parse-names":false,"suffix":""},{"dropping-particle":"","family":"Watts, K.L., Davis, N.A., Panayiotou, B., Bankart, M.J., Arora","given":"A.","non-dropping-particle":"","parse-names":false,"suffix":""}],"container-title":"BMJ Open","id":"ITEM-3","issue":"9","issued":{"date-parts":[["2017"]]},"page":"e015278","title":"The potential clinical benefits of medicines optimisation through comprehensive geriatric assessment, carried out by secondary care geriatricians, in a general practice care setting in North Staffordshire, UK: A feasibility study","type":"article-journal","volume":"7"},"uris":["http://www.mendeley.com/documents/?uuid=8b8239eb-c206-4525-90f4-b2947c0e4682"]}],"mendeley":{"formattedCitation":"[16–18]","plainTextFormattedCitation":"[16–18]","previouslyFormattedCitation":"[16–18]"},"properties":{"noteIndex":0},"schema":"https://github.com/citation-style-language/schema/raw/master/csl-citation.json"}</w:instrText>
      </w:r>
      <w:r w:rsidR="001E33AC">
        <w:rPr>
          <w:rFonts w:asciiTheme="minorHAnsi" w:hAnsiTheme="minorHAnsi" w:cstheme="minorHAnsi"/>
          <w:lang w:val="en-GB"/>
        </w:rPr>
        <w:fldChar w:fldCharType="separate"/>
      </w:r>
      <w:r w:rsidR="00F863B4" w:rsidRPr="00F863B4">
        <w:rPr>
          <w:rFonts w:asciiTheme="minorHAnsi" w:hAnsiTheme="minorHAnsi" w:cstheme="minorHAnsi"/>
          <w:noProof/>
          <w:lang w:val="en-GB"/>
        </w:rPr>
        <w:t>[16–18]</w:t>
      </w:r>
      <w:r w:rsidR="001E33AC">
        <w:rPr>
          <w:rFonts w:asciiTheme="minorHAnsi" w:hAnsiTheme="minorHAnsi" w:cstheme="minorHAnsi"/>
          <w:lang w:val="en-GB"/>
        </w:rPr>
        <w:fldChar w:fldCharType="end"/>
      </w:r>
      <w:r w:rsidR="001E33AC">
        <w:rPr>
          <w:rFonts w:asciiTheme="minorHAnsi" w:hAnsiTheme="minorHAnsi" w:cstheme="minorHAnsi"/>
          <w:lang w:val="en-GB"/>
        </w:rPr>
        <w:t>.</w:t>
      </w:r>
      <w:r w:rsidR="001E33AC" w:rsidRPr="003C6401">
        <w:rPr>
          <w:rFonts w:asciiTheme="minorHAnsi" w:hAnsiTheme="minorHAnsi" w:cstheme="minorHAnsi"/>
          <w:lang w:val="en-GB"/>
        </w:rPr>
        <w:t xml:space="preserve"> </w:t>
      </w:r>
      <w:r w:rsidR="001E33AC">
        <w:rPr>
          <w:rFonts w:asciiTheme="minorHAnsi" w:hAnsiTheme="minorHAnsi" w:cstheme="minorHAnsi"/>
          <w:lang w:val="en-GB"/>
        </w:rPr>
        <w:t>One study observed increased mortality</w:t>
      </w:r>
      <w:r>
        <w:rPr>
          <w:rFonts w:asciiTheme="minorHAnsi" w:hAnsiTheme="minorHAnsi" w:cstheme="minorHAnsi"/>
          <w:lang w:val="en-GB"/>
        </w:rPr>
        <w:t>,</w:t>
      </w:r>
      <w:r w:rsidR="000011AC">
        <w:rPr>
          <w:rFonts w:asciiTheme="minorHAnsi" w:hAnsiTheme="minorHAnsi" w:cstheme="minorHAnsi"/>
          <w:lang w:val="en-GB"/>
        </w:rPr>
        <w:t xml:space="preserve"> </w:t>
      </w:r>
      <w:r w:rsidR="000011AC">
        <w:rPr>
          <w:rFonts w:asciiTheme="minorHAnsi" w:eastAsia="Times New Roman" w:hAnsiTheme="minorHAnsi" w:cstheme="minorHAnsi"/>
          <w:color w:val="000000"/>
        </w:rPr>
        <w:t>t</w:t>
      </w:r>
      <w:r w:rsidR="000011AC" w:rsidRPr="00504A36">
        <w:rPr>
          <w:rFonts w:asciiTheme="minorHAnsi" w:eastAsia="Times New Roman" w:hAnsiTheme="minorHAnsi" w:cstheme="minorHAnsi"/>
          <w:color w:val="000000"/>
        </w:rPr>
        <w:t>he authors discussed possible causes including that the intervention group may have had a greater severity of illness,</w:t>
      </w:r>
      <w:r w:rsidR="000011AC">
        <w:rPr>
          <w:rFonts w:asciiTheme="minorHAnsi" w:eastAsia="Times New Roman" w:hAnsiTheme="minorHAnsi" w:cstheme="minorHAnsi"/>
          <w:color w:val="000000"/>
        </w:rPr>
        <w:t xml:space="preserve"> or that patients were confused as to who was making decisions on their care and therefore less compliant with management</w:t>
      </w:r>
      <w:r w:rsidR="001E33AC" w:rsidRPr="00504A36">
        <w:rPr>
          <w:rFonts w:asciiTheme="minorHAnsi" w:eastAsia="Times New Roman" w:hAnsiTheme="minorHAnsi" w:cstheme="minorHAnsi"/>
          <w:color w:val="000000"/>
        </w:rPr>
        <w:fldChar w:fldCharType="begin" w:fldLock="1"/>
      </w:r>
      <w:r w:rsidR="00A24EDB">
        <w:rPr>
          <w:rFonts w:asciiTheme="minorHAnsi" w:eastAsia="Times New Roman" w:hAnsiTheme="minorHAnsi" w:cstheme="minorHAnsi"/>
          <w:color w:val="000000"/>
        </w:rPr>
        <w:instrText>ADDIN CSL_CITATION {"citationItems":[{"id":"ITEM-1","itemData":{"DOI":"10.1111/j.1532-5415.2007.01416.x","ISBN":"1532-5415","ISSN":"00028614","PMID":"17979898","abstract":"OBJECTIVES: To assess the effect of a team of geriatrics specialists on the practice style of primary care providers (PCPs) and the functioning of their patients aged 75 and older.\\n\\nDESIGN: Randomized, controlled trial.\\n\\nSETTING: Two primary care clinics in the Seattle, Washington, area.\\n\\nPARTICIPANTS: Thirty-one PCPs and 874 patients aged 75 and older.\\n\\nINTERVENTION: An interdisciplinary team of geriatrics specialists worked with patients and providers to enhance the geriatric focus of care.\\n\\nMEASUREMENTS: Main outcomes were a practice style reflecting a geriatric orientation and patient scores on the physical and affect subscales of the Arthritis Impact Measurement Scale 2-Short Form. Secondary outcomes were hospitalizations, incident disability in activities of daily living (ADLs), and PCP perceptions of the intervention. Death rates were also assessed.\\n\\nRESULTS: Intervention providers screened significantly more for geriatric syndromes at 12 months, but this finding did not persist at 24 months. There were no significant differences in adequate hypertension control or high-risk prescribing at 12 or 24 months of follow-up. There were no significant differences in patient functioning or significant differences in hospitalization rates at either time point. Meaningful differences were observed in ADL disability at 12 but not 24 months. PCPs viewed the intervention favorably. Seventy-eight participants died over the 24 months of follow-up; the proportion dying was higher in the intervention group (11.4% in intervention group vs 7.1% of controls, P=.03).\\n\\nCONCLUSION: The addition of an interdisciplinary geriatric team was acceptable to PCPs and had some effect on care of geriatric conditions but little effect on patient function or the use of inpatient care and was associated with greater mortality.","author":[{"dropping-particle":"","family":"Phelan","given":"Elizabeth A.","non-dropping-particle":"","parse-names":false,"suffix":""},{"dropping-particle":"","family":"Balderson","given":"Benjamin","non-dropping-particle":"","parse-names":false,"suffix":""},{"dropping-particle":"","family":"Levine","given":"Martin","non-dropping-particle":"","parse-names":false,"suffix":""},{"dropping-particle":"","family":"Erro","given":"Janet H.","non-dropping-particle":"","parse-names":false,"suffix":""},{"dropping-particle":"","family":"Jordan","given":"Luesa","non-dropping-particle":"","parse-names":false,"suffix":""},{"dropping-particle":"","family":"Grothaus","given":"Lou","non-dropping-particle":"","parse-names":false,"suffix":""},{"dropping-particle":"","family":"Sandhu","given":"Nirmala","non-dropping-particle":"","parse-names":false,"suffix":""},{"dropping-particle":"","family":"Perrault","given":"Patrick J.","non-dropping-particle":"","parse-names":false,"suffix":""},{"dropping-particle":"","family":"Logerfo","given":"James P.","non-dropping-particle":"","parse-names":false,"suffix":""},{"dropping-particle":"","family":"Wagner","given":"Edward H.","non-dropping-particle":"","parse-names":false,"suffix":""}],"container-title":"Journal of the American Geriatrics Society","id":"ITEM-1","issue":"11","issued":{"date-parts":[["2007"]]},"page":"1748-1756","title":"Delivering effective primary care to older adults: A randomized, controlled trial of the senior resource team at group health cooperative","type":"article-journal","volume":"55"},"uris":["http://www.mendeley.com/documents/?uuid=e4c9335b-3453-45d5-82b7-2c70ef495ab8"]}],"mendeley":{"formattedCitation":"[16]","plainTextFormattedCitation":"[16]","previouslyFormattedCitation":"[16]"},"properties":{"noteIndex":0},"schema":"https://github.com/citation-style-language/schema/raw/master/csl-citation.json"}</w:instrText>
      </w:r>
      <w:r w:rsidR="001E33AC" w:rsidRPr="00504A36">
        <w:rPr>
          <w:rFonts w:asciiTheme="minorHAnsi" w:eastAsia="Times New Roman" w:hAnsiTheme="minorHAnsi" w:cstheme="minorHAnsi"/>
          <w:color w:val="000000"/>
        </w:rPr>
        <w:fldChar w:fldCharType="separate"/>
      </w:r>
      <w:r w:rsidR="00F863B4" w:rsidRPr="00F863B4">
        <w:rPr>
          <w:rFonts w:asciiTheme="minorHAnsi" w:eastAsia="Times New Roman" w:hAnsiTheme="minorHAnsi" w:cstheme="minorHAnsi"/>
          <w:noProof/>
          <w:color w:val="000000"/>
        </w:rPr>
        <w:t>[16]</w:t>
      </w:r>
      <w:r w:rsidR="001E33AC" w:rsidRPr="00504A36">
        <w:rPr>
          <w:rFonts w:asciiTheme="minorHAnsi" w:eastAsia="Times New Roman" w:hAnsiTheme="minorHAnsi" w:cstheme="minorHAnsi"/>
          <w:color w:val="000000"/>
        </w:rPr>
        <w:fldChar w:fldCharType="end"/>
      </w:r>
      <w:r w:rsidR="000011AC">
        <w:rPr>
          <w:rFonts w:asciiTheme="minorHAnsi" w:eastAsia="Times New Roman" w:hAnsiTheme="minorHAnsi" w:cstheme="minorHAnsi"/>
          <w:color w:val="000000"/>
        </w:rPr>
        <w:t>. This</w:t>
      </w:r>
      <w:r w:rsidR="001E33AC">
        <w:rPr>
          <w:rFonts w:asciiTheme="minorHAnsi" w:eastAsia="Times New Roman" w:hAnsiTheme="minorHAnsi" w:cstheme="minorHAnsi"/>
          <w:color w:val="000000"/>
        </w:rPr>
        <w:t xml:space="preserve"> identifies the importance of clear communication between </w:t>
      </w:r>
      <w:r w:rsidR="000011AC">
        <w:rPr>
          <w:rFonts w:asciiTheme="minorHAnsi" w:eastAsia="Times New Roman" w:hAnsiTheme="minorHAnsi" w:cstheme="minorHAnsi"/>
          <w:color w:val="000000"/>
        </w:rPr>
        <w:t>healthcare professionals</w:t>
      </w:r>
      <w:r w:rsidR="001E33AC">
        <w:rPr>
          <w:rFonts w:asciiTheme="minorHAnsi" w:eastAsia="Times New Roman" w:hAnsiTheme="minorHAnsi" w:cstheme="minorHAnsi"/>
          <w:color w:val="000000"/>
        </w:rPr>
        <w:t xml:space="preserve"> and patients</w:t>
      </w:r>
      <w:r w:rsidR="000011AC">
        <w:rPr>
          <w:rFonts w:asciiTheme="minorHAnsi" w:eastAsia="Times New Roman" w:hAnsiTheme="minorHAnsi" w:cstheme="minorHAnsi"/>
          <w:color w:val="000000"/>
        </w:rPr>
        <w:t xml:space="preserve"> and patients when multiple people are involved, particularly when</w:t>
      </w:r>
      <w:r w:rsidR="001E33AC">
        <w:rPr>
          <w:rFonts w:asciiTheme="minorHAnsi" w:eastAsia="Times New Roman" w:hAnsiTheme="minorHAnsi" w:cstheme="minorHAnsi"/>
          <w:color w:val="000000"/>
        </w:rPr>
        <w:t xml:space="preserve"> the structure of care is changed.</w:t>
      </w:r>
      <w:r w:rsidR="001E33AC">
        <w:rPr>
          <w:rFonts w:asciiTheme="minorHAnsi" w:hAnsiTheme="minorHAnsi" w:cstheme="minorHAnsi"/>
          <w:lang w:val="en-GB"/>
        </w:rPr>
        <w:t xml:space="preserve"> </w:t>
      </w:r>
      <w:r w:rsidR="000011AC">
        <w:rPr>
          <w:rFonts w:asciiTheme="minorHAnsi" w:eastAsia="Times New Roman" w:hAnsiTheme="minorHAnsi" w:cstheme="minorHAnsi"/>
          <w:color w:val="000000"/>
        </w:rPr>
        <w:t>One way to overcome this is to fully support patients to become actively involved in their care, with potential benefits to patients and healthcare providers, including better communication, highlighted in a recent European Commission report</w:t>
      </w:r>
      <w:r w:rsidR="000011AC">
        <w:rPr>
          <w:rFonts w:asciiTheme="minorHAnsi" w:eastAsia="Times New Roman" w:hAnsiTheme="minorHAnsi" w:cstheme="minorHAnsi"/>
          <w:color w:val="000000"/>
        </w:rPr>
        <w:fldChar w:fldCharType="begin" w:fldLock="1"/>
      </w:r>
      <w:r w:rsidR="00A24EDB">
        <w:rPr>
          <w:rFonts w:asciiTheme="minorHAnsi" w:eastAsia="Times New Roman" w:hAnsiTheme="minorHAnsi" w:cstheme="minorHAnsi"/>
          <w:color w:val="000000"/>
        </w:rPr>
        <w:instrText>ADDIN CSL_CITATION {"citationItems":[{"id":"ITEM-1","itemData":{"author":[{"dropping-particle":"","family":"European Commission","given":"","non-dropping-particle":"","parse-names":false,"suffix":""}],"id":"ITEM-1","issue":"May","issued":{"date-parts":[["2012"]]},"title":"Eurobarometer Qualitative Study - Patient involvement","type":"report"},"uris":["http://www.mendeley.com/documents/?uuid=e317ab03-970f-40f8-b490-8c48f2f3c145"]}],"mendeley":{"formattedCitation":"[32]","plainTextFormattedCitation":"[32]","previouslyFormattedCitation":"[32]"},"properties":{"noteIndex":0},"schema":"https://github.com/citation-style-language/schema/raw/master/csl-citation.json"}</w:instrText>
      </w:r>
      <w:r w:rsidR="000011AC">
        <w:rPr>
          <w:rFonts w:asciiTheme="minorHAnsi" w:eastAsia="Times New Roman" w:hAnsiTheme="minorHAnsi" w:cstheme="minorHAnsi"/>
          <w:color w:val="000000"/>
        </w:rPr>
        <w:fldChar w:fldCharType="separate"/>
      </w:r>
      <w:r w:rsidR="00F863B4" w:rsidRPr="00F863B4">
        <w:rPr>
          <w:rFonts w:asciiTheme="minorHAnsi" w:eastAsia="Times New Roman" w:hAnsiTheme="minorHAnsi" w:cstheme="minorHAnsi"/>
          <w:noProof/>
          <w:color w:val="000000"/>
        </w:rPr>
        <w:t>[32]</w:t>
      </w:r>
      <w:r w:rsidR="000011AC">
        <w:rPr>
          <w:rFonts w:asciiTheme="minorHAnsi" w:eastAsia="Times New Roman" w:hAnsiTheme="minorHAnsi" w:cstheme="minorHAnsi"/>
          <w:color w:val="000000"/>
        </w:rPr>
        <w:fldChar w:fldCharType="end"/>
      </w:r>
      <w:r w:rsidR="000011AC">
        <w:rPr>
          <w:rFonts w:asciiTheme="minorHAnsi" w:eastAsia="Times New Roman" w:hAnsiTheme="minorHAnsi" w:cstheme="minorHAnsi"/>
          <w:color w:val="000000"/>
        </w:rPr>
        <w:t>.</w:t>
      </w:r>
    </w:p>
    <w:p w14:paraId="3211EFEC" w14:textId="77777777" w:rsidR="000011AC" w:rsidRDefault="000011AC" w:rsidP="000011AC">
      <w:pPr>
        <w:jc w:val="both"/>
        <w:rPr>
          <w:rFonts w:asciiTheme="minorHAnsi" w:hAnsiTheme="minorHAnsi" w:cstheme="minorHAnsi"/>
          <w:lang w:val="en-GB"/>
        </w:rPr>
      </w:pPr>
    </w:p>
    <w:p w14:paraId="02A5AF04" w14:textId="444FAC1B" w:rsidR="001E33AC" w:rsidRDefault="001E33AC" w:rsidP="000011AC">
      <w:pPr>
        <w:jc w:val="both"/>
        <w:rPr>
          <w:rFonts w:asciiTheme="minorHAnsi" w:hAnsiTheme="minorHAnsi" w:cstheme="minorHAnsi"/>
          <w:lang w:val="en-GB"/>
        </w:rPr>
      </w:pPr>
      <w:r>
        <w:rPr>
          <w:rFonts w:asciiTheme="minorHAnsi" w:hAnsiTheme="minorHAnsi" w:cstheme="minorHAnsi"/>
          <w:lang w:val="en-GB"/>
        </w:rPr>
        <w:t xml:space="preserve">Adherence to prescription modifications, often dosage reduction or cessation of the drug, was the primary outcome in two studies. This remained high until </w:t>
      </w:r>
      <w:r w:rsidR="000011AC">
        <w:rPr>
          <w:rFonts w:asciiTheme="minorHAnsi" w:hAnsiTheme="minorHAnsi" w:cstheme="minorHAnsi"/>
          <w:lang w:val="en-GB"/>
        </w:rPr>
        <w:t>36</w:t>
      </w:r>
      <w:r>
        <w:rPr>
          <w:rFonts w:asciiTheme="minorHAnsi" w:hAnsiTheme="minorHAnsi" w:cstheme="minorHAnsi"/>
          <w:lang w:val="en-GB"/>
        </w:rPr>
        <w:t xml:space="preserve"> months from initial assessment, suggesting that CGA in primary care may positively contribute to reducing the polypharmacy burden in older people</w:t>
      </w:r>
      <w:r>
        <w:rPr>
          <w:rFonts w:asciiTheme="minorHAnsi" w:hAnsiTheme="minorHAnsi" w:cstheme="minorHAnsi"/>
          <w:lang w:val="en-GB"/>
        </w:rPr>
        <w:fldChar w:fldCharType="begin" w:fldLock="1"/>
      </w:r>
      <w:r w:rsidR="00A24EDB">
        <w:rPr>
          <w:rFonts w:asciiTheme="minorHAnsi" w:hAnsiTheme="minorHAnsi" w:cstheme="minorHAnsi"/>
          <w:lang w:val="en-GB"/>
        </w:rPr>
        <w:instrText>ADDIN CSL_CITATION {"citationItems":[{"id":"ITEM-1","itemData":{"DOI":"http://dx.doi.org/10.1136/bmjopen-2016-015278","abstract":"Objectives To evaluate the feasibility and potential clinical benefits of medicines optimisation through comprehensive geriatric assessment (CGA) of frail patients with multiple conditions, by secondary care geriatricians in a general practice care setting. Methods Seven general practitioner (GP) practices in one region of Stoke-on-Trent volunteered to take part. GPs selected patients (n=186) who were local permanent residents, at least 65 years old and on eight or more medications per day. Patients were sent a written invitation outlining the assessment purpose/format. Prior to patient assessments, primary care staff prepared packs detailing patient medical history, recent consultations, current medications, recent laboratory tests and social circumstances. One hour was allocated for the CGA per patient, with one of three geriatricians, to enable sufficient time to explore all relevant aspects. Assessment comprised a full history, thorough clinical examination, assessment of balance and mobility, mental function and information on home environment and support arrangements. After consultation, geriatricians made recommendations regarding further assessments, investigations or medication changes. Geriatricians entered their main findings and recommendations onto a standard template. Results In total, 687 recommendations for changes in patients' medication regimens were made for 169 (91%) patients. In 17 (9%) patients there was no recommendation to alter medications. This resulted in an average of four alterations in medication per patient. The predominant changes to medications were to stop medications (34%) or to reduce the dosage (24%). Starting a new medication represented 18% of all the medication changes. Adherence rates to geriatrician medication recommendations were 72% at 6 months and 65% at 12 months. Conclusions CGA of older patients with complex needs, by geriatricians in a general practice care setting, is feasible. Our study demonstrated constructive collaboration between GPs and geriatricians from secondary care, suggesting further studies and clinical trials are feasible and have scope to yield beneficial outcomes.Copyright © Article author(s). All rights reserved.","author":[{"dropping-particle":"","family":"Lea","given":"S.C.","non-dropping-particle":"","parse-names":false,"suffix":""},{"dropping-particle":"","family":"Watts, K.L., Davis, N.A., Panayiotou, B., Bankart, M.J., Arora","given":"A.","non-dropping-particle":"","parse-names":false,"suffix":""}],"container-title":"BMJ Open","id":"ITEM-1","issue":"9","issued":{"date-parts":[["2017"]]},"page":"e015278","title":"The potential clinical benefits of medicines optimisation through comprehensive geriatric assessment, carried out by secondary care geriatricians, in a general practice care setting in North Staffordshire, UK: A feasibility study","type":"article-journal","volume":"7"},"uris":["http://www.mendeley.com/documents/?uuid=8b8239eb-c206-4525-90f4-b2947c0e4682"]},{"id":"ITEM-2","itemData":{"DOI":"10.1016/j.archger.2008.09.007","ISBN":"0167-4943","ISSN":"01674943","PMID":"18996605","abstract":"The aim of this retrospective study was to describe and evaluate the impact of a new model used in caring for the elders in the community, based on geriatrician consultation, initiated by their general physician (GP) and conducted by both in five urban primary care clinics. Five hundred and forty-two elderly patients were referred to a geriatric consultant during a 41-month period. The patients' demographic, functional, cognitive medical status, reasons for referral and recommendations were recorded. Implementation by the GP of the geriatrician's recommendations was analyzed with the number of visits during the 6-month follow up. Patients were referred mainly for affective, cognitive, medical problems, functional decline and gait disturbances in 39.7%, 30.4%, 24.4%, 18.6% and 12.7% of cases, respectively. The referrals to the geriatrician increased from 133 in 2004 to 207 in 2006 (p = 0.01), while the visits to the GP decreased from 10.9 to 10.2 during 6-month period following the geriatric consultation (p &lt; 0.01). No decline was found in the other elderly patients. In most cases, the GP implemented the geriatrician's advice (p &lt; 0.01). Geriatrician consultations and recommendations in the primary care clinic were well accepted by the GP, thereby reducing the number of visits. ?? 2008 Elsevier Ireland Ltd. All rights reserved.","author":[{"dropping-particle":"","family":"Hermush","given":"Vered","non-dropping-particle":"","parse-names":false,"suffix":""},{"dropping-particle":"","family":"Daliot","given":"Daniel","non-dropping-particle":"","parse-names":false,"suffix":""},{"dropping-particle":"","family":"Weiss","given":"Avraham","non-dropping-particle":"","parse-names":false,"suffix":""},{"dropping-particle":"","family":"Brill","given":"Shai","non-dropping-particle":"","parse-names":false,"suffix":""},{"dropping-particle":"","family":"Beloosesky","given":"Yichayaou","non-dropping-particle":"","parse-names":false,"suffix":""}],"container-title":"Archives of Gerontology and Geriatrics","id":"ITEM-2","issue":"2","issued":{"date-parts":[["2009"]]},"page":"260-262","title":"The impact of geriatric consultation on the care of the elders in community clinics","type":"article-journal","volume":"49"},"uris":["http://www.mendeley.com/documents/?uuid=2dce89c4-6d7e-44d1-b328-3e1fc0a36b30"]}],"mendeley":{"formattedCitation":"[15, 18]","plainTextFormattedCitation":"[15, 18]","previouslyFormattedCitation":"[15, 18]"},"properties":{"noteIndex":0},"schema":"https://github.com/citation-style-language/schema/raw/master/csl-citation.json"}</w:instrText>
      </w:r>
      <w:r>
        <w:rPr>
          <w:rFonts w:asciiTheme="minorHAnsi" w:hAnsiTheme="minorHAnsi" w:cstheme="minorHAnsi"/>
          <w:lang w:val="en-GB"/>
        </w:rPr>
        <w:fldChar w:fldCharType="separate"/>
      </w:r>
      <w:r w:rsidR="00F863B4" w:rsidRPr="00F863B4">
        <w:rPr>
          <w:rFonts w:asciiTheme="minorHAnsi" w:hAnsiTheme="minorHAnsi" w:cstheme="minorHAnsi"/>
          <w:noProof/>
          <w:lang w:val="en-GB"/>
        </w:rPr>
        <w:t>[15, 18]</w:t>
      </w:r>
      <w:r>
        <w:rPr>
          <w:rFonts w:asciiTheme="minorHAnsi" w:hAnsiTheme="minorHAnsi" w:cstheme="minorHAnsi"/>
          <w:lang w:val="en-GB"/>
        </w:rPr>
        <w:fldChar w:fldCharType="end"/>
      </w:r>
      <w:r>
        <w:rPr>
          <w:rFonts w:asciiTheme="minorHAnsi" w:hAnsiTheme="minorHAnsi" w:cstheme="minorHAnsi"/>
          <w:lang w:val="en-GB"/>
        </w:rPr>
        <w:t>, which forms part of National Institute for Clinical Excellence (NICE) guidance</w:t>
      </w:r>
      <w:r>
        <w:rPr>
          <w:rFonts w:asciiTheme="minorHAnsi" w:hAnsiTheme="minorHAnsi" w:cstheme="minorHAnsi"/>
          <w:lang w:val="en-GB"/>
        </w:rPr>
        <w:fldChar w:fldCharType="begin" w:fldLock="1"/>
      </w:r>
      <w:r w:rsidR="00A24EDB">
        <w:rPr>
          <w:rFonts w:asciiTheme="minorHAnsi" w:hAnsiTheme="minorHAnsi" w:cstheme="minorHAnsi"/>
          <w:lang w:val="en-GB"/>
        </w:rPr>
        <w:instrText>ADDIN CSL_CITATION {"citationItems":[{"id":"ITEM-1","itemData":{"author":[{"dropping-particle":"","family":"NICE","given":"","non-dropping-particle":"","parse-names":false,"suffix":""}],"container-title":"National Institute for Clinical Excellence","id":"ITEM-1","issued":{"date-parts":[["2017"]]},"page":"nice.org.uk/guidance/ktt18","title":"Multimorbidity and Polypharmacy","type":"article-journal"},"uris":["http://www.mendeley.com/documents/?uuid=7631e1fd-36ee-4717-9182-8b21ce085a0a"]}],"mendeley":{"formattedCitation":"[33]","plainTextFormattedCitation":"[33]","previouslyFormattedCitation":"[33]"},"properties":{"noteIndex":0},"schema":"https://github.com/citation-style-language/schema/raw/master/csl-citation.json"}</w:instrText>
      </w:r>
      <w:r>
        <w:rPr>
          <w:rFonts w:asciiTheme="minorHAnsi" w:hAnsiTheme="minorHAnsi" w:cstheme="minorHAnsi"/>
          <w:lang w:val="en-GB"/>
        </w:rPr>
        <w:fldChar w:fldCharType="separate"/>
      </w:r>
      <w:r w:rsidR="00F863B4" w:rsidRPr="00F863B4">
        <w:rPr>
          <w:rFonts w:asciiTheme="minorHAnsi" w:hAnsiTheme="minorHAnsi" w:cstheme="minorHAnsi"/>
          <w:noProof/>
          <w:lang w:val="en-GB"/>
        </w:rPr>
        <w:t>[33]</w:t>
      </w:r>
      <w:r>
        <w:rPr>
          <w:rFonts w:asciiTheme="minorHAnsi" w:hAnsiTheme="minorHAnsi" w:cstheme="minorHAnsi"/>
          <w:lang w:val="en-GB"/>
        </w:rPr>
        <w:fldChar w:fldCharType="end"/>
      </w:r>
      <w:r w:rsidRPr="008F4993">
        <w:rPr>
          <w:rFonts w:asciiTheme="minorHAnsi" w:hAnsiTheme="minorHAnsi" w:cstheme="minorHAnsi"/>
          <w:lang w:val="en-GB"/>
        </w:rPr>
        <w:t>.</w:t>
      </w:r>
      <w:r>
        <w:rPr>
          <w:rFonts w:asciiTheme="minorHAnsi" w:hAnsiTheme="minorHAnsi" w:cstheme="minorHAnsi"/>
          <w:lang w:val="en-GB"/>
        </w:rPr>
        <w:t xml:space="preserve"> Importantly, when</w:t>
      </w:r>
      <w:r w:rsidRPr="00832F83">
        <w:rPr>
          <w:rFonts w:asciiTheme="minorHAnsi" w:hAnsiTheme="minorHAnsi" w:cstheme="minorHAnsi"/>
          <w:lang w:val="en-GB"/>
        </w:rPr>
        <w:t xml:space="preserve"> included</w:t>
      </w:r>
      <w:r>
        <w:rPr>
          <w:rFonts w:asciiTheme="minorHAnsi" w:hAnsiTheme="minorHAnsi" w:cstheme="minorHAnsi"/>
          <w:lang w:val="en-GB"/>
        </w:rPr>
        <w:t xml:space="preserve"> in the analysis</w:t>
      </w:r>
      <w:r w:rsidRPr="00832F83">
        <w:rPr>
          <w:rFonts w:asciiTheme="minorHAnsi" w:hAnsiTheme="minorHAnsi" w:cstheme="minorHAnsi"/>
          <w:lang w:val="en-GB"/>
        </w:rPr>
        <w:t>, CGA in</w:t>
      </w:r>
      <w:r>
        <w:rPr>
          <w:rFonts w:asciiTheme="minorHAnsi" w:hAnsiTheme="minorHAnsi" w:cstheme="minorHAnsi"/>
          <w:lang w:val="en-GB"/>
        </w:rPr>
        <w:t>terventions were found to be acceptable for PCP</w:t>
      </w:r>
      <w:r w:rsidRPr="00832F83">
        <w:rPr>
          <w:rFonts w:asciiTheme="minorHAnsi" w:hAnsiTheme="minorHAnsi" w:cstheme="minorHAnsi"/>
          <w:lang w:val="en-GB"/>
        </w:rPr>
        <w:t>s</w:t>
      </w:r>
      <w:r>
        <w:rPr>
          <w:rFonts w:asciiTheme="minorHAnsi" w:hAnsiTheme="minorHAnsi" w:cstheme="minorHAnsi"/>
          <w:lang w:val="en-GB"/>
        </w:rPr>
        <w:t xml:space="preserve"> and there was evidence of </w:t>
      </w:r>
      <w:r w:rsidRPr="00832F83">
        <w:rPr>
          <w:rFonts w:asciiTheme="minorHAnsi" w:hAnsiTheme="minorHAnsi" w:cstheme="minorHAnsi"/>
          <w:lang w:val="en-GB"/>
        </w:rPr>
        <w:t>potential cost effectiveness</w:t>
      </w:r>
      <w:r>
        <w:rPr>
          <w:rFonts w:asciiTheme="minorHAnsi" w:hAnsiTheme="minorHAnsi" w:cstheme="minorHAnsi"/>
          <w:lang w:val="en-GB"/>
        </w:rPr>
        <w:fldChar w:fldCharType="begin" w:fldLock="1"/>
      </w:r>
      <w:r w:rsidR="00A24EDB">
        <w:rPr>
          <w:rFonts w:asciiTheme="minorHAnsi" w:hAnsiTheme="minorHAnsi" w:cstheme="minorHAnsi"/>
          <w:lang w:val="en-GB"/>
        </w:rPr>
        <w:instrText>ADDIN CSL_CITATION {"citationItems":[{"id":"ITEM-1","itemData":{"DOI":"10.1111/j.1532-5415.2007.01416.x","ISBN":"1532-5415","ISSN":"00028614","PMID":"17979898","abstract":"OBJECTIVES: To assess the effect of a team of geriatrics specialists on the practice style of primary care providers (PCPs) and the functioning of their patients aged 75 and older.\\n\\nDESIGN: Randomized, controlled trial.\\n\\nSETTING: Two primary care clinics in the Seattle, Washington, area.\\n\\nPARTICIPANTS: Thirty-one PCPs and 874 patients aged 75 and older.\\n\\nINTERVENTION: An interdisciplinary team of geriatrics specialists worked with patients and providers to enhance the geriatric focus of care.\\n\\nMEASUREMENTS: Main outcomes were a practice style reflecting a geriatric orientation and patient scores on the physical and affect subscales of the Arthritis Impact Measurement Scale 2-Short Form. Secondary outcomes were hospitalizations, incident disability in activities of daily living (ADLs), and PCP perceptions of the intervention. Death rates were also assessed.\\n\\nRESULTS: Intervention providers screened significantly more for geriatric syndromes at 12 months, but this finding did not persist at 24 months. There were no significant differences in adequate hypertension control or high-risk prescribing at 12 or 24 months of follow-up. There were no significant differences in patient functioning or significant differences in hospitalization rates at either time point. Meaningful differences were observed in ADL disability at 12 but not 24 months. PCPs viewed the intervention favorably. Seventy-eight participants died over the 24 months of follow-up; the proportion dying was higher in the intervention group (11.4% in intervention group vs 7.1% of controls, P=.03).\\n\\nCONCLUSION: The addition of an interdisciplinary geriatric team was acceptable to PCPs and had some effect on care of geriatric conditions but little effect on patient function or the use of inpatient care and was associated with greater mortality.","author":[{"dropping-particle":"","family":"Phelan","given":"Elizabeth A.","non-dropping-particle":"","parse-names":false,"suffix":""},{"dropping-particle":"","family":"Balderson","given":"Benjamin","non-dropping-particle":"","parse-names":false,"suffix":""},{"dropping-particle":"","family":"Levine","given":"Martin","non-dropping-particle":"","parse-names":false,"suffix":""},{"dropping-particle":"","family":"Erro","given":"Janet H.","non-dropping-particle":"","parse-names":false,"suffix":""},{"dropping-particle":"","family":"Jordan","given":"Luesa","non-dropping-particle":"","parse-names":false,"suffix":""},{"dropping-particle":"","family":"Grothaus","given":"Lou","non-dropping-particle":"","parse-names":false,"suffix":""},{"dropping-particle":"","family":"Sandhu","given":"Nirmala","non-dropping-particle":"","parse-names":false,"suffix":""},{"dropping-particle":"","family":"Perrault","given":"Patrick J.","non-dropping-particle":"","parse-names":false,"suffix":""},{"dropping-particle":"","family":"Logerfo","given":"James P.","non-dropping-particle":"","parse-names":false,"suffix":""},{"dropping-particle":"","family":"Wagner","given":"Edward H.","non-dropping-particle":"","parse-names":false,"suffix":""}],"container-title":"Journal of the American Geriatrics Society","id":"ITEM-1","issue":"11","issued":{"date-parts":[["2007"]]},"page":"1748-1756","title":"Delivering effective primary care to older adults: A randomized, controlled trial of the senior resource team at group health cooperative","type":"article-journal","volume":"55"},"uris":["http://www.mendeley.com/documents/?uuid=e4c9335b-3453-45d5-82b7-2c70ef495ab8"]},{"id":"ITEM-2","itemData":{"DOI":"http://dx.doi.org/10.1136/bmjopen-2016-015278","abstract":"Objectives To evaluate the feasibility and potential clinical benefits of medicines optimisation through comprehensive geriatric assessment (CGA) of frail patients with multiple conditions, by secondary care geriatricians in a general practice care setting. Methods Seven general practitioner (GP) practices in one region of Stoke-on-Trent volunteered to take part. GPs selected patients (n=186) who were local permanent residents, at least 65 years old and on eight or more medications per day. Patients were sent a written invitation outlining the assessment purpose/format. Prior to patient assessments, primary care staff prepared packs detailing patient medical history, recent consultations, current medications, recent laboratory tests and social circumstances. One hour was allocated for the CGA per patient, with one of three geriatricians, to enable sufficient time to explore all relevant aspects. Assessment comprised a full history, thorough clinical examination, assessment of balance and mobility, mental function and information on home environment and support arrangements. After consultation, geriatricians made recommendations regarding further assessments, investigations or medication changes. Geriatricians entered their main findings and recommendations onto a standard template. Results In total, 687 recommendations for changes in patients' medication regimens were made for 169 (91%) patients. In 17 (9%) patients there was no recommendation to alter medications. This resulted in an average of four alterations in medication per patient. The predominant changes to medications were to stop medications (34%) or to reduce the dosage (24%). Starting a new medication represented 18% of all the medication changes. Adherence rates to geriatrician medication recommendations were 72% at 6 months and 65% at 12 months. Conclusions CGA of older patients with complex needs, by geriatricians in a general practice care setting, is feasible. Our study demonstrated constructive collaboration between GPs and geriatricians from secondary care, suggesting further studies and clinical trials are feasible and have scope to yield beneficial outcomes.Copyright © Article author(s). All rights reserved.","author":[{"dropping-particle":"","family":"Lea","given":"S.C.","non-dropping-particle":"","parse-names":false,"suffix":""},{"dropping-particle":"","family":"Watts, K.L., Davis, N.A., Panayiotou, B., Bankart, M.J., Arora","given":"A.","non-dropping-particle":"","parse-names":false,"suffix":""}],"container-title":"BMJ Open","id":"ITEM-2","issue":"9","issued":{"date-parts":[["2017"]]},"page":"e015278","title":"The potential clinical benefits of medicines optimisation through comprehensive geriatric assessment, carried out by secondary care geriatricians, in a general practice care setting in North Staffordshire, UK: A feasibility study","type":"article-journal","volume":"7"},"uris":["http://www.mendeley.com/documents/?uuid=8b8239eb-c206-4525-90f4-b2947c0e4682"]}],"mendeley":{"formattedCitation":"[16, 18]","plainTextFormattedCitation":"[16, 18]","previouslyFormattedCitation":"[16, 18]"},"properties":{"noteIndex":0},"schema":"https://github.com/citation-style-language/schema/raw/master/csl-citation.json"}</w:instrText>
      </w:r>
      <w:r>
        <w:rPr>
          <w:rFonts w:asciiTheme="minorHAnsi" w:hAnsiTheme="minorHAnsi" w:cstheme="minorHAnsi"/>
          <w:lang w:val="en-GB"/>
        </w:rPr>
        <w:fldChar w:fldCharType="separate"/>
      </w:r>
      <w:r w:rsidR="00F863B4" w:rsidRPr="00F863B4">
        <w:rPr>
          <w:rFonts w:asciiTheme="minorHAnsi" w:hAnsiTheme="minorHAnsi" w:cstheme="minorHAnsi"/>
          <w:noProof/>
          <w:lang w:val="en-GB"/>
        </w:rPr>
        <w:t>[16, 18]</w:t>
      </w:r>
      <w:r>
        <w:rPr>
          <w:rFonts w:asciiTheme="minorHAnsi" w:hAnsiTheme="minorHAnsi" w:cstheme="minorHAnsi"/>
          <w:lang w:val="en-GB"/>
        </w:rPr>
        <w:fldChar w:fldCharType="end"/>
      </w:r>
      <w:r>
        <w:rPr>
          <w:rFonts w:asciiTheme="minorHAnsi" w:hAnsiTheme="minorHAnsi" w:cstheme="minorHAnsi"/>
          <w:lang w:val="en-GB"/>
        </w:rPr>
        <w:t xml:space="preserve">. This is in keeping </w:t>
      </w:r>
      <w:r w:rsidRPr="00832F83">
        <w:rPr>
          <w:rFonts w:asciiTheme="minorHAnsi" w:hAnsiTheme="minorHAnsi" w:cstheme="minorHAnsi"/>
          <w:lang w:val="en-GB"/>
        </w:rPr>
        <w:t>with a UK study</w:t>
      </w:r>
      <w:r>
        <w:rPr>
          <w:rFonts w:asciiTheme="minorHAnsi" w:hAnsiTheme="minorHAnsi" w:cstheme="minorHAnsi"/>
          <w:lang w:val="en-GB"/>
        </w:rPr>
        <w:t xml:space="preserve"> which</w:t>
      </w:r>
      <w:r w:rsidRPr="00832F83">
        <w:rPr>
          <w:rFonts w:asciiTheme="minorHAnsi" w:hAnsiTheme="minorHAnsi" w:cstheme="minorHAnsi"/>
          <w:lang w:val="en-GB"/>
        </w:rPr>
        <w:t xml:space="preserve"> focused on implementation of a multi-domain assessment tool in primary care, suggesting that primary care based assessments may have financial and practical viability</w:t>
      </w:r>
      <w:r>
        <w:rPr>
          <w:rFonts w:asciiTheme="minorHAnsi" w:hAnsiTheme="minorHAnsi" w:cstheme="minorHAnsi"/>
          <w:lang w:val="en-GB"/>
        </w:rPr>
        <w:fldChar w:fldCharType="begin" w:fldLock="1"/>
      </w:r>
      <w:r w:rsidR="00A24EDB">
        <w:rPr>
          <w:rFonts w:asciiTheme="minorHAnsi" w:hAnsiTheme="minorHAnsi" w:cstheme="minorHAnsi"/>
          <w:lang w:val="en-GB"/>
        </w:rPr>
        <w:instrText>ADDIN CSL_CITATION {"citationItems":[{"id":"ITEM-1","itemData":{"DOI":"https://doi.org/10.12968/bjcn.2001.6.6.7071","ISBN":"1462-4753","ISSN":"1462-4753 (Print)","PMID":"11873204","abstract":"Comprehensive geriatric assessment (CGA) is a structured approach to measuring physical, mental and social functioning of older people to identify needs and to plan care. Meta-analysis of trials of CGA suggest that it is cost-effective, but there is no agreed approach to its implementation in primary care. Our aim was to develop a best-practice model for geriatric assessment in primary care. We took an iterative approach to development, combining expert and local stakeholder opinion, and using semi-structured interviews to assess patient and practitioner experience in nine general practices in Sheffield. Patients were aged 75 and over, living at home. The best-practice model was the use of a standardised instrument (EASY-Care) to unselected patients aged 75 years and over living at home or in residential care, administered by a practice nurse in the context of an over-75s health check. There was high patient and practitioner acceptability, and significant cost savings were noted. Key beneficial features were the assessment of mental health and sources of support; goal-setting; generation of a disability score; and high patient satisfaction from contact with nursing staff. We conclude that geriatric assessment in primary care is feasible, economical and beneficial to patients and practitioners to be beneficial. Nursing staff are central to successful implementation of geriatric assessment in primary care","author":[{"dropping-particle":"","family":"Philp","given":"I","non-dropping-particle":"","parse-names":false,"suffix":""},{"dropping-particle":"","family":"Newton","given":"P","non-dropping-particle":"","parse-names":false,"suffix":""},{"dropping-particle":"","family":"McKee","given":"K J","non-dropping-particle":"","parse-names":false,"suffix":""},{"dropping-particle":"","family":"Dixon","given":"S","non-dropping-particle":"","parse-names":false,"suffix":""},{"dropping-particle":"","family":"Rowse","given":"G","non-dropping-particle":"","parse-names":false,"suffix":""},{"dropping-particle":"","family":"Bath","given":"P A","non-dropping-particle":"","parse-names":false,"suffix":""}],"container-title":"British Journal of Community Nursing","id":"ITEM-1","issue":"6","issued":{"date-parts":[["2001"]]},"page":"290-295","title":"Geriatric assessment in primary care: formulating best practice","type":"article-journal","volume":"6"},"uris":["http://www.mendeley.com/documents/?uuid=1e4f5725-73fa-42f1-b7f9-10e134b8eb8e"]}],"mendeley":{"formattedCitation":"[34]","plainTextFormattedCitation":"[34]","previouslyFormattedCitation":"[34]"},"properties":{"noteIndex":0},"schema":"https://github.com/citation-style-language/schema/raw/master/csl-citation.json"}</w:instrText>
      </w:r>
      <w:r>
        <w:rPr>
          <w:rFonts w:asciiTheme="minorHAnsi" w:hAnsiTheme="minorHAnsi" w:cstheme="minorHAnsi"/>
          <w:lang w:val="en-GB"/>
        </w:rPr>
        <w:fldChar w:fldCharType="separate"/>
      </w:r>
      <w:r w:rsidR="00F863B4" w:rsidRPr="00F863B4">
        <w:rPr>
          <w:rFonts w:asciiTheme="minorHAnsi" w:hAnsiTheme="minorHAnsi" w:cstheme="minorHAnsi"/>
          <w:noProof/>
          <w:lang w:val="en-GB"/>
        </w:rPr>
        <w:t>[34]</w:t>
      </w:r>
      <w:r>
        <w:rPr>
          <w:rFonts w:asciiTheme="minorHAnsi" w:hAnsiTheme="minorHAnsi" w:cstheme="minorHAnsi"/>
          <w:lang w:val="en-GB"/>
        </w:rPr>
        <w:fldChar w:fldCharType="end"/>
      </w:r>
      <w:r w:rsidRPr="00832F83">
        <w:rPr>
          <w:rFonts w:asciiTheme="minorHAnsi" w:hAnsiTheme="minorHAnsi" w:cstheme="minorHAnsi"/>
          <w:lang w:val="en-GB"/>
        </w:rPr>
        <w:t xml:space="preserve">. </w:t>
      </w:r>
    </w:p>
    <w:p w14:paraId="589434DF" w14:textId="77777777" w:rsidR="00763C2B" w:rsidRPr="00832F83" w:rsidRDefault="00763C2B" w:rsidP="00832F83">
      <w:pPr>
        <w:jc w:val="both"/>
        <w:rPr>
          <w:rFonts w:asciiTheme="minorHAnsi" w:hAnsiTheme="minorHAnsi" w:cstheme="minorHAnsi"/>
          <w:lang w:val="en-GB"/>
        </w:rPr>
      </w:pPr>
    </w:p>
    <w:p w14:paraId="0DF405BD" w14:textId="1666E04B" w:rsidR="00DA4BAA" w:rsidRPr="00832F83" w:rsidRDefault="00DA4BAA" w:rsidP="00832F83">
      <w:pPr>
        <w:jc w:val="both"/>
        <w:rPr>
          <w:rFonts w:asciiTheme="minorHAnsi" w:hAnsiTheme="minorHAnsi" w:cstheme="minorHAnsi"/>
          <w:lang w:val="en-GB"/>
        </w:rPr>
      </w:pPr>
    </w:p>
    <w:p w14:paraId="1C425A48" w14:textId="676A337B" w:rsidR="00B61C2E" w:rsidRPr="00832F83" w:rsidRDefault="00B61C2E" w:rsidP="00832F83">
      <w:pPr>
        <w:pStyle w:val="Heading4"/>
        <w:jc w:val="both"/>
        <w:rPr>
          <w:rFonts w:asciiTheme="minorHAnsi" w:hAnsiTheme="minorHAnsi" w:cstheme="minorHAnsi"/>
        </w:rPr>
      </w:pPr>
      <w:r w:rsidRPr="000227A2">
        <w:rPr>
          <w:rFonts w:asciiTheme="minorHAnsi" w:hAnsiTheme="minorHAnsi" w:cstheme="minorHAnsi"/>
        </w:rPr>
        <w:t>Strengths and limitations</w:t>
      </w:r>
      <w:r w:rsidR="00472050">
        <w:rPr>
          <w:rFonts w:asciiTheme="minorHAnsi" w:hAnsiTheme="minorHAnsi" w:cstheme="minorHAnsi"/>
        </w:rPr>
        <w:t xml:space="preserve"> of the review</w:t>
      </w:r>
    </w:p>
    <w:p w14:paraId="53817AE2" w14:textId="36AF48AD" w:rsidR="001F50B1" w:rsidRPr="00832F83" w:rsidRDefault="001F50B1" w:rsidP="00832F83">
      <w:pPr>
        <w:jc w:val="both"/>
        <w:rPr>
          <w:rFonts w:asciiTheme="minorHAnsi" w:hAnsiTheme="minorHAnsi" w:cstheme="minorHAnsi"/>
          <w:lang w:val="en-GB"/>
        </w:rPr>
      </w:pPr>
      <w:r w:rsidRPr="00832F83">
        <w:rPr>
          <w:rFonts w:asciiTheme="minorHAnsi" w:hAnsiTheme="minorHAnsi" w:cstheme="minorHAnsi"/>
          <w:lang w:val="en-GB"/>
        </w:rPr>
        <w:t xml:space="preserve">We conducted a rigorous systematic review </w:t>
      </w:r>
      <w:r w:rsidR="002055A1">
        <w:rPr>
          <w:rFonts w:asciiTheme="minorHAnsi" w:hAnsiTheme="minorHAnsi" w:cstheme="minorHAnsi"/>
          <w:lang w:val="en-GB"/>
        </w:rPr>
        <w:t xml:space="preserve">following </w:t>
      </w:r>
      <w:r w:rsidRPr="00832F83">
        <w:rPr>
          <w:rFonts w:asciiTheme="minorHAnsi" w:hAnsiTheme="minorHAnsi" w:cstheme="minorHAnsi"/>
          <w:lang w:val="en-GB"/>
        </w:rPr>
        <w:t xml:space="preserve">the PRISMA </w:t>
      </w:r>
      <w:r w:rsidR="002055A1">
        <w:rPr>
          <w:rFonts w:asciiTheme="minorHAnsi" w:hAnsiTheme="minorHAnsi" w:cstheme="minorHAnsi"/>
          <w:lang w:val="en-GB"/>
        </w:rPr>
        <w:t>guidelines</w:t>
      </w:r>
      <w:r w:rsidRPr="00832F83">
        <w:rPr>
          <w:rFonts w:asciiTheme="minorHAnsi" w:hAnsiTheme="minorHAnsi" w:cstheme="minorHAnsi"/>
          <w:lang w:val="en-GB"/>
        </w:rPr>
        <w:t xml:space="preserve">, including the use of two independent reviewers at each stage of the process. At each stage, if any papers </w:t>
      </w:r>
      <w:r w:rsidR="002800A6">
        <w:rPr>
          <w:rFonts w:asciiTheme="minorHAnsi" w:hAnsiTheme="minorHAnsi" w:cstheme="minorHAnsi"/>
          <w:lang w:val="en-GB"/>
        </w:rPr>
        <w:lastRenderedPageBreak/>
        <w:t>created</w:t>
      </w:r>
      <w:r w:rsidR="002800A6" w:rsidRPr="00832F83">
        <w:rPr>
          <w:rFonts w:asciiTheme="minorHAnsi" w:hAnsiTheme="minorHAnsi" w:cstheme="minorHAnsi"/>
          <w:lang w:val="en-GB"/>
        </w:rPr>
        <w:t xml:space="preserve"> </w:t>
      </w:r>
      <w:r w:rsidRPr="00832F83">
        <w:rPr>
          <w:rFonts w:asciiTheme="minorHAnsi" w:hAnsiTheme="minorHAnsi" w:cstheme="minorHAnsi"/>
          <w:lang w:val="en-GB"/>
        </w:rPr>
        <w:t xml:space="preserve">disagreement, the reviewers met to review the paper and </w:t>
      </w:r>
      <w:r w:rsidR="00A779C6">
        <w:rPr>
          <w:rFonts w:asciiTheme="minorHAnsi" w:hAnsiTheme="minorHAnsi" w:cstheme="minorHAnsi"/>
          <w:lang w:val="en-GB"/>
        </w:rPr>
        <w:t>reach</w:t>
      </w:r>
      <w:r w:rsidRPr="00832F83">
        <w:rPr>
          <w:rFonts w:asciiTheme="minorHAnsi" w:hAnsiTheme="minorHAnsi" w:cstheme="minorHAnsi"/>
          <w:lang w:val="en-GB"/>
        </w:rPr>
        <w:t xml:space="preserve"> consensus. </w:t>
      </w:r>
      <w:r w:rsidR="00B61C2E" w:rsidRPr="00832F83">
        <w:rPr>
          <w:rFonts w:asciiTheme="minorHAnsi" w:hAnsiTheme="minorHAnsi" w:cstheme="minorHAnsi"/>
          <w:lang w:val="en-GB"/>
        </w:rPr>
        <w:t>The</w:t>
      </w:r>
      <w:r w:rsidRPr="00832F83">
        <w:rPr>
          <w:rFonts w:asciiTheme="minorHAnsi" w:hAnsiTheme="minorHAnsi" w:cstheme="minorHAnsi"/>
          <w:lang w:val="en-GB"/>
        </w:rPr>
        <w:t xml:space="preserve"> </w:t>
      </w:r>
      <w:r w:rsidR="000227A2">
        <w:rPr>
          <w:rFonts w:asciiTheme="minorHAnsi" w:hAnsiTheme="minorHAnsi" w:cstheme="minorHAnsi"/>
          <w:lang w:val="en-GB"/>
        </w:rPr>
        <w:t>four</w:t>
      </w:r>
      <w:r w:rsidR="00334A58" w:rsidRPr="00832F83">
        <w:rPr>
          <w:rFonts w:asciiTheme="minorHAnsi" w:hAnsiTheme="minorHAnsi" w:cstheme="minorHAnsi"/>
          <w:lang w:val="en-GB"/>
        </w:rPr>
        <w:t xml:space="preserve"> </w:t>
      </w:r>
      <w:r w:rsidR="00B61C2E" w:rsidRPr="00832F83">
        <w:rPr>
          <w:rFonts w:asciiTheme="minorHAnsi" w:hAnsiTheme="minorHAnsi" w:cstheme="minorHAnsi"/>
          <w:lang w:val="en-GB"/>
        </w:rPr>
        <w:t xml:space="preserve">eligible </w:t>
      </w:r>
      <w:r w:rsidRPr="00832F83">
        <w:rPr>
          <w:rFonts w:asciiTheme="minorHAnsi" w:hAnsiTheme="minorHAnsi" w:cstheme="minorHAnsi"/>
          <w:lang w:val="en-GB"/>
        </w:rPr>
        <w:t>papers were</w:t>
      </w:r>
      <w:r w:rsidR="00B61C2E" w:rsidRPr="00832F83">
        <w:rPr>
          <w:rFonts w:asciiTheme="minorHAnsi" w:hAnsiTheme="minorHAnsi" w:cstheme="minorHAnsi"/>
          <w:lang w:val="en-GB"/>
        </w:rPr>
        <w:t xml:space="preserve"> also</w:t>
      </w:r>
      <w:r w:rsidRPr="00832F83">
        <w:rPr>
          <w:rFonts w:asciiTheme="minorHAnsi" w:hAnsiTheme="minorHAnsi" w:cstheme="minorHAnsi"/>
          <w:lang w:val="en-GB"/>
        </w:rPr>
        <w:t xml:space="preserve"> </w:t>
      </w:r>
      <w:r w:rsidR="00B61C2E" w:rsidRPr="00832F83">
        <w:rPr>
          <w:rFonts w:asciiTheme="minorHAnsi" w:hAnsiTheme="minorHAnsi" w:cstheme="minorHAnsi"/>
          <w:lang w:val="en-GB"/>
        </w:rPr>
        <w:t>judged to have low risk of bias</w:t>
      </w:r>
      <w:r w:rsidRPr="00832F83">
        <w:rPr>
          <w:rFonts w:asciiTheme="minorHAnsi" w:hAnsiTheme="minorHAnsi" w:cstheme="minorHAnsi"/>
          <w:lang w:val="en-GB"/>
        </w:rPr>
        <w:t>.</w:t>
      </w:r>
    </w:p>
    <w:p w14:paraId="2954078B" w14:textId="77777777" w:rsidR="001F50B1" w:rsidRPr="00832F83" w:rsidRDefault="001F50B1" w:rsidP="00832F83">
      <w:pPr>
        <w:jc w:val="both"/>
        <w:rPr>
          <w:rFonts w:asciiTheme="minorHAnsi" w:hAnsiTheme="minorHAnsi" w:cstheme="minorHAnsi"/>
          <w:lang w:val="en-GB"/>
        </w:rPr>
      </w:pPr>
    </w:p>
    <w:p w14:paraId="7D857C83" w14:textId="4893F12E" w:rsidR="00334A58" w:rsidRPr="00832F83" w:rsidRDefault="008929A1" w:rsidP="00832F83">
      <w:pPr>
        <w:jc w:val="both"/>
        <w:rPr>
          <w:rFonts w:asciiTheme="minorHAnsi" w:hAnsiTheme="minorHAnsi" w:cstheme="minorHAnsi"/>
        </w:rPr>
      </w:pPr>
      <w:r w:rsidRPr="00832F83">
        <w:rPr>
          <w:rFonts w:asciiTheme="minorHAnsi" w:hAnsiTheme="minorHAnsi" w:cstheme="minorHAnsi"/>
          <w:lang w:val="en-GB"/>
        </w:rPr>
        <w:t>T</w:t>
      </w:r>
      <w:r w:rsidR="00DA4BAA" w:rsidRPr="00832F83">
        <w:rPr>
          <w:rFonts w:asciiTheme="minorHAnsi" w:hAnsiTheme="minorHAnsi" w:cstheme="minorHAnsi"/>
          <w:lang w:val="en-GB"/>
        </w:rPr>
        <w:t xml:space="preserve">he lack of </w:t>
      </w:r>
      <w:r w:rsidR="000011AC">
        <w:rPr>
          <w:rFonts w:asciiTheme="minorHAnsi" w:hAnsiTheme="minorHAnsi" w:cstheme="minorHAnsi"/>
          <w:lang w:val="en-GB"/>
        </w:rPr>
        <w:t>eligible studies</w:t>
      </w:r>
      <w:r w:rsidR="00A779C6">
        <w:rPr>
          <w:rFonts w:asciiTheme="minorHAnsi" w:hAnsiTheme="minorHAnsi" w:cstheme="minorHAnsi"/>
          <w:lang w:val="en-GB"/>
        </w:rPr>
        <w:t xml:space="preserve"> is a major limitation </w:t>
      </w:r>
      <w:r w:rsidRPr="00832F83">
        <w:rPr>
          <w:rFonts w:asciiTheme="minorHAnsi" w:hAnsiTheme="minorHAnsi" w:cstheme="minorHAnsi"/>
          <w:lang w:val="en-GB"/>
        </w:rPr>
        <w:t xml:space="preserve">and </w:t>
      </w:r>
      <w:r w:rsidR="00DA4BAA" w:rsidRPr="00832F83">
        <w:rPr>
          <w:rFonts w:asciiTheme="minorHAnsi" w:hAnsiTheme="minorHAnsi" w:cstheme="minorHAnsi"/>
          <w:lang w:val="en-GB"/>
        </w:rPr>
        <w:t xml:space="preserve">makes it difficult to </w:t>
      </w:r>
      <w:r w:rsidR="000227A2">
        <w:rPr>
          <w:rFonts w:asciiTheme="minorHAnsi" w:hAnsiTheme="minorHAnsi" w:cstheme="minorHAnsi"/>
          <w:lang w:val="en-GB"/>
        </w:rPr>
        <w:t xml:space="preserve">draw conclusions around efficacy </w:t>
      </w:r>
      <w:r w:rsidR="00A779C6">
        <w:rPr>
          <w:rFonts w:asciiTheme="minorHAnsi" w:hAnsiTheme="minorHAnsi" w:cstheme="minorHAnsi"/>
          <w:lang w:val="en-GB"/>
        </w:rPr>
        <w:t>for</w:t>
      </w:r>
      <w:r w:rsidR="00DA4BAA" w:rsidRPr="00832F83">
        <w:rPr>
          <w:rFonts w:asciiTheme="minorHAnsi" w:hAnsiTheme="minorHAnsi" w:cstheme="minorHAnsi"/>
          <w:lang w:val="en-GB"/>
        </w:rPr>
        <w:t xml:space="preserve"> </w:t>
      </w:r>
      <w:r w:rsidR="00E21A8E">
        <w:rPr>
          <w:rFonts w:asciiTheme="minorHAnsi" w:hAnsiTheme="minorHAnsi" w:cstheme="minorHAnsi"/>
          <w:lang w:val="en-GB"/>
        </w:rPr>
        <w:t xml:space="preserve">methods of </w:t>
      </w:r>
      <w:r w:rsidRPr="00832F83">
        <w:rPr>
          <w:rFonts w:asciiTheme="minorHAnsi" w:hAnsiTheme="minorHAnsi" w:cstheme="minorHAnsi"/>
          <w:lang w:val="en-GB"/>
        </w:rPr>
        <w:t>CGA</w:t>
      </w:r>
      <w:r w:rsidR="005C7BA7">
        <w:rPr>
          <w:rFonts w:asciiTheme="minorHAnsi" w:hAnsiTheme="minorHAnsi" w:cstheme="minorHAnsi"/>
          <w:lang w:val="en-GB"/>
        </w:rPr>
        <w:t xml:space="preserve"> implemented</w:t>
      </w:r>
      <w:r w:rsidRPr="00832F83">
        <w:rPr>
          <w:rFonts w:asciiTheme="minorHAnsi" w:hAnsiTheme="minorHAnsi" w:cstheme="minorHAnsi"/>
          <w:lang w:val="en-GB"/>
        </w:rPr>
        <w:t xml:space="preserve"> in </w:t>
      </w:r>
      <w:r w:rsidR="005C7BA7">
        <w:rPr>
          <w:rFonts w:asciiTheme="minorHAnsi" w:hAnsiTheme="minorHAnsi" w:cstheme="minorHAnsi"/>
          <w:lang w:val="en-GB"/>
        </w:rPr>
        <w:t xml:space="preserve">a </w:t>
      </w:r>
      <w:r w:rsidR="000227A2">
        <w:rPr>
          <w:rFonts w:asciiTheme="minorHAnsi" w:hAnsiTheme="minorHAnsi" w:cstheme="minorHAnsi"/>
          <w:lang w:val="en-GB"/>
        </w:rPr>
        <w:t>primary care</w:t>
      </w:r>
      <w:r w:rsidR="005C7BA7">
        <w:rPr>
          <w:rFonts w:asciiTheme="minorHAnsi" w:hAnsiTheme="minorHAnsi" w:cstheme="minorHAnsi"/>
          <w:lang w:val="en-GB"/>
        </w:rPr>
        <w:t xml:space="preserve"> practice</w:t>
      </w:r>
      <w:r w:rsidR="00DA4BAA" w:rsidRPr="00832F83">
        <w:rPr>
          <w:rFonts w:asciiTheme="minorHAnsi" w:hAnsiTheme="minorHAnsi" w:cstheme="minorHAnsi"/>
          <w:lang w:val="en-GB"/>
        </w:rPr>
        <w:t xml:space="preserve">. </w:t>
      </w:r>
      <w:r w:rsidR="000227A2">
        <w:rPr>
          <w:rFonts w:asciiTheme="minorHAnsi" w:hAnsiTheme="minorHAnsi" w:cstheme="minorHAnsi"/>
          <w:lang w:val="en-GB"/>
        </w:rPr>
        <w:t>We did not review the grey literature and therefore there may</w:t>
      </w:r>
      <w:r w:rsidR="005C7BA7">
        <w:rPr>
          <w:rFonts w:asciiTheme="minorHAnsi" w:hAnsiTheme="minorHAnsi" w:cstheme="minorHAnsi"/>
          <w:lang w:val="en-GB"/>
        </w:rPr>
        <w:t xml:space="preserve"> </w:t>
      </w:r>
      <w:r w:rsidR="00472050">
        <w:rPr>
          <w:rFonts w:asciiTheme="minorHAnsi" w:hAnsiTheme="minorHAnsi" w:cstheme="minorHAnsi"/>
          <w:lang w:val="en-GB"/>
        </w:rPr>
        <w:t xml:space="preserve">be </w:t>
      </w:r>
      <w:r w:rsidR="005C7BA7">
        <w:rPr>
          <w:rFonts w:asciiTheme="minorHAnsi" w:hAnsiTheme="minorHAnsi" w:cstheme="minorHAnsi"/>
          <w:lang w:val="en-GB"/>
        </w:rPr>
        <w:t>service development or quality improvement initiatives that could</w:t>
      </w:r>
      <w:r w:rsidR="005C7BA7">
        <w:rPr>
          <w:rFonts w:asciiTheme="minorHAnsi" w:hAnsiTheme="minorHAnsi" w:cstheme="minorHAnsi"/>
        </w:rPr>
        <w:t xml:space="preserve"> </w:t>
      </w:r>
      <w:r w:rsidR="000227A2">
        <w:rPr>
          <w:rFonts w:asciiTheme="minorHAnsi" w:hAnsiTheme="minorHAnsi" w:cstheme="minorHAnsi"/>
        </w:rPr>
        <w:t>provide further insight.</w:t>
      </w:r>
      <w:r w:rsidR="00706EF5">
        <w:rPr>
          <w:rFonts w:asciiTheme="minorHAnsi" w:hAnsiTheme="minorHAnsi" w:cstheme="minorHAnsi"/>
        </w:rPr>
        <w:t xml:space="preserve"> </w:t>
      </w:r>
      <w:r w:rsidR="005E6A40">
        <w:rPr>
          <w:rFonts w:asciiTheme="minorHAnsi" w:hAnsiTheme="minorHAnsi" w:cstheme="minorHAnsi"/>
        </w:rPr>
        <w:t>Five papers not written in the English language were also excluded</w:t>
      </w:r>
      <w:r w:rsidR="00D22A6C">
        <w:rPr>
          <w:rFonts w:asciiTheme="minorHAnsi" w:hAnsiTheme="minorHAnsi" w:cstheme="minorHAnsi"/>
        </w:rPr>
        <w:t>; these may have provided further insights into model of CGA in the primary care setting</w:t>
      </w:r>
      <w:r w:rsidR="00472050">
        <w:rPr>
          <w:rFonts w:asciiTheme="minorHAnsi" w:hAnsiTheme="minorHAnsi" w:cstheme="minorHAnsi"/>
        </w:rPr>
        <w:t xml:space="preserve"> in other countries</w:t>
      </w:r>
      <w:r w:rsidR="00D22A6C">
        <w:rPr>
          <w:rFonts w:asciiTheme="minorHAnsi" w:hAnsiTheme="minorHAnsi" w:cstheme="minorHAnsi"/>
        </w:rPr>
        <w:t xml:space="preserve">. </w:t>
      </w:r>
    </w:p>
    <w:p w14:paraId="081119D2" w14:textId="77777777" w:rsidR="00334A58" w:rsidRPr="00832F83" w:rsidRDefault="00334A58" w:rsidP="00832F83">
      <w:pPr>
        <w:jc w:val="both"/>
        <w:rPr>
          <w:rFonts w:asciiTheme="minorHAnsi" w:hAnsiTheme="minorHAnsi" w:cstheme="minorHAnsi"/>
        </w:rPr>
      </w:pPr>
    </w:p>
    <w:p w14:paraId="1AB43F44" w14:textId="6E984926" w:rsidR="00F12EC3" w:rsidRPr="00832F83" w:rsidRDefault="000011AC" w:rsidP="00832F83">
      <w:pPr>
        <w:jc w:val="both"/>
        <w:rPr>
          <w:rFonts w:asciiTheme="minorHAnsi" w:hAnsiTheme="minorHAnsi" w:cstheme="minorHAnsi"/>
          <w:lang w:val="en-GB"/>
        </w:rPr>
      </w:pPr>
      <w:r>
        <w:rPr>
          <w:rFonts w:asciiTheme="minorHAnsi" w:hAnsiTheme="minorHAnsi" w:cstheme="minorHAnsi"/>
          <w:lang w:val="en-GB"/>
        </w:rPr>
        <w:t xml:space="preserve">Given that </w:t>
      </w:r>
      <w:r w:rsidR="005C7BA7">
        <w:rPr>
          <w:rFonts w:asciiTheme="minorHAnsi" w:hAnsiTheme="minorHAnsi" w:cstheme="minorHAnsi"/>
          <w:lang w:val="en-GB"/>
        </w:rPr>
        <w:t>a model of</w:t>
      </w:r>
      <w:r w:rsidR="00F12EC3" w:rsidRPr="00832F83">
        <w:rPr>
          <w:rFonts w:asciiTheme="minorHAnsi" w:hAnsiTheme="minorHAnsi" w:cstheme="minorHAnsi"/>
          <w:lang w:val="en-GB"/>
        </w:rPr>
        <w:t xml:space="preserve"> CGA</w:t>
      </w:r>
      <w:r w:rsidR="005C7BA7">
        <w:rPr>
          <w:rFonts w:asciiTheme="minorHAnsi" w:hAnsiTheme="minorHAnsi" w:cstheme="minorHAnsi"/>
          <w:lang w:val="en-GB"/>
        </w:rPr>
        <w:t xml:space="preserve"> </w:t>
      </w:r>
      <w:r w:rsidR="00F12EC3" w:rsidRPr="00832F83">
        <w:rPr>
          <w:rFonts w:asciiTheme="minorHAnsi" w:hAnsiTheme="minorHAnsi" w:cstheme="minorHAnsi"/>
          <w:lang w:val="en-GB"/>
        </w:rPr>
        <w:t>in primary care require</w:t>
      </w:r>
      <w:r w:rsidR="00832F83" w:rsidRPr="00832F83">
        <w:rPr>
          <w:rFonts w:asciiTheme="minorHAnsi" w:hAnsiTheme="minorHAnsi" w:cstheme="minorHAnsi"/>
          <w:lang w:val="en-GB"/>
        </w:rPr>
        <w:t>s</w:t>
      </w:r>
      <w:r w:rsidR="00F12EC3" w:rsidRPr="00832F83">
        <w:rPr>
          <w:rFonts w:asciiTheme="minorHAnsi" w:hAnsiTheme="minorHAnsi" w:cstheme="minorHAnsi"/>
          <w:lang w:val="en-GB"/>
        </w:rPr>
        <w:t xml:space="preserve"> complex interventions in health</w:t>
      </w:r>
      <w:r w:rsidR="00832F83" w:rsidRPr="00832F83">
        <w:rPr>
          <w:rFonts w:asciiTheme="minorHAnsi" w:hAnsiTheme="minorHAnsi" w:cstheme="minorHAnsi"/>
          <w:lang w:val="en-GB"/>
        </w:rPr>
        <w:t xml:space="preserve"> and social </w:t>
      </w:r>
      <w:r w:rsidR="00F12EC3" w:rsidRPr="00832F83">
        <w:rPr>
          <w:rFonts w:asciiTheme="minorHAnsi" w:hAnsiTheme="minorHAnsi" w:cstheme="minorHAnsi"/>
          <w:lang w:val="en-GB"/>
        </w:rPr>
        <w:t xml:space="preserve">care delivery, we could </w:t>
      </w:r>
      <w:r w:rsidR="000227A2">
        <w:rPr>
          <w:rFonts w:asciiTheme="minorHAnsi" w:hAnsiTheme="minorHAnsi" w:cstheme="minorHAnsi"/>
          <w:lang w:val="en-GB"/>
        </w:rPr>
        <w:t xml:space="preserve">also </w:t>
      </w:r>
      <w:r w:rsidR="00F12EC3" w:rsidRPr="00832F83">
        <w:rPr>
          <w:rFonts w:asciiTheme="minorHAnsi" w:hAnsiTheme="minorHAnsi" w:cstheme="minorHAnsi"/>
          <w:lang w:val="en-GB"/>
        </w:rPr>
        <w:t xml:space="preserve">have performed this review as a </w:t>
      </w:r>
      <w:r w:rsidR="00E21A8E">
        <w:rPr>
          <w:rFonts w:asciiTheme="minorHAnsi" w:hAnsiTheme="minorHAnsi" w:cstheme="minorHAnsi"/>
          <w:lang w:val="en-GB"/>
        </w:rPr>
        <w:t>‘</w:t>
      </w:r>
      <w:r w:rsidR="00F12EC3" w:rsidRPr="00832F83">
        <w:rPr>
          <w:rFonts w:asciiTheme="minorHAnsi" w:hAnsiTheme="minorHAnsi" w:cstheme="minorHAnsi"/>
          <w:lang w:val="en-GB"/>
        </w:rPr>
        <w:t>realist review</w:t>
      </w:r>
      <w:r w:rsidR="00E21A8E">
        <w:rPr>
          <w:rFonts w:asciiTheme="minorHAnsi" w:hAnsiTheme="minorHAnsi" w:cstheme="minorHAnsi"/>
          <w:lang w:val="en-GB"/>
        </w:rPr>
        <w:t>’</w:t>
      </w:r>
      <w:r w:rsidR="00F12EC3" w:rsidRPr="00832F83">
        <w:rPr>
          <w:rFonts w:asciiTheme="minorHAnsi" w:hAnsiTheme="minorHAnsi" w:cstheme="minorHAnsi"/>
          <w:lang w:val="en-GB"/>
        </w:rPr>
        <w:t>. This may have provided greater understanding of the</w:t>
      </w:r>
      <w:r w:rsidR="00832F83" w:rsidRPr="00832F83">
        <w:rPr>
          <w:rFonts w:asciiTheme="minorHAnsi" w:hAnsiTheme="minorHAnsi" w:cstheme="minorHAnsi"/>
          <w:lang w:val="en-GB"/>
        </w:rPr>
        <w:t xml:space="preserve"> theoretical frameworks behind the interventions, </w:t>
      </w:r>
      <w:r w:rsidR="000227A2">
        <w:rPr>
          <w:rFonts w:asciiTheme="minorHAnsi" w:hAnsiTheme="minorHAnsi" w:cstheme="minorHAnsi"/>
          <w:lang w:val="en-GB"/>
        </w:rPr>
        <w:t>to give a greater understanding of the</w:t>
      </w:r>
      <w:r w:rsidR="00832F83" w:rsidRPr="00832F83">
        <w:rPr>
          <w:rFonts w:asciiTheme="minorHAnsi" w:hAnsiTheme="minorHAnsi" w:cstheme="minorHAnsi"/>
          <w:lang w:val="en-GB"/>
        </w:rPr>
        <w:t xml:space="preserve"> processes required to implement them</w:t>
      </w:r>
      <w:r w:rsidR="000546D2">
        <w:rPr>
          <w:rFonts w:asciiTheme="minorHAnsi" w:hAnsiTheme="minorHAnsi" w:cstheme="minorHAnsi"/>
          <w:lang w:val="en-GB"/>
        </w:rPr>
        <w:fldChar w:fldCharType="begin" w:fldLock="1"/>
      </w:r>
      <w:r w:rsidR="00A24EDB">
        <w:rPr>
          <w:rFonts w:asciiTheme="minorHAnsi" w:hAnsiTheme="minorHAnsi" w:cstheme="minorHAnsi"/>
          <w:lang w:val="en-GB"/>
        </w:rPr>
        <w:instrText>ADDIN CSL_CITATION {"citationItems":[{"id":"ITEM-1","itemData":{"DOI":"10.1258/1355819054308530","author":[{"dropping-particle":"","family":"Pawson","given":"R.","non-dropping-particle":"","parse-names":false,"suffix":""},{"dropping-particle":"","family":"Greenhalgh","given":"T.","non-dropping-particle":"","parse-names":false,"suffix":""},{"dropping-particle":"","family":"Harvey","given":"G.","non-dropping-particle":"","parse-names":false,"suffix":""},{"dropping-particle":"","family":"Walshe","given":"K.","non-dropping-particle":"","parse-names":false,"suffix":""}],"container-title":"Journal of Health Services Research &amp; Policy","id":"ITEM-1","issue":"Supplement 1","issued":{"date-parts":[["2005"]]},"page":"21-34","title":"Realist review--a new method of systematic review designed for complex policy interventions.","type":"article-journal","volume":"10"},"uris":["http://www.mendeley.com/documents/?uuid=135b2dc0-d307-4b8b-ba83-cd9db16e3bc3"]}],"mendeley":{"formattedCitation":"[35]","plainTextFormattedCitation":"[35]","previouslyFormattedCitation":"[35]"},"properties":{"noteIndex":0},"schema":"https://github.com/citation-style-language/schema/raw/master/csl-citation.json"}</w:instrText>
      </w:r>
      <w:r w:rsidR="000546D2">
        <w:rPr>
          <w:rFonts w:asciiTheme="minorHAnsi" w:hAnsiTheme="minorHAnsi" w:cstheme="minorHAnsi"/>
          <w:lang w:val="en-GB"/>
        </w:rPr>
        <w:fldChar w:fldCharType="separate"/>
      </w:r>
      <w:r w:rsidR="00F863B4" w:rsidRPr="00F863B4">
        <w:rPr>
          <w:rFonts w:asciiTheme="minorHAnsi" w:hAnsiTheme="minorHAnsi" w:cstheme="minorHAnsi"/>
          <w:noProof/>
          <w:lang w:val="en-GB"/>
        </w:rPr>
        <w:t>[35]</w:t>
      </w:r>
      <w:r w:rsidR="000546D2">
        <w:rPr>
          <w:rFonts w:asciiTheme="minorHAnsi" w:hAnsiTheme="minorHAnsi" w:cstheme="minorHAnsi"/>
          <w:lang w:val="en-GB"/>
        </w:rPr>
        <w:fldChar w:fldCharType="end"/>
      </w:r>
      <w:r w:rsidR="00F12EC3" w:rsidRPr="00832F83">
        <w:rPr>
          <w:rFonts w:asciiTheme="minorHAnsi" w:hAnsiTheme="minorHAnsi" w:cstheme="minorHAnsi"/>
          <w:lang w:val="en-GB"/>
        </w:rPr>
        <w:t xml:space="preserve">. </w:t>
      </w:r>
    </w:p>
    <w:p w14:paraId="734647B0" w14:textId="77777777" w:rsidR="00781F0C" w:rsidRPr="00832F83" w:rsidRDefault="00781F0C" w:rsidP="00832F83">
      <w:pPr>
        <w:jc w:val="both"/>
        <w:rPr>
          <w:rFonts w:asciiTheme="minorHAnsi" w:hAnsiTheme="minorHAnsi" w:cstheme="minorHAnsi"/>
          <w:lang w:val="en-GB"/>
        </w:rPr>
      </w:pPr>
    </w:p>
    <w:p w14:paraId="7BBD6492" w14:textId="29A19FF0" w:rsidR="00781F0C" w:rsidRPr="00832F83" w:rsidRDefault="00781F0C" w:rsidP="00832F83">
      <w:pPr>
        <w:jc w:val="both"/>
        <w:rPr>
          <w:rFonts w:asciiTheme="minorHAnsi" w:hAnsiTheme="minorHAnsi" w:cstheme="minorHAnsi"/>
          <w:lang w:val="en-GB"/>
        </w:rPr>
      </w:pPr>
      <w:r w:rsidRPr="00832F83">
        <w:rPr>
          <w:rFonts w:asciiTheme="minorHAnsi" w:hAnsiTheme="minorHAnsi" w:cstheme="minorHAnsi"/>
          <w:lang w:val="en-GB"/>
        </w:rPr>
        <w:t>The applicability of evidence found in this review may be difficult to interpret on a wider scale. The structure of the healthcare system</w:t>
      </w:r>
      <w:r w:rsidR="00334A58" w:rsidRPr="00832F83">
        <w:rPr>
          <w:rFonts w:asciiTheme="minorHAnsi" w:hAnsiTheme="minorHAnsi" w:cstheme="minorHAnsi"/>
          <w:lang w:val="en-GB"/>
        </w:rPr>
        <w:t xml:space="preserve">s varies greatly across the </w:t>
      </w:r>
      <w:r w:rsidR="000227A2">
        <w:rPr>
          <w:rFonts w:asciiTheme="minorHAnsi" w:hAnsiTheme="minorHAnsi" w:cstheme="minorHAnsi"/>
          <w:lang w:val="en-GB"/>
        </w:rPr>
        <w:t>three</w:t>
      </w:r>
      <w:r w:rsidR="00334A58" w:rsidRPr="00832F83">
        <w:rPr>
          <w:rFonts w:asciiTheme="minorHAnsi" w:hAnsiTheme="minorHAnsi" w:cstheme="minorHAnsi"/>
          <w:lang w:val="en-GB"/>
        </w:rPr>
        <w:t xml:space="preserve"> countries </w:t>
      </w:r>
      <w:r w:rsidR="000227A2">
        <w:rPr>
          <w:rFonts w:asciiTheme="minorHAnsi" w:hAnsiTheme="minorHAnsi" w:cstheme="minorHAnsi"/>
          <w:lang w:val="en-GB"/>
        </w:rPr>
        <w:t>included</w:t>
      </w:r>
      <w:r w:rsidR="00334A58" w:rsidRPr="00832F83">
        <w:rPr>
          <w:rFonts w:asciiTheme="minorHAnsi" w:hAnsiTheme="minorHAnsi" w:cstheme="minorHAnsi"/>
          <w:lang w:val="en-GB"/>
        </w:rPr>
        <w:t xml:space="preserve">. </w:t>
      </w:r>
      <w:r w:rsidRPr="00832F83">
        <w:rPr>
          <w:rFonts w:asciiTheme="minorHAnsi" w:hAnsiTheme="minorHAnsi" w:cstheme="minorHAnsi"/>
          <w:lang w:val="en-GB"/>
        </w:rPr>
        <w:t xml:space="preserve"> </w:t>
      </w:r>
      <w:r w:rsidR="00A779C6">
        <w:rPr>
          <w:rFonts w:asciiTheme="minorHAnsi" w:hAnsiTheme="minorHAnsi" w:cstheme="minorHAnsi"/>
          <w:lang w:val="en-GB"/>
        </w:rPr>
        <w:t>Differing</w:t>
      </w:r>
      <w:r w:rsidRPr="00832F83">
        <w:rPr>
          <w:rFonts w:asciiTheme="minorHAnsi" w:hAnsiTheme="minorHAnsi" w:cstheme="minorHAnsi"/>
          <w:lang w:val="en-GB"/>
        </w:rPr>
        <w:t xml:space="preserve"> processes, such as choice of </w:t>
      </w:r>
      <w:r w:rsidR="000227A2">
        <w:rPr>
          <w:rFonts w:asciiTheme="minorHAnsi" w:hAnsiTheme="minorHAnsi" w:cstheme="minorHAnsi"/>
          <w:lang w:val="en-GB"/>
        </w:rPr>
        <w:t xml:space="preserve">primary care </w:t>
      </w:r>
      <w:r w:rsidRPr="00832F83">
        <w:rPr>
          <w:rFonts w:asciiTheme="minorHAnsi" w:hAnsiTheme="minorHAnsi" w:cstheme="minorHAnsi"/>
          <w:lang w:val="en-GB"/>
        </w:rPr>
        <w:t>clinics</w:t>
      </w:r>
      <w:r w:rsidR="000227A2">
        <w:rPr>
          <w:rFonts w:asciiTheme="minorHAnsi" w:hAnsiTheme="minorHAnsi" w:cstheme="minorHAnsi"/>
          <w:lang w:val="en-GB"/>
        </w:rPr>
        <w:t xml:space="preserve">, PCPs and other structures available in the community, as well as the role of private healthcare </w:t>
      </w:r>
      <w:r w:rsidR="00A779C6">
        <w:rPr>
          <w:rFonts w:asciiTheme="minorHAnsi" w:hAnsiTheme="minorHAnsi" w:cstheme="minorHAnsi"/>
          <w:lang w:val="en-GB"/>
        </w:rPr>
        <w:t>infrastructure</w:t>
      </w:r>
      <w:r w:rsidR="000227A2">
        <w:rPr>
          <w:rFonts w:asciiTheme="minorHAnsi" w:hAnsiTheme="minorHAnsi" w:cstheme="minorHAnsi"/>
          <w:lang w:val="en-GB"/>
        </w:rPr>
        <w:t xml:space="preserve">, </w:t>
      </w:r>
      <w:r w:rsidR="000011AC">
        <w:rPr>
          <w:rFonts w:asciiTheme="minorHAnsi" w:hAnsiTheme="minorHAnsi" w:cstheme="minorHAnsi"/>
          <w:lang w:val="en-GB"/>
        </w:rPr>
        <w:t>may limit reproduction of</w:t>
      </w:r>
      <w:r w:rsidR="001A3ED1" w:rsidRPr="00832F83">
        <w:rPr>
          <w:rFonts w:asciiTheme="minorHAnsi" w:hAnsiTheme="minorHAnsi" w:cstheme="minorHAnsi"/>
          <w:lang w:val="en-GB"/>
        </w:rPr>
        <w:t xml:space="preserve"> </w:t>
      </w:r>
      <w:r w:rsidR="000227A2">
        <w:rPr>
          <w:rFonts w:asciiTheme="minorHAnsi" w:hAnsiTheme="minorHAnsi" w:cstheme="minorHAnsi"/>
          <w:lang w:val="en-GB"/>
        </w:rPr>
        <w:t xml:space="preserve">implementation strategies </w:t>
      </w:r>
      <w:r w:rsidR="002055A1">
        <w:rPr>
          <w:rFonts w:asciiTheme="minorHAnsi" w:hAnsiTheme="minorHAnsi" w:cstheme="minorHAnsi"/>
          <w:lang w:val="en-GB"/>
        </w:rPr>
        <w:t>in other countries</w:t>
      </w:r>
      <w:r w:rsidRPr="00832F83">
        <w:rPr>
          <w:rFonts w:asciiTheme="minorHAnsi" w:hAnsiTheme="minorHAnsi" w:cstheme="minorHAnsi"/>
          <w:lang w:val="en-GB"/>
        </w:rPr>
        <w:t xml:space="preserve">. </w:t>
      </w:r>
      <w:r w:rsidR="008E73CA">
        <w:rPr>
          <w:rFonts w:asciiTheme="minorHAnsi" w:hAnsiTheme="minorHAnsi" w:cstheme="minorHAnsi"/>
          <w:lang w:val="en-GB"/>
        </w:rPr>
        <w:t>Study designs varied greatly, limiting the comparability of the observed results between studies.</w:t>
      </w:r>
    </w:p>
    <w:p w14:paraId="2D8ACFFB" w14:textId="26D3190F" w:rsidR="00781F0C" w:rsidRPr="00832F83" w:rsidRDefault="00781F0C" w:rsidP="00832F83">
      <w:pPr>
        <w:jc w:val="both"/>
        <w:rPr>
          <w:rFonts w:asciiTheme="minorHAnsi" w:hAnsiTheme="minorHAnsi" w:cstheme="minorHAnsi"/>
          <w:lang w:val="en-GB"/>
        </w:rPr>
      </w:pPr>
    </w:p>
    <w:p w14:paraId="0B750B13" w14:textId="15C0106D" w:rsidR="00F21B1F" w:rsidRPr="00832F83" w:rsidRDefault="00F21B1F" w:rsidP="00832F83">
      <w:pPr>
        <w:pStyle w:val="Heading4"/>
        <w:jc w:val="both"/>
        <w:rPr>
          <w:rFonts w:asciiTheme="minorHAnsi" w:hAnsiTheme="minorHAnsi" w:cstheme="minorHAnsi"/>
        </w:rPr>
      </w:pPr>
      <w:r w:rsidRPr="00832F83">
        <w:rPr>
          <w:rFonts w:asciiTheme="minorHAnsi" w:hAnsiTheme="minorHAnsi" w:cstheme="minorHAnsi"/>
        </w:rPr>
        <w:t>Recommendations for future research</w:t>
      </w:r>
    </w:p>
    <w:p w14:paraId="3D9B4540" w14:textId="0C47A5F1" w:rsidR="00D90277" w:rsidRDefault="005C7BA7" w:rsidP="00832F83">
      <w:pPr>
        <w:jc w:val="both"/>
        <w:rPr>
          <w:rFonts w:asciiTheme="minorHAnsi" w:hAnsiTheme="minorHAnsi" w:cstheme="minorHAnsi"/>
          <w:lang w:val="en-GB"/>
        </w:rPr>
      </w:pPr>
      <w:r>
        <w:rPr>
          <w:rFonts w:asciiTheme="minorHAnsi" w:hAnsiTheme="minorHAnsi" w:cstheme="minorHAnsi"/>
          <w:lang w:val="en-GB"/>
        </w:rPr>
        <w:t>Further research is needed to identify the most effective strategy for implementing CGA in primary care. Particular questions of interest include</w:t>
      </w:r>
      <w:r w:rsidR="00D6707E" w:rsidRPr="00832F83">
        <w:rPr>
          <w:rFonts w:asciiTheme="minorHAnsi" w:hAnsiTheme="minorHAnsi" w:cstheme="minorHAnsi"/>
          <w:lang w:val="en-GB"/>
        </w:rPr>
        <w:t xml:space="preserve"> identification of patients</w:t>
      </w:r>
      <w:r w:rsidR="00B265E1">
        <w:rPr>
          <w:rFonts w:asciiTheme="minorHAnsi" w:hAnsiTheme="minorHAnsi" w:cstheme="minorHAnsi"/>
          <w:lang w:val="en-GB"/>
        </w:rPr>
        <w:t xml:space="preserve"> most suitable for a CGA within the primary care setting</w:t>
      </w:r>
      <w:r w:rsidR="00D6707E" w:rsidRPr="00832F83">
        <w:rPr>
          <w:rFonts w:asciiTheme="minorHAnsi" w:hAnsiTheme="minorHAnsi" w:cstheme="minorHAnsi"/>
          <w:lang w:val="en-GB"/>
        </w:rPr>
        <w:t>,</w:t>
      </w:r>
      <w:r w:rsidR="00B265E1">
        <w:rPr>
          <w:rFonts w:asciiTheme="minorHAnsi" w:hAnsiTheme="minorHAnsi" w:cstheme="minorHAnsi"/>
          <w:lang w:val="en-GB"/>
        </w:rPr>
        <w:t xml:space="preserve"> a consensus list of outcome measures</w:t>
      </w:r>
      <w:r>
        <w:rPr>
          <w:rFonts w:asciiTheme="minorHAnsi" w:hAnsiTheme="minorHAnsi" w:cstheme="minorHAnsi"/>
          <w:lang w:val="en-GB"/>
        </w:rPr>
        <w:t>,</w:t>
      </w:r>
      <w:r w:rsidR="00B265E1">
        <w:rPr>
          <w:rFonts w:asciiTheme="minorHAnsi" w:hAnsiTheme="minorHAnsi" w:cstheme="minorHAnsi"/>
          <w:lang w:val="en-GB"/>
        </w:rPr>
        <w:t xml:space="preserve"> and the role of </w:t>
      </w:r>
      <w:r>
        <w:rPr>
          <w:rFonts w:asciiTheme="minorHAnsi" w:hAnsiTheme="minorHAnsi" w:cstheme="minorHAnsi"/>
          <w:lang w:val="en-GB"/>
        </w:rPr>
        <w:t xml:space="preserve">different healthcare </w:t>
      </w:r>
      <w:r w:rsidR="00B265E1">
        <w:rPr>
          <w:rFonts w:asciiTheme="minorHAnsi" w:hAnsiTheme="minorHAnsi" w:cstheme="minorHAnsi"/>
          <w:lang w:val="en-GB"/>
        </w:rPr>
        <w:t xml:space="preserve">professionals in </w:t>
      </w:r>
      <w:r w:rsidR="006B634B">
        <w:rPr>
          <w:rFonts w:asciiTheme="minorHAnsi" w:hAnsiTheme="minorHAnsi" w:cstheme="minorHAnsi"/>
          <w:lang w:val="en-GB"/>
        </w:rPr>
        <w:t xml:space="preserve">delivering </w:t>
      </w:r>
      <w:r w:rsidR="00B265E1">
        <w:rPr>
          <w:rFonts w:asciiTheme="minorHAnsi" w:hAnsiTheme="minorHAnsi" w:cstheme="minorHAnsi"/>
          <w:lang w:val="en-GB"/>
        </w:rPr>
        <w:t xml:space="preserve">CGA. </w:t>
      </w:r>
      <w:r w:rsidR="006B634B">
        <w:rPr>
          <w:rFonts w:asciiTheme="minorHAnsi" w:hAnsiTheme="minorHAnsi" w:cstheme="minorHAnsi"/>
          <w:lang w:val="en-GB"/>
        </w:rPr>
        <w:t>These areas would also benefit from robust health economic evaluation.</w:t>
      </w:r>
    </w:p>
    <w:p w14:paraId="4CB34EEE" w14:textId="77777777" w:rsidR="0010408B" w:rsidRPr="00832F83" w:rsidRDefault="0010408B" w:rsidP="00832F83">
      <w:pPr>
        <w:jc w:val="both"/>
        <w:rPr>
          <w:rFonts w:asciiTheme="minorHAnsi" w:hAnsiTheme="minorHAnsi" w:cstheme="minorHAnsi"/>
          <w:lang w:val="en-GB"/>
        </w:rPr>
      </w:pPr>
    </w:p>
    <w:p w14:paraId="3B1516D4" w14:textId="1E94ED2A" w:rsidR="0010408B" w:rsidRPr="00832F83" w:rsidRDefault="0010408B" w:rsidP="00832F83">
      <w:pPr>
        <w:pStyle w:val="Heading3"/>
        <w:rPr>
          <w:rFonts w:asciiTheme="minorHAnsi" w:hAnsiTheme="minorHAnsi" w:cstheme="minorHAnsi"/>
          <w:sz w:val="24"/>
          <w:szCs w:val="24"/>
        </w:rPr>
      </w:pPr>
      <w:r w:rsidRPr="00832F83">
        <w:rPr>
          <w:rFonts w:asciiTheme="minorHAnsi" w:hAnsiTheme="minorHAnsi" w:cstheme="minorHAnsi"/>
          <w:sz w:val="24"/>
          <w:szCs w:val="24"/>
        </w:rPr>
        <w:t>Conclusion</w:t>
      </w:r>
    </w:p>
    <w:p w14:paraId="525B2B37" w14:textId="77777777" w:rsidR="0010408B" w:rsidRPr="00832F83" w:rsidRDefault="0010408B" w:rsidP="00832F83">
      <w:pPr>
        <w:jc w:val="both"/>
        <w:rPr>
          <w:rFonts w:asciiTheme="minorHAnsi" w:hAnsiTheme="minorHAnsi" w:cstheme="minorHAnsi"/>
          <w:lang w:val="en-GB"/>
        </w:rPr>
      </w:pPr>
    </w:p>
    <w:p w14:paraId="6CB82B3C" w14:textId="2E553CFB" w:rsidR="00710D28" w:rsidRDefault="000011AC" w:rsidP="00832F83">
      <w:pPr>
        <w:jc w:val="both"/>
        <w:rPr>
          <w:rFonts w:asciiTheme="minorHAnsi" w:hAnsiTheme="minorHAnsi" w:cstheme="minorHAnsi"/>
          <w:lang w:val="en-GB"/>
        </w:rPr>
      </w:pPr>
      <w:r>
        <w:rPr>
          <w:rFonts w:asciiTheme="minorHAnsi" w:hAnsiTheme="minorHAnsi" w:cstheme="minorHAnsi"/>
          <w:lang w:val="en-GB"/>
        </w:rPr>
        <w:t xml:space="preserve">This systematic </w:t>
      </w:r>
      <w:r w:rsidRPr="00832F83">
        <w:rPr>
          <w:rFonts w:asciiTheme="minorHAnsi" w:hAnsiTheme="minorHAnsi" w:cstheme="minorHAnsi"/>
          <w:lang w:val="en-GB"/>
        </w:rPr>
        <w:t xml:space="preserve">review </w:t>
      </w:r>
      <w:r>
        <w:rPr>
          <w:rFonts w:asciiTheme="minorHAnsi" w:hAnsiTheme="minorHAnsi" w:cstheme="minorHAnsi"/>
          <w:lang w:val="en-GB"/>
        </w:rPr>
        <w:t>identified</w:t>
      </w:r>
      <w:r w:rsidRPr="00832F83">
        <w:rPr>
          <w:rFonts w:asciiTheme="minorHAnsi" w:hAnsiTheme="minorHAnsi" w:cstheme="minorHAnsi"/>
          <w:lang w:val="en-GB"/>
        </w:rPr>
        <w:t xml:space="preserve"> </w:t>
      </w:r>
      <w:r>
        <w:rPr>
          <w:rFonts w:asciiTheme="minorHAnsi" w:hAnsiTheme="minorHAnsi" w:cstheme="minorHAnsi"/>
          <w:lang w:val="en-GB"/>
        </w:rPr>
        <w:t>only four</w:t>
      </w:r>
      <w:r w:rsidRPr="00832F83">
        <w:rPr>
          <w:rFonts w:asciiTheme="minorHAnsi" w:hAnsiTheme="minorHAnsi" w:cstheme="minorHAnsi"/>
          <w:lang w:val="en-GB"/>
        </w:rPr>
        <w:t xml:space="preserve"> studies </w:t>
      </w:r>
      <w:r>
        <w:rPr>
          <w:rFonts w:asciiTheme="minorHAnsi" w:hAnsiTheme="minorHAnsi" w:cstheme="minorHAnsi"/>
          <w:lang w:val="en-GB"/>
        </w:rPr>
        <w:t>that</w:t>
      </w:r>
      <w:r w:rsidRPr="00832F83">
        <w:rPr>
          <w:rFonts w:asciiTheme="minorHAnsi" w:hAnsiTheme="minorHAnsi" w:cstheme="minorHAnsi"/>
          <w:lang w:val="en-GB"/>
        </w:rPr>
        <w:t xml:space="preserve"> described the implementation of CGA in a primary care</w:t>
      </w:r>
      <w:r>
        <w:rPr>
          <w:rFonts w:asciiTheme="minorHAnsi" w:hAnsiTheme="minorHAnsi" w:cstheme="minorHAnsi"/>
          <w:lang w:val="en-GB"/>
        </w:rPr>
        <w:t xml:space="preserve"> practice, as opposed to hospital or home setting.</w:t>
      </w:r>
      <w:r w:rsidRPr="00832F83">
        <w:rPr>
          <w:rFonts w:asciiTheme="minorHAnsi" w:hAnsiTheme="minorHAnsi" w:cstheme="minorHAnsi"/>
          <w:lang w:val="en-GB"/>
        </w:rPr>
        <w:t xml:space="preserve"> The evidence in these </w:t>
      </w:r>
      <w:r>
        <w:rPr>
          <w:rFonts w:asciiTheme="minorHAnsi" w:hAnsiTheme="minorHAnsi" w:cstheme="minorHAnsi"/>
          <w:lang w:val="en-GB"/>
        </w:rPr>
        <w:t xml:space="preserve">heterogeneous </w:t>
      </w:r>
      <w:r w:rsidRPr="00832F83">
        <w:rPr>
          <w:rFonts w:asciiTheme="minorHAnsi" w:hAnsiTheme="minorHAnsi" w:cstheme="minorHAnsi"/>
          <w:lang w:val="en-GB"/>
        </w:rPr>
        <w:t>studies</w:t>
      </w:r>
      <w:r>
        <w:rPr>
          <w:rFonts w:asciiTheme="minorHAnsi" w:hAnsiTheme="minorHAnsi" w:cstheme="minorHAnsi"/>
          <w:lang w:val="en-GB"/>
        </w:rPr>
        <w:t xml:space="preserve"> indicated that </w:t>
      </w:r>
      <w:r w:rsidRPr="00832F83">
        <w:rPr>
          <w:rFonts w:asciiTheme="minorHAnsi" w:hAnsiTheme="minorHAnsi" w:cstheme="minorHAnsi"/>
          <w:lang w:val="en-GB"/>
        </w:rPr>
        <w:t>CGA</w:t>
      </w:r>
      <w:r>
        <w:rPr>
          <w:rFonts w:asciiTheme="minorHAnsi" w:hAnsiTheme="minorHAnsi" w:cstheme="minorHAnsi"/>
          <w:lang w:val="en-GB"/>
        </w:rPr>
        <w:t xml:space="preserve"> based in the primary care practice was</w:t>
      </w:r>
      <w:r w:rsidRPr="00832F83">
        <w:rPr>
          <w:rFonts w:asciiTheme="minorHAnsi" w:hAnsiTheme="minorHAnsi" w:cstheme="minorHAnsi"/>
          <w:lang w:val="en-GB"/>
        </w:rPr>
        <w:t xml:space="preserve"> acceptable to those involved</w:t>
      </w:r>
      <w:r>
        <w:rPr>
          <w:rFonts w:asciiTheme="minorHAnsi" w:hAnsiTheme="minorHAnsi" w:cstheme="minorHAnsi"/>
          <w:lang w:val="en-GB"/>
        </w:rPr>
        <w:t xml:space="preserve">, but with variable impact on the outcomes measured. In a small sample potential benefits include cost-effectiveness, improved medication adherence and reduced hospital admission rates. This may reflect methodological differences in the studies and variations in the health systems of the three countries where they were conducted. Mortality outcomes were inconsistent.  The main </w:t>
      </w:r>
      <w:r w:rsidR="005572E3">
        <w:rPr>
          <w:rFonts w:asciiTheme="minorHAnsi" w:hAnsiTheme="minorHAnsi" w:cstheme="minorHAnsi"/>
          <w:lang w:val="en-GB"/>
        </w:rPr>
        <w:t xml:space="preserve">potential </w:t>
      </w:r>
      <w:r>
        <w:rPr>
          <w:rFonts w:asciiTheme="minorHAnsi" w:hAnsiTheme="minorHAnsi" w:cstheme="minorHAnsi"/>
          <w:lang w:val="en-GB"/>
        </w:rPr>
        <w:t xml:space="preserve">negative </w:t>
      </w:r>
      <w:r w:rsidR="005572E3">
        <w:rPr>
          <w:rFonts w:asciiTheme="minorHAnsi" w:hAnsiTheme="minorHAnsi" w:cstheme="minorHAnsi"/>
          <w:lang w:val="en-GB"/>
        </w:rPr>
        <w:t>effect of</w:t>
      </w:r>
      <w:r>
        <w:rPr>
          <w:rFonts w:asciiTheme="minorHAnsi" w:hAnsiTheme="minorHAnsi" w:cstheme="minorHAnsi"/>
          <w:lang w:val="en-GB"/>
        </w:rPr>
        <w:t xml:space="preserve"> practice based CGA may be </w:t>
      </w:r>
      <w:r w:rsidR="005572E3">
        <w:rPr>
          <w:rFonts w:asciiTheme="minorHAnsi" w:hAnsiTheme="minorHAnsi" w:cstheme="minorHAnsi"/>
          <w:lang w:val="en-GB"/>
        </w:rPr>
        <w:t xml:space="preserve">in </w:t>
      </w:r>
      <w:r>
        <w:rPr>
          <w:rFonts w:asciiTheme="minorHAnsi" w:hAnsiTheme="minorHAnsi" w:cstheme="minorHAnsi"/>
          <w:lang w:val="en-GB"/>
        </w:rPr>
        <w:t xml:space="preserve">creating confusion as to the ‘ownership’ of a patient’s management and highlights </w:t>
      </w:r>
      <w:r w:rsidRPr="003F77B8">
        <w:rPr>
          <w:rFonts w:asciiTheme="minorHAnsi" w:hAnsiTheme="minorHAnsi" w:cstheme="minorHAnsi"/>
          <w:lang w:val="en-GB"/>
        </w:rPr>
        <w:t>the need for communication with patients, to improve compliance and prevent the risk of harm</w:t>
      </w:r>
      <w:r>
        <w:rPr>
          <w:rFonts w:asciiTheme="minorHAnsi" w:hAnsiTheme="minorHAnsi" w:cstheme="minorHAnsi"/>
          <w:lang w:val="en-GB"/>
        </w:rPr>
        <w:t>. Primary care would be a natural setting for CGA to identify and support the majority of people with multimorbidity and frailty and further research is warranted</w:t>
      </w:r>
    </w:p>
    <w:p w14:paraId="377B2858" w14:textId="77777777" w:rsidR="000011AC" w:rsidRDefault="000011AC" w:rsidP="00710D28">
      <w:pPr>
        <w:pStyle w:val="Heading3"/>
        <w:rPr>
          <w:rFonts w:asciiTheme="minorHAnsi" w:hAnsiTheme="minorHAnsi" w:cstheme="minorHAnsi"/>
          <w:sz w:val="24"/>
          <w:szCs w:val="24"/>
        </w:rPr>
      </w:pPr>
    </w:p>
    <w:p w14:paraId="1EADF958" w14:textId="759A31F3" w:rsidR="00710D28" w:rsidRPr="00710D28" w:rsidRDefault="00597AB5" w:rsidP="00710D28">
      <w:pPr>
        <w:pStyle w:val="Heading3"/>
        <w:rPr>
          <w:rFonts w:asciiTheme="minorHAnsi" w:hAnsiTheme="minorHAnsi" w:cstheme="minorHAnsi"/>
          <w:sz w:val="24"/>
          <w:szCs w:val="24"/>
        </w:rPr>
      </w:pPr>
      <w:r w:rsidRPr="00710D28">
        <w:rPr>
          <w:rFonts w:asciiTheme="minorHAnsi" w:hAnsiTheme="minorHAnsi" w:cstheme="minorHAnsi"/>
          <w:sz w:val="24"/>
          <w:szCs w:val="24"/>
        </w:rPr>
        <w:t>Acknowledgements</w:t>
      </w:r>
      <w:r w:rsidR="00710D28" w:rsidRPr="00710D28">
        <w:rPr>
          <w:rFonts w:asciiTheme="minorHAnsi" w:hAnsiTheme="minorHAnsi" w:cstheme="minorHAnsi"/>
          <w:sz w:val="24"/>
          <w:szCs w:val="24"/>
        </w:rPr>
        <w:t>:</w:t>
      </w:r>
    </w:p>
    <w:p w14:paraId="3C563036" w14:textId="77777777" w:rsidR="00710D28" w:rsidRDefault="00710D28" w:rsidP="00710D28">
      <w:pPr>
        <w:jc w:val="both"/>
        <w:rPr>
          <w:rFonts w:asciiTheme="minorHAnsi" w:hAnsiTheme="minorHAnsi" w:cstheme="minorHAnsi"/>
          <w:lang w:val="en-GB"/>
        </w:rPr>
      </w:pPr>
    </w:p>
    <w:p w14:paraId="4824FE6D" w14:textId="1B198028" w:rsidR="00710D28" w:rsidRPr="00710D28" w:rsidRDefault="00710D28" w:rsidP="00710D28">
      <w:pPr>
        <w:jc w:val="both"/>
        <w:rPr>
          <w:rFonts w:asciiTheme="minorHAnsi" w:hAnsiTheme="minorHAnsi" w:cstheme="minorHAnsi"/>
          <w:lang w:val="en-GB"/>
        </w:rPr>
      </w:pPr>
      <w:r w:rsidRPr="00710D28">
        <w:rPr>
          <w:rFonts w:asciiTheme="minorHAnsi" w:hAnsiTheme="minorHAnsi" w:cstheme="minorHAnsi"/>
          <w:lang w:val="en-GB"/>
        </w:rPr>
        <w:t>Funding Source: This research is funded by the National Institute for Health Research</w:t>
      </w:r>
    </w:p>
    <w:p w14:paraId="4E41695F" w14:textId="1E6BCB03" w:rsidR="00710D28" w:rsidRDefault="00710D28" w:rsidP="00710D28">
      <w:pPr>
        <w:jc w:val="both"/>
        <w:rPr>
          <w:rFonts w:asciiTheme="minorHAnsi" w:hAnsiTheme="minorHAnsi" w:cstheme="minorHAnsi"/>
          <w:lang w:val="en-GB"/>
        </w:rPr>
      </w:pPr>
      <w:r w:rsidRPr="00710D28">
        <w:rPr>
          <w:rFonts w:asciiTheme="minorHAnsi" w:hAnsiTheme="minorHAnsi" w:cstheme="minorHAnsi"/>
          <w:lang w:val="en-GB"/>
        </w:rPr>
        <w:lastRenderedPageBreak/>
        <w:t>(NIHR)</w:t>
      </w:r>
      <w:r w:rsidR="00D51600">
        <w:rPr>
          <w:rFonts w:asciiTheme="minorHAnsi" w:hAnsiTheme="minorHAnsi" w:cstheme="minorHAnsi"/>
          <w:lang w:val="en-GB"/>
        </w:rPr>
        <w:t>.</w:t>
      </w:r>
      <w:r w:rsidRPr="00710D28">
        <w:rPr>
          <w:rFonts w:asciiTheme="minorHAnsi" w:hAnsiTheme="minorHAnsi" w:cstheme="minorHAnsi"/>
          <w:lang w:val="en-GB"/>
        </w:rPr>
        <w:t xml:space="preserve"> The views expressed are those of the authors and not necessarily those of the NHS, the NIHR, or the Department of Health. This study is supported by the Faculty of Medicine at the </w:t>
      </w:r>
      <w:r w:rsidRPr="008649BD">
        <w:rPr>
          <w:rFonts w:asciiTheme="minorHAnsi" w:hAnsiTheme="minorHAnsi" w:cstheme="minorHAnsi"/>
          <w:lang w:val="en-GB"/>
        </w:rPr>
        <w:t>University of Southampton. JWG and NJC are supported by the NIHR Academic Clinical Fellowship Scheme</w:t>
      </w:r>
      <w:r w:rsidR="00DD1194" w:rsidRPr="008649BD">
        <w:rPr>
          <w:rFonts w:asciiTheme="minorHAnsi" w:hAnsiTheme="minorHAnsi" w:cstheme="minorHAnsi"/>
          <w:lang w:val="en-GB"/>
        </w:rPr>
        <w:t xml:space="preserve"> at</w:t>
      </w:r>
      <w:r w:rsidRPr="008649BD">
        <w:rPr>
          <w:rFonts w:asciiTheme="minorHAnsi" w:hAnsiTheme="minorHAnsi" w:cstheme="minorHAnsi"/>
          <w:lang w:val="en-GB"/>
        </w:rPr>
        <w:t xml:space="preserve"> the University of Oxford and University of Southampton</w:t>
      </w:r>
      <w:r w:rsidR="00E96EC5">
        <w:rPr>
          <w:rFonts w:asciiTheme="minorHAnsi" w:hAnsiTheme="minorHAnsi" w:cstheme="minorHAnsi"/>
          <w:lang w:val="en-GB"/>
        </w:rPr>
        <w:t xml:space="preserve"> respectively</w:t>
      </w:r>
      <w:r w:rsidRPr="008649BD">
        <w:rPr>
          <w:rFonts w:asciiTheme="minorHAnsi" w:hAnsiTheme="minorHAnsi" w:cstheme="minorHAnsi"/>
          <w:lang w:val="en-GB"/>
        </w:rPr>
        <w:t>. RMD and AAS receive support from</w:t>
      </w:r>
      <w:r w:rsidR="008649BD" w:rsidRPr="008649BD">
        <w:rPr>
          <w:rFonts w:asciiTheme="minorHAnsi" w:hAnsiTheme="minorHAnsi" w:cstheme="minorHAnsi"/>
          <w:lang w:val="en-GB"/>
        </w:rPr>
        <w:t xml:space="preserve"> the </w:t>
      </w:r>
      <w:r w:rsidR="008649BD" w:rsidRPr="008649BD">
        <w:rPr>
          <w:rFonts w:asciiTheme="minorHAnsi" w:eastAsia="Times New Roman" w:hAnsiTheme="minorHAnsi" w:cstheme="minorHAnsi"/>
          <w:lang w:val="en-GB"/>
        </w:rPr>
        <w:t xml:space="preserve">AGE Research Group, Institute of Neuroscience, Newcastle University and NIHR Newcastle Biomedical Research Centre. </w:t>
      </w:r>
      <w:r w:rsidRPr="008649BD">
        <w:rPr>
          <w:rFonts w:asciiTheme="minorHAnsi" w:hAnsiTheme="minorHAnsi" w:cstheme="minorHAnsi"/>
          <w:lang w:val="en-GB"/>
        </w:rPr>
        <w:t xml:space="preserve"> HCR receives support from the NIHR Collaboration for Leadership in Applied Health Research and Care (CLAHRC) Wessex and the NIHR Southampton Biomedical Research Centre.</w:t>
      </w:r>
      <w:r w:rsidRPr="00710D28">
        <w:rPr>
          <w:rFonts w:asciiTheme="minorHAnsi" w:hAnsiTheme="minorHAnsi" w:cstheme="minorHAnsi"/>
          <w:lang w:val="en-GB"/>
        </w:rPr>
        <w:t xml:space="preserve"> </w:t>
      </w:r>
    </w:p>
    <w:p w14:paraId="3CDD0908" w14:textId="77777777" w:rsidR="00710D28" w:rsidRPr="00710D28" w:rsidRDefault="00710D28" w:rsidP="00710D28">
      <w:pPr>
        <w:jc w:val="both"/>
        <w:rPr>
          <w:rFonts w:asciiTheme="minorHAnsi" w:hAnsiTheme="minorHAnsi" w:cstheme="minorHAnsi"/>
          <w:lang w:val="en-GB"/>
        </w:rPr>
      </w:pPr>
    </w:p>
    <w:p w14:paraId="3E74502E" w14:textId="4AB1ACFF" w:rsidR="00710D28" w:rsidRDefault="00710D28" w:rsidP="00710D28">
      <w:pPr>
        <w:jc w:val="both"/>
        <w:rPr>
          <w:rFonts w:asciiTheme="minorHAnsi" w:hAnsiTheme="minorHAnsi" w:cstheme="minorHAnsi"/>
          <w:lang w:val="en-GB"/>
        </w:rPr>
      </w:pPr>
      <w:r w:rsidRPr="00710D28">
        <w:rPr>
          <w:rFonts w:asciiTheme="minorHAnsi" w:hAnsiTheme="minorHAnsi" w:cstheme="minorHAnsi"/>
          <w:lang w:val="en-GB"/>
        </w:rPr>
        <w:t>Sponsor’s Role: The opinion</w:t>
      </w:r>
      <w:r w:rsidR="00133243">
        <w:rPr>
          <w:rFonts w:asciiTheme="minorHAnsi" w:hAnsiTheme="minorHAnsi" w:cstheme="minorHAnsi"/>
          <w:lang w:val="en-GB"/>
        </w:rPr>
        <w:t>s</w:t>
      </w:r>
      <w:r w:rsidRPr="00710D28">
        <w:rPr>
          <w:rFonts w:asciiTheme="minorHAnsi" w:hAnsiTheme="minorHAnsi" w:cstheme="minorHAnsi"/>
          <w:lang w:val="en-GB"/>
        </w:rPr>
        <w:t xml:space="preserve"> expressed in this document are those of the authors. The sponsors had no role in the design, methods, data collection, analysis and preparation of this paper.</w:t>
      </w:r>
    </w:p>
    <w:p w14:paraId="3E4D5602" w14:textId="77777777" w:rsidR="008649BD" w:rsidRPr="00710D28" w:rsidRDefault="008649BD" w:rsidP="00710D28">
      <w:pPr>
        <w:jc w:val="both"/>
        <w:rPr>
          <w:rFonts w:asciiTheme="minorHAnsi" w:hAnsiTheme="minorHAnsi" w:cstheme="minorHAnsi"/>
          <w:lang w:val="en-GB"/>
        </w:rPr>
      </w:pPr>
    </w:p>
    <w:p w14:paraId="6E143882" w14:textId="3077BC26" w:rsidR="00710D28" w:rsidRPr="00832F83" w:rsidRDefault="00710D28" w:rsidP="00710D28">
      <w:pPr>
        <w:jc w:val="both"/>
        <w:rPr>
          <w:rFonts w:asciiTheme="minorHAnsi" w:hAnsiTheme="minorHAnsi" w:cstheme="minorHAnsi"/>
          <w:lang w:val="en-GB"/>
        </w:rPr>
      </w:pPr>
      <w:r w:rsidRPr="00710D28">
        <w:rPr>
          <w:rFonts w:asciiTheme="minorHAnsi" w:hAnsiTheme="minorHAnsi" w:cstheme="minorHAnsi"/>
          <w:lang w:val="en-GB"/>
        </w:rPr>
        <w:t xml:space="preserve">Conflict of Interest: The authors do not </w:t>
      </w:r>
      <w:r w:rsidR="008649BD">
        <w:rPr>
          <w:rFonts w:asciiTheme="minorHAnsi" w:hAnsiTheme="minorHAnsi" w:cstheme="minorHAnsi"/>
          <w:lang w:val="en-GB"/>
        </w:rPr>
        <w:t>have any conflicts of interest.</w:t>
      </w:r>
    </w:p>
    <w:p w14:paraId="0AFCD927" w14:textId="77777777" w:rsidR="00384EA4" w:rsidRDefault="00462974" w:rsidP="00832F83">
      <w:pPr>
        <w:jc w:val="both"/>
        <w:rPr>
          <w:rFonts w:asciiTheme="minorHAnsi" w:hAnsiTheme="minorHAnsi" w:cstheme="minorHAnsi"/>
          <w:lang w:val="en-GB"/>
        </w:rPr>
        <w:sectPr w:rsidR="00384EA4" w:rsidSect="00EE4EC9">
          <w:footerReference w:type="default" r:id="rId9"/>
          <w:pgSz w:w="11900" w:h="16840"/>
          <w:pgMar w:top="1440" w:right="1440" w:bottom="1440" w:left="1440" w:header="720" w:footer="144" w:gutter="0"/>
          <w:cols w:space="720"/>
          <w:docGrid w:linePitch="360"/>
        </w:sectPr>
      </w:pPr>
      <w:r w:rsidRPr="00832F83">
        <w:rPr>
          <w:rFonts w:asciiTheme="minorHAnsi" w:hAnsiTheme="minorHAnsi" w:cstheme="minorHAnsi"/>
          <w:lang w:val="en-GB"/>
        </w:rPr>
        <w:br w:type="page"/>
      </w:r>
    </w:p>
    <w:p w14:paraId="66BCEA18" w14:textId="1BEA6A4D" w:rsidR="007D0636" w:rsidRDefault="007D0636" w:rsidP="00832F83">
      <w:pPr>
        <w:jc w:val="both"/>
        <w:rPr>
          <w:rFonts w:asciiTheme="minorHAnsi" w:hAnsiTheme="minorHAnsi" w:cstheme="minorHAnsi"/>
          <w:lang w:val="en-GB"/>
        </w:rPr>
      </w:pPr>
    </w:p>
    <w:p w14:paraId="2E9B8D8A" w14:textId="0B33FB24" w:rsidR="00A15614" w:rsidRDefault="000E7C76">
      <w:pPr>
        <w:widowControl w:val="0"/>
        <w:autoSpaceDE w:val="0"/>
        <w:autoSpaceDN w:val="0"/>
        <w:adjustRightInd w:val="0"/>
        <w:ind w:left="640" w:hanging="640"/>
        <w:jc w:val="both"/>
        <w:rPr>
          <w:rFonts w:asciiTheme="minorHAnsi" w:hAnsiTheme="minorHAnsi" w:cstheme="minorHAnsi"/>
          <w:lang w:val="en-GB"/>
        </w:rPr>
      </w:pPr>
      <w:r>
        <w:rPr>
          <w:rFonts w:asciiTheme="minorHAnsi" w:hAnsiTheme="minorHAnsi" w:cstheme="minorHAnsi"/>
          <w:lang w:val="en-GB"/>
        </w:rPr>
        <w:t>References</w:t>
      </w:r>
    </w:p>
    <w:p w14:paraId="2EF610DC" w14:textId="57D327C2" w:rsidR="005A5BCD" w:rsidRPr="005A5BCD" w:rsidRDefault="00A15614" w:rsidP="005A5BCD">
      <w:pPr>
        <w:widowControl w:val="0"/>
        <w:autoSpaceDE w:val="0"/>
        <w:autoSpaceDN w:val="0"/>
        <w:adjustRightInd w:val="0"/>
        <w:ind w:left="640" w:hanging="640"/>
        <w:rPr>
          <w:rFonts w:ascii="Calibri" w:hAnsi="Calibri" w:cs="Calibri"/>
          <w:noProof/>
        </w:rPr>
      </w:pPr>
      <w:r>
        <w:rPr>
          <w:rFonts w:asciiTheme="minorHAnsi" w:hAnsiTheme="minorHAnsi" w:cstheme="minorHAnsi"/>
          <w:lang w:val="en-GB"/>
        </w:rPr>
        <w:fldChar w:fldCharType="begin" w:fldLock="1"/>
      </w:r>
      <w:r>
        <w:rPr>
          <w:rFonts w:asciiTheme="minorHAnsi" w:hAnsiTheme="minorHAnsi" w:cstheme="minorHAnsi"/>
          <w:lang w:val="en-GB"/>
        </w:rPr>
        <w:instrText xml:space="preserve">ADDIN Mendeley Bibliography CSL_BIBLIOGRAPHY </w:instrText>
      </w:r>
      <w:r>
        <w:rPr>
          <w:rFonts w:asciiTheme="minorHAnsi" w:hAnsiTheme="minorHAnsi" w:cstheme="minorHAnsi"/>
          <w:lang w:val="en-GB"/>
        </w:rPr>
        <w:fldChar w:fldCharType="separate"/>
      </w:r>
      <w:r w:rsidR="005A5BCD" w:rsidRPr="005A5BCD">
        <w:rPr>
          <w:rFonts w:ascii="Calibri" w:hAnsi="Calibri" w:cs="Calibri"/>
          <w:noProof/>
        </w:rPr>
        <w:t xml:space="preserve">1. </w:t>
      </w:r>
      <w:r w:rsidR="005A5BCD" w:rsidRPr="005A5BCD">
        <w:rPr>
          <w:rFonts w:ascii="Calibri" w:hAnsi="Calibri" w:cs="Calibri"/>
          <w:noProof/>
        </w:rPr>
        <w:tab/>
        <w:t>Rubenstein, L. Z., Goodwin, M., Hadley, E., Patten, S. K., Rempusheski, V. F., Reuben, D., Winograd CH (1991) Working group recommendations: targeting criteria for geriatric evaluation and management research. J Am Geriatr Soc 39:37S–41S. https://doi.org/https://doi.org/10.1111/j.1532-5415.1991.tb05932.x</w:t>
      </w:r>
    </w:p>
    <w:p w14:paraId="30F19925" w14:textId="77777777" w:rsidR="005A5BCD" w:rsidRPr="005A5BCD" w:rsidRDefault="005A5BCD" w:rsidP="005A5BCD">
      <w:pPr>
        <w:widowControl w:val="0"/>
        <w:autoSpaceDE w:val="0"/>
        <w:autoSpaceDN w:val="0"/>
        <w:adjustRightInd w:val="0"/>
        <w:ind w:left="640" w:hanging="640"/>
        <w:rPr>
          <w:rFonts w:ascii="Calibri" w:hAnsi="Calibri" w:cs="Calibri"/>
          <w:noProof/>
        </w:rPr>
      </w:pPr>
      <w:r w:rsidRPr="005A5BCD">
        <w:rPr>
          <w:rFonts w:ascii="Calibri" w:hAnsi="Calibri" w:cs="Calibri"/>
          <w:noProof/>
        </w:rPr>
        <w:t xml:space="preserve">2. </w:t>
      </w:r>
      <w:r w:rsidRPr="005A5BCD">
        <w:rPr>
          <w:rFonts w:ascii="Calibri" w:hAnsi="Calibri" w:cs="Calibri"/>
          <w:noProof/>
        </w:rPr>
        <w:tab/>
        <w:t>Stuck A., Siu A., Wieland G., et al (1993) Comprehensive geriatric assessment: a meta-analysis of controlled trials. Lancet 342:1032–1036. https://doi.org/10.1016/0140-6736(93)92884-V</w:t>
      </w:r>
    </w:p>
    <w:p w14:paraId="3F8CF662" w14:textId="77777777" w:rsidR="005A5BCD" w:rsidRPr="005A5BCD" w:rsidRDefault="005A5BCD" w:rsidP="005A5BCD">
      <w:pPr>
        <w:widowControl w:val="0"/>
        <w:autoSpaceDE w:val="0"/>
        <w:autoSpaceDN w:val="0"/>
        <w:adjustRightInd w:val="0"/>
        <w:ind w:left="640" w:hanging="640"/>
        <w:rPr>
          <w:rFonts w:ascii="Calibri" w:hAnsi="Calibri" w:cs="Calibri"/>
          <w:noProof/>
        </w:rPr>
      </w:pPr>
      <w:r w:rsidRPr="005A5BCD">
        <w:rPr>
          <w:rFonts w:ascii="Calibri" w:hAnsi="Calibri" w:cs="Calibri"/>
          <w:noProof/>
        </w:rPr>
        <w:t xml:space="preserve">3. </w:t>
      </w:r>
      <w:r w:rsidRPr="005A5BCD">
        <w:rPr>
          <w:rFonts w:ascii="Calibri" w:hAnsi="Calibri" w:cs="Calibri"/>
          <w:noProof/>
        </w:rPr>
        <w:tab/>
        <w:t>Ellis G, Whitehead MA, Robinson D, et al (2011) Comprehensive geriatric assessment for older adults admitted to hospital: meta-analysis of randomised controlled trials. BMJ 343:d6553. https://doi.org/10.1136/bmj.d6553</w:t>
      </w:r>
    </w:p>
    <w:p w14:paraId="1DD4F48E" w14:textId="77777777" w:rsidR="005A5BCD" w:rsidRPr="005A5BCD" w:rsidRDefault="005A5BCD" w:rsidP="005A5BCD">
      <w:pPr>
        <w:widowControl w:val="0"/>
        <w:autoSpaceDE w:val="0"/>
        <w:autoSpaceDN w:val="0"/>
        <w:adjustRightInd w:val="0"/>
        <w:ind w:left="640" w:hanging="640"/>
        <w:rPr>
          <w:rFonts w:ascii="Calibri" w:hAnsi="Calibri" w:cs="Calibri"/>
          <w:noProof/>
        </w:rPr>
      </w:pPr>
      <w:r w:rsidRPr="005A5BCD">
        <w:rPr>
          <w:rFonts w:ascii="Calibri" w:hAnsi="Calibri" w:cs="Calibri"/>
          <w:noProof/>
        </w:rPr>
        <w:t xml:space="preserve">4. </w:t>
      </w:r>
      <w:r w:rsidRPr="005A5BCD">
        <w:rPr>
          <w:rFonts w:ascii="Calibri" w:hAnsi="Calibri" w:cs="Calibri"/>
          <w:noProof/>
        </w:rPr>
        <w:tab/>
        <w:t>Elkan R, Kendrick D, Dewey M, et al (2001) Effectiveness of home based support for older people: systematic review and meta-analysis. BMJ 323:719–25. https://doi.org/10.1136/bmj.323.7315.719</w:t>
      </w:r>
    </w:p>
    <w:p w14:paraId="0DB6B518" w14:textId="77777777" w:rsidR="005A5BCD" w:rsidRPr="005A5BCD" w:rsidRDefault="005A5BCD" w:rsidP="005A5BCD">
      <w:pPr>
        <w:widowControl w:val="0"/>
        <w:autoSpaceDE w:val="0"/>
        <w:autoSpaceDN w:val="0"/>
        <w:adjustRightInd w:val="0"/>
        <w:ind w:left="640" w:hanging="640"/>
        <w:rPr>
          <w:rFonts w:ascii="Calibri" w:hAnsi="Calibri" w:cs="Calibri"/>
          <w:noProof/>
        </w:rPr>
      </w:pPr>
      <w:r w:rsidRPr="005A5BCD">
        <w:rPr>
          <w:rFonts w:ascii="Calibri" w:hAnsi="Calibri" w:cs="Calibri"/>
          <w:noProof/>
        </w:rPr>
        <w:t xml:space="preserve">5. </w:t>
      </w:r>
      <w:r w:rsidRPr="005A5BCD">
        <w:rPr>
          <w:rFonts w:ascii="Calibri" w:hAnsi="Calibri" w:cs="Calibri"/>
          <w:noProof/>
        </w:rPr>
        <w:tab/>
        <w:t>European Commission (2012) Ageing report: Europe needs to prepare for growing older</w:t>
      </w:r>
    </w:p>
    <w:p w14:paraId="354E1477" w14:textId="77777777" w:rsidR="005A5BCD" w:rsidRPr="005A5BCD" w:rsidRDefault="005A5BCD" w:rsidP="005A5BCD">
      <w:pPr>
        <w:widowControl w:val="0"/>
        <w:autoSpaceDE w:val="0"/>
        <w:autoSpaceDN w:val="0"/>
        <w:adjustRightInd w:val="0"/>
        <w:ind w:left="640" w:hanging="640"/>
        <w:rPr>
          <w:rFonts w:ascii="Calibri" w:hAnsi="Calibri" w:cs="Calibri"/>
          <w:noProof/>
        </w:rPr>
      </w:pPr>
      <w:r w:rsidRPr="005A5BCD">
        <w:rPr>
          <w:rFonts w:ascii="Calibri" w:hAnsi="Calibri" w:cs="Calibri"/>
          <w:noProof/>
        </w:rPr>
        <w:t xml:space="preserve">6. </w:t>
      </w:r>
      <w:r w:rsidRPr="005A5BCD">
        <w:rPr>
          <w:rFonts w:ascii="Calibri" w:hAnsi="Calibri" w:cs="Calibri"/>
          <w:noProof/>
        </w:rPr>
        <w:tab/>
        <w:t>United Nations (2009) World Population Ageing</w:t>
      </w:r>
    </w:p>
    <w:p w14:paraId="0F73DC4B" w14:textId="77777777" w:rsidR="005A5BCD" w:rsidRPr="005A5BCD" w:rsidRDefault="005A5BCD" w:rsidP="005A5BCD">
      <w:pPr>
        <w:widowControl w:val="0"/>
        <w:autoSpaceDE w:val="0"/>
        <w:autoSpaceDN w:val="0"/>
        <w:adjustRightInd w:val="0"/>
        <w:ind w:left="640" w:hanging="640"/>
        <w:rPr>
          <w:rFonts w:ascii="Calibri" w:hAnsi="Calibri" w:cs="Calibri"/>
          <w:noProof/>
        </w:rPr>
      </w:pPr>
      <w:r w:rsidRPr="005A5BCD">
        <w:rPr>
          <w:rFonts w:ascii="Calibri" w:hAnsi="Calibri" w:cs="Calibri"/>
          <w:noProof/>
        </w:rPr>
        <w:t xml:space="preserve">7. </w:t>
      </w:r>
      <w:r w:rsidRPr="005A5BCD">
        <w:rPr>
          <w:rFonts w:ascii="Calibri" w:hAnsi="Calibri" w:cs="Calibri"/>
          <w:noProof/>
        </w:rPr>
        <w:tab/>
        <w:t>Clegg A, Young J, Iliffe S, et al (2013) Frailty in elderly people. Lancet 381:752–762. https://doi.org/10.1016/s0140-6736(12)62167-9</w:t>
      </w:r>
    </w:p>
    <w:p w14:paraId="6AD6F286" w14:textId="77777777" w:rsidR="005A5BCD" w:rsidRPr="005A5BCD" w:rsidRDefault="005A5BCD" w:rsidP="005A5BCD">
      <w:pPr>
        <w:widowControl w:val="0"/>
        <w:autoSpaceDE w:val="0"/>
        <w:autoSpaceDN w:val="0"/>
        <w:adjustRightInd w:val="0"/>
        <w:ind w:left="640" w:hanging="640"/>
        <w:rPr>
          <w:rFonts w:ascii="Calibri" w:hAnsi="Calibri" w:cs="Calibri"/>
          <w:noProof/>
        </w:rPr>
      </w:pPr>
      <w:r w:rsidRPr="005A5BCD">
        <w:rPr>
          <w:rFonts w:ascii="Calibri" w:hAnsi="Calibri" w:cs="Calibri"/>
          <w:noProof/>
        </w:rPr>
        <w:t xml:space="preserve">8. </w:t>
      </w:r>
      <w:r w:rsidRPr="005A5BCD">
        <w:rPr>
          <w:rFonts w:ascii="Calibri" w:hAnsi="Calibri" w:cs="Calibri"/>
          <w:noProof/>
        </w:rPr>
        <w:tab/>
        <w:t>Romero-Ortuno R, Soraghan C (2014) A Frailty Instrument for primary care for those aged 75 years or more: Findings from the Survey of Health, Ageing and Retirement in Europe, a longitudinal population-based cohort study (SHARE-FI75+). BMJ Open 4:. https://doi.org/10.1136/bmjopen-2014-006645</w:t>
      </w:r>
    </w:p>
    <w:p w14:paraId="5322F13F" w14:textId="77777777" w:rsidR="005A5BCD" w:rsidRPr="005A5BCD" w:rsidRDefault="005A5BCD" w:rsidP="005A5BCD">
      <w:pPr>
        <w:widowControl w:val="0"/>
        <w:autoSpaceDE w:val="0"/>
        <w:autoSpaceDN w:val="0"/>
        <w:adjustRightInd w:val="0"/>
        <w:ind w:left="640" w:hanging="640"/>
        <w:rPr>
          <w:rFonts w:ascii="Calibri" w:hAnsi="Calibri" w:cs="Calibri"/>
          <w:noProof/>
        </w:rPr>
      </w:pPr>
      <w:r w:rsidRPr="005A5BCD">
        <w:rPr>
          <w:rFonts w:ascii="Calibri" w:hAnsi="Calibri" w:cs="Calibri"/>
          <w:noProof/>
        </w:rPr>
        <w:t xml:space="preserve">9. </w:t>
      </w:r>
      <w:r w:rsidRPr="005A5BCD">
        <w:rPr>
          <w:rFonts w:ascii="Calibri" w:hAnsi="Calibri" w:cs="Calibri"/>
          <w:noProof/>
        </w:rPr>
        <w:tab/>
        <w:t>Muscedere J, Andrew MK, Bagshaw SM, et al (2016) Screening for Frailty in Canada’s Health Care System: A Time for Action. Can J Aging 35:281–297. https://doi.org/10.1017/S0714980816000301</w:t>
      </w:r>
    </w:p>
    <w:p w14:paraId="7E8DCD62" w14:textId="2067AD41" w:rsidR="005A5BCD" w:rsidRPr="005A5BCD" w:rsidRDefault="005A5BCD" w:rsidP="005A5BCD">
      <w:pPr>
        <w:widowControl w:val="0"/>
        <w:autoSpaceDE w:val="0"/>
        <w:autoSpaceDN w:val="0"/>
        <w:adjustRightInd w:val="0"/>
        <w:ind w:left="640" w:hanging="640"/>
        <w:rPr>
          <w:rFonts w:ascii="Calibri" w:hAnsi="Calibri" w:cs="Calibri"/>
          <w:noProof/>
        </w:rPr>
      </w:pPr>
      <w:r w:rsidRPr="005A5BCD">
        <w:rPr>
          <w:rFonts w:ascii="Calibri" w:hAnsi="Calibri" w:cs="Calibri"/>
          <w:noProof/>
        </w:rPr>
        <w:t xml:space="preserve">10. </w:t>
      </w:r>
      <w:r w:rsidRPr="005A5BCD">
        <w:rPr>
          <w:rFonts w:ascii="Calibri" w:hAnsi="Calibri" w:cs="Calibri"/>
          <w:noProof/>
        </w:rPr>
        <w:tab/>
        <w:t xml:space="preserve">NHS </w:t>
      </w:r>
      <w:r>
        <w:rPr>
          <w:rFonts w:ascii="Calibri" w:hAnsi="Calibri" w:cs="Calibri"/>
          <w:noProof/>
        </w:rPr>
        <w:t>England</w:t>
      </w:r>
      <w:r w:rsidRPr="005A5BCD">
        <w:rPr>
          <w:rFonts w:ascii="Calibri" w:hAnsi="Calibri" w:cs="Calibri"/>
          <w:noProof/>
        </w:rPr>
        <w:t>. In: NHS Engl</w:t>
      </w:r>
      <w:r>
        <w:rPr>
          <w:rFonts w:ascii="Calibri" w:hAnsi="Calibri" w:cs="Calibri"/>
          <w:noProof/>
        </w:rPr>
        <w:t>and.</w:t>
      </w:r>
      <w:r w:rsidRPr="005A5BCD">
        <w:rPr>
          <w:rFonts w:ascii="Calibri" w:hAnsi="Calibri" w:cs="Calibri"/>
          <w:noProof/>
        </w:rPr>
        <w:t xml:space="preserve"> Stand</w:t>
      </w:r>
      <w:r>
        <w:rPr>
          <w:rFonts w:ascii="Calibri" w:hAnsi="Calibri" w:cs="Calibri"/>
          <w:noProof/>
        </w:rPr>
        <w:t>ared</w:t>
      </w:r>
      <w:r w:rsidRPr="005A5BCD">
        <w:rPr>
          <w:rFonts w:ascii="Calibri" w:hAnsi="Calibri" w:cs="Calibri"/>
          <w:noProof/>
        </w:rPr>
        <w:t xml:space="preserve"> Ge</w:t>
      </w:r>
      <w:r>
        <w:rPr>
          <w:rFonts w:ascii="Calibri" w:hAnsi="Calibri" w:cs="Calibri"/>
          <w:noProof/>
        </w:rPr>
        <w:t>neral</w:t>
      </w:r>
      <w:r w:rsidRPr="005A5BCD">
        <w:rPr>
          <w:rFonts w:ascii="Calibri" w:hAnsi="Calibri" w:cs="Calibri"/>
          <w:noProof/>
        </w:rPr>
        <w:t xml:space="preserve"> Med</w:t>
      </w:r>
      <w:r>
        <w:rPr>
          <w:rFonts w:ascii="Calibri" w:hAnsi="Calibri" w:cs="Calibri"/>
          <w:noProof/>
        </w:rPr>
        <w:t>ical</w:t>
      </w:r>
      <w:r w:rsidRPr="005A5BCD">
        <w:rPr>
          <w:rFonts w:ascii="Calibri" w:hAnsi="Calibri" w:cs="Calibri"/>
          <w:noProof/>
        </w:rPr>
        <w:t xml:space="preserve"> Serv</w:t>
      </w:r>
      <w:r>
        <w:rPr>
          <w:rFonts w:ascii="Calibri" w:hAnsi="Calibri" w:cs="Calibri"/>
          <w:noProof/>
        </w:rPr>
        <w:t>ice</w:t>
      </w:r>
      <w:r w:rsidRPr="005A5BCD">
        <w:rPr>
          <w:rFonts w:ascii="Calibri" w:hAnsi="Calibri" w:cs="Calibri"/>
          <w:noProof/>
        </w:rPr>
        <w:t xml:space="preserve"> Contract</w:t>
      </w:r>
    </w:p>
    <w:p w14:paraId="210D1E17" w14:textId="77777777" w:rsidR="005A5BCD" w:rsidRPr="005A5BCD" w:rsidRDefault="005A5BCD" w:rsidP="005A5BCD">
      <w:pPr>
        <w:widowControl w:val="0"/>
        <w:autoSpaceDE w:val="0"/>
        <w:autoSpaceDN w:val="0"/>
        <w:adjustRightInd w:val="0"/>
        <w:ind w:left="640" w:hanging="640"/>
        <w:rPr>
          <w:rFonts w:ascii="Calibri" w:hAnsi="Calibri" w:cs="Calibri"/>
          <w:noProof/>
        </w:rPr>
      </w:pPr>
      <w:r w:rsidRPr="005A5BCD">
        <w:rPr>
          <w:rFonts w:ascii="Calibri" w:hAnsi="Calibri" w:cs="Calibri"/>
          <w:noProof/>
        </w:rPr>
        <w:t xml:space="preserve">11. </w:t>
      </w:r>
      <w:r w:rsidRPr="005A5BCD">
        <w:rPr>
          <w:rFonts w:ascii="Calibri" w:hAnsi="Calibri" w:cs="Calibri"/>
          <w:noProof/>
        </w:rPr>
        <w:tab/>
        <w:t>Mas M, Inzitari M, Sabate S, Santaeugenia SJ (2017) Hospital-at-home Integrated Care Programme for the management of disabling health crises in older patients: Comparison with bed-based Intermediate Care. Age Ageing 46:925–931. https://doi.org/http://dx.doi.org/10.1093/ageing/afx099</w:t>
      </w:r>
    </w:p>
    <w:p w14:paraId="0F482B01" w14:textId="64364EF8" w:rsidR="005A5BCD" w:rsidRPr="005A5BCD" w:rsidRDefault="005A5BCD" w:rsidP="005A5BCD">
      <w:pPr>
        <w:widowControl w:val="0"/>
        <w:autoSpaceDE w:val="0"/>
        <w:autoSpaceDN w:val="0"/>
        <w:adjustRightInd w:val="0"/>
        <w:ind w:left="640" w:hanging="640"/>
        <w:rPr>
          <w:rFonts w:ascii="Calibri" w:hAnsi="Calibri" w:cs="Calibri"/>
          <w:noProof/>
        </w:rPr>
      </w:pPr>
      <w:r w:rsidRPr="005A5BCD">
        <w:rPr>
          <w:rFonts w:ascii="Calibri" w:hAnsi="Calibri" w:cs="Calibri"/>
          <w:noProof/>
        </w:rPr>
        <w:t xml:space="preserve">12. </w:t>
      </w:r>
      <w:r w:rsidRPr="005A5BCD">
        <w:rPr>
          <w:rFonts w:ascii="Calibri" w:hAnsi="Calibri" w:cs="Calibri"/>
          <w:noProof/>
        </w:rPr>
        <w:tab/>
      </w:r>
      <w:r>
        <w:rPr>
          <w:rFonts w:ascii="Calibri" w:hAnsi="Calibri" w:cs="Calibri"/>
          <w:noProof/>
        </w:rPr>
        <w:t xml:space="preserve">James Lind </w:t>
      </w:r>
      <w:r w:rsidRPr="005A5BCD">
        <w:rPr>
          <w:rFonts w:ascii="Calibri" w:hAnsi="Calibri" w:cs="Calibri"/>
          <w:noProof/>
        </w:rPr>
        <w:t>Alliance (2018) Multiple conditions of later life top 10 priorities. In: James Lind Alliance</w:t>
      </w:r>
    </w:p>
    <w:p w14:paraId="5EA68640" w14:textId="77777777" w:rsidR="005A5BCD" w:rsidRPr="005A5BCD" w:rsidRDefault="005A5BCD" w:rsidP="005A5BCD">
      <w:pPr>
        <w:widowControl w:val="0"/>
        <w:autoSpaceDE w:val="0"/>
        <w:autoSpaceDN w:val="0"/>
        <w:adjustRightInd w:val="0"/>
        <w:ind w:left="640" w:hanging="640"/>
        <w:rPr>
          <w:rFonts w:ascii="Calibri" w:hAnsi="Calibri" w:cs="Calibri"/>
          <w:noProof/>
        </w:rPr>
      </w:pPr>
      <w:r w:rsidRPr="005A5BCD">
        <w:rPr>
          <w:rFonts w:ascii="Calibri" w:hAnsi="Calibri" w:cs="Calibri"/>
          <w:noProof/>
        </w:rPr>
        <w:t xml:space="preserve">13. </w:t>
      </w:r>
      <w:r w:rsidRPr="005A5BCD">
        <w:rPr>
          <w:rFonts w:ascii="Calibri" w:hAnsi="Calibri" w:cs="Calibri"/>
          <w:noProof/>
        </w:rPr>
        <w:tab/>
        <w:t>Moher D, Liberati A, Tetzlaff J, Altman DG (2009) Academia and Clinic Annals of Internal Medicine Preferred Reporting Items for Systematic Reviews and Meta-Analyses: The PRISMA Statement. Annu Intern Med 151:264–269. https://doi.org/10.1371/journal.pmed1000097</w:t>
      </w:r>
    </w:p>
    <w:p w14:paraId="35792AA1" w14:textId="77777777" w:rsidR="005A5BCD" w:rsidRPr="005A5BCD" w:rsidRDefault="005A5BCD" w:rsidP="005A5BCD">
      <w:pPr>
        <w:widowControl w:val="0"/>
        <w:autoSpaceDE w:val="0"/>
        <w:autoSpaceDN w:val="0"/>
        <w:adjustRightInd w:val="0"/>
        <w:ind w:left="640" w:hanging="640"/>
        <w:rPr>
          <w:rFonts w:ascii="Calibri" w:hAnsi="Calibri" w:cs="Calibri"/>
          <w:noProof/>
        </w:rPr>
      </w:pPr>
      <w:r w:rsidRPr="005A5BCD">
        <w:rPr>
          <w:rFonts w:ascii="Calibri" w:hAnsi="Calibri" w:cs="Calibri"/>
          <w:noProof/>
        </w:rPr>
        <w:t xml:space="preserve">14. </w:t>
      </w:r>
      <w:r w:rsidRPr="005A5BCD">
        <w:rPr>
          <w:rFonts w:ascii="Calibri" w:hAnsi="Calibri" w:cs="Calibri"/>
          <w:noProof/>
        </w:rPr>
        <w:tab/>
        <w:t>Downs SH, Black N (1998) The feasibility of creating a checklist for the assessment of the methodological quality both of randomised and non-randomised studies of health care interventions. J Epidemiol Community Health 52:377–384. https://doi.org/10.1136/jech.52.6.377</w:t>
      </w:r>
    </w:p>
    <w:p w14:paraId="0465331D" w14:textId="77777777" w:rsidR="005A5BCD" w:rsidRPr="005A5BCD" w:rsidRDefault="005A5BCD" w:rsidP="005A5BCD">
      <w:pPr>
        <w:widowControl w:val="0"/>
        <w:autoSpaceDE w:val="0"/>
        <w:autoSpaceDN w:val="0"/>
        <w:adjustRightInd w:val="0"/>
        <w:ind w:left="640" w:hanging="640"/>
        <w:rPr>
          <w:rFonts w:ascii="Calibri" w:hAnsi="Calibri" w:cs="Calibri"/>
          <w:noProof/>
        </w:rPr>
      </w:pPr>
      <w:r w:rsidRPr="005A5BCD">
        <w:rPr>
          <w:rFonts w:ascii="Calibri" w:hAnsi="Calibri" w:cs="Calibri"/>
          <w:noProof/>
        </w:rPr>
        <w:t xml:space="preserve">15. </w:t>
      </w:r>
      <w:r w:rsidRPr="005A5BCD">
        <w:rPr>
          <w:rFonts w:ascii="Calibri" w:hAnsi="Calibri" w:cs="Calibri"/>
          <w:noProof/>
        </w:rPr>
        <w:tab/>
        <w:t>Hermush V, Daliot D, Weiss A, et al (2009) The impact of geriatric consultation on the care of the elders in community clinics. Arch Gerontol Geriatr 49:260–262. https://doi.org/10.1016/j.archger.2008.09.007</w:t>
      </w:r>
    </w:p>
    <w:p w14:paraId="3966A418" w14:textId="77777777" w:rsidR="005A5BCD" w:rsidRPr="005A5BCD" w:rsidRDefault="005A5BCD" w:rsidP="005A5BCD">
      <w:pPr>
        <w:widowControl w:val="0"/>
        <w:autoSpaceDE w:val="0"/>
        <w:autoSpaceDN w:val="0"/>
        <w:adjustRightInd w:val="0"/>
        <w:ind w:left="640" w:hanging="640"/>
        <w:rPr>
          <w:rFonts w:ascii="Calibri" w:hAnsi="Calibri" w:cs="Calibri"/>
          <w:noProof/>
        </w:rPr>
      </w:pPr>
      <w:r w:rsidRPr="005A5BCD">
        <w:rPr>
          <w:rFonts w:ascii="Calibri" w:hAnsi="Calibri" w:cs="Calibri"/>
          <w:noProof/>
        </w:rPr>
        <w:t xml:space="preserve">16. </w:t>
      </w:r>
      <w:r w:rsidRPr="005A5BCD">
        <w:rPr>
          <w:rFonts w:ascii="Calibri" w:hAnsi="Calibri" w:cs="Calibri"/>
          <w:noProof/>
        </w:rPr>
        <w:tab/>
        <w:t xml:space="preserve">Phelan EA, Balderson B, Levine M, et al (2007) Delivering effective primary care to older adults: A randomized, controlled trial of the senior resource team at group </w:t>
      </w:r>
      <w:r w:rsidRPr="005A5BCD">
        <w:rPr>
          <w:rFonts w:ascii="Calibri" w:hAnsi="Calibri" w:cs="Calibri"/>
          <w:noProof/>
        </w:rPr>
        <w:lastRenderedPageBreak/>
        <w:t>health cooperative. J Am Geriatr Soc 55:1748–1756. https://doi.org/10.1111/j.1532-5415.2007.01416.x</w:t>
      </w:r>
    </w:p>
    <w:p w14:paraId="31B20E47" w14:textId="77777777" w:rsidR="005A5BCD" w:rsidRPr="005A5BCD" w:rsidRDefault="005A5BCD" w:rsidP="005A5BCD">
      <w:pPr>
        <w:widowControl w:val="0"/>
        <w:autoSpaceDE w:val="0"/>
        <w:autoSpaceDN w:val="0"/>
        <w:adjustRightInd w:val="0"/>
        <w:ind w:left="640" w:hanging="640"/>
        <w:rPr>
          <w:rFonts w:ascii="Calibri" w:hAnsi="Calibri" w:cs="Calibri"/>
          <w:noProof/>
        </w:rPr>
      </w:pPr>
      <w:r w:rsidRPr="005A5BCD">
        <w:rPr>
          <w:rFonts w:ascii="Calibri" w:hAnsi="Calibri" w:cs="Calibri"/>
          <w:noProof/>
        </w:rPr>
        <w:t xml:space="preserve">17. </w:t>
      </w:r>
      <w:r w:rsidRPr="005A5BCD">
        <w:rPr>
          <w:rFonts w:ascii="Calibri" w:hAnsi="Calibri" w:cs="Calibri"/>
          <w:noProof/>
        </w:rPr>
        <w:tab/>
        <w:t>Fenton JJ, Levine MD, Mahoney LD, et al (2004) Bringing geriatricians to the front lines: evaluation of a quality improvement intervention in primary care. J Am Board Fam Med 19:331–9. https://doi.org/10.3122/jabfm.19.4.331</w:t>
      </w:r>
    </w:p>
    <w:p w14:paraId="16DA804E" w14:textId="77777777" w:rsidR="005A5BCD" w:rsidRPr="005A5BCD" w:rsidRDefault="005A5BCD" w:rsidP="005A5BCD">
      <w:pPr>
        <w:widowControl w:val="0"/>
        <w:autoSpaceDE w:val="0"/>
        <w:autoSpaceDN w:val="0"/>
        <w:adjustRightInd w:val="0"/>
        <w:ind w:left="640" w:hanging="640"/>
        <w:rPr>
          <w:rFonts w:ascii="Calibri" w:hAnsi="Calibri" w:cs="Calibri"/>
          <w:noProof/>
        </w:rPr>
      </w:pPr>
      <w:r w:rsidRPr="005A5BCD">
        <w:rPr>
          <w:rFonts w:ascii="Calibri" w:hAnsi="Calibri" w:cs="Calibri"/>
          <w:noProof/>
        </w:rPr>
        <w:t xml:space="preserve">18. </w:t>
      </w:r>
      <w:r w:rsidRPr="005A5BCD">
        <w:rPr>
          <w:rFonts w:ascii="Calibri" w:hAnsi="Calibri" w:cs="Calibri"/>
          <w:noProof/>
        </w:rPr>
        <w:tab/>
        <w:t>Lea SC, Watts, K.L., Davis, N.A., Panayiotou, B., Bankart, M.J., Arora A (2017) The potential clinical benefits of medicines optimisation through comprehensive geriatric assessment, carried out by secondary care geriatricians, in a general practice care setting in North Staffordshire, UK: A feasibility study. BMJ Open 7:e015278. https://doi.org/http://dx.doi.org/10.1136/bmjopen-2016-015278</w:t>
      </w:r>
    </w:p>
    <w:p w14:paraId="5778E0E3" w14:textId="77777777" w:rsidR="005A5BCD" w:rsidRPr="005A5BCD" w:rsidRDefault="005A5BCD" w:rsidP="005A5BCD">
      <w:pPr>
        <w:widowControl w:val="0"/>
        <w:autoSpaceDE w:val="0"/>
        <w:autoSpaceDN w:val="0"/>
        <w:adjustRightInd w:val="0"/>
        <w:ind w:left="640" w:hanging="640"/>
        <w:rPr>
          <w:rFonts w:ascii="Calibri" w:hAnsi="Calibri" w:cs="Calibri"/>
          <w:noProof/>
        </w:rPr>
      </w:pPr>
      <w:r w:rsidRPr="005A5BCD">
        <w:rPr>
          <w:rFonts w:ascii="Calibri" w:hAnsi="Calibri" w:cs="Calibri"/>
          <w:noProof/>
        </w:rPr>
        <w:t xml:space="preserve">19. </w:t>
      </w:r>
      <w:r w:rsidRPr="005A5BCD">
        <w:rPr>
          <w:rFonts w:ascii="Calibri" w:hAnsi="Calibri" w:cs="Calibri"/>
          <w:noProof/>
        </w:rPr>
        <w:tab/>
        <w:t>De Stampa M, Vedel I, Buyck JF, et al (2014) Impact on hospital admissions of an integrated primary care model for very frail elderly patients. Arch Gerontol Geriatr 58:350–355. https://doi.org/http://dx.doi.org/10.1016/j.archger.2014.01.005</w:t>
      </w:r>
    </w:p>
    <w:p w14:paraId="53585947" w14:textId="77777777" w:rsidR="005A5BCD" w:rsidRPr="005A5BCD" w:rsidRDefault="005A5BCD" w:rsidP="005A5BCD">
      <w:pPr>
        <w:widowControl w:val="0"/>
        <w:autoSpaceDE w:val="0"/>
        <w:autoSpaceDN w:val="0"/>
        <w:adjustRightInd w:val="0"/>
        <w:ind w:left="640" w:hanging="640"/>
        <w:rPr>
          <w:rFonts w:ascii="Calibri" w:hAnsi="Calibri" w:cs="Calibri"/>
          <w:noProof/>
        </w:rPr>
      </w:pPr>
      <w:r w:rsidRPr="005A5BCD">
        <w:rPr>
          <w:rFonts w:ascii="Calibri" w:hAnsi="Calibri" w:cs="Calibri"/>
          <w:noProof/>
        </w:rPr>
        <w:t xml:space="preserve">20. </w:t>
      </w:r>
      <w:r w:rsidRPr="005A5BCD">
        <w:rPr>
          <w:rFonts w:ascii="Calibri" w:hAnsi="Calibri" w:cs="Calibri"/>
          <w:noProof/>
        </w:rPr>
        <w:tab/>
        <w:t>Davies GP, Perkins D, McDonald J, Williams A (2009) Integrated primary health care in Australia. Int J Integr Care 9:e95. https://doi.org/10.5334/ijic.328</w:t>
      </w:r>
    </w:p>
    <w:p w14:paraId="7F65D972" w14:textId="77777777" w:rsidR="005A5BCD" w:rsidRPr="005A5BCD" w:rsidRDefault="005A5BCD" w:rsidP="005A5BCD">
      <w:pPr>
        <w:widowControl w:val="0"/>
        <w:autoSpaceDE w:val="0"/>
        <w:autoSpaceDN w:val="0"/>
        <w:adjustRightInd w:val="0"/>
        <w:ind w:left="640" w:hanging="640"/>
        <w:rPr>
          <w:rFonts w:ascii="Calibri" w:hAnsi="Calibri" w:cs="Calibri"/>
          <w:noProof/>
        </w:rPr>
      </w:pPr>
      <w:r w:rsidRPr="005A5BCD">
        <w:rPr>
          <w:rFonts w:ascii="Calibri" w:hAnsi="Calibri" w:cs="Calibri"/>
          <w:noProof/>
        </w:rPr>
        <w:t xml:space="preserve">21. </w:t>
      </w:r>
      <w:r w:rsidRPr="005A5BCD">
        <w:rPr>
          <w:rFonts w:ascii="Calibri" w:hAnsi="Calibri" w:cs="Calibri"/>
          <w:noProof/>
        </w:rPr>
        <w:tab/>
        <w:t>Alderwick H (2016) Sustainability and transformation plans in the NHS. King’s Fund 87</w:t>
      </w:r>
    </w:p>
    <w:p w14:paraId="0153F6C2" w14:textId="77777777" w:rsidR="005A5BCD" w:rsidRPr="005A5BCD" w:rsidRDefault="005A5BCD" w:rsidP="005A5BCD">
      <w:pPr>
        <w:widowControl w:val="0"/>
        <w:autoSpaceDE w:val="0"/>
        <w:autoSpaceDN w:val="0"/>
        <w:adjustRightInd w:val="0"/>
        <w:ind w:left="640" w:hanging="640"/>
        <w:rPr>
          <w:rFonts w:ascii="Calibri" w:hAnsi="Calibri" w:cs="Calibri"/>
          <w:noProof/>
        </w:rPr>
      </w:pPr>
      <w:r w:rsidRPr="005A5BCD">
        <w:rPr>
          <w:rFonts w:ascii="Calibri" w:hAnsi="Calibri" w:cs="Calibri"/>
          <w:noProof/>
        </w:rPr>
        <w:t xml:space="preserve">22. </w:t>
      </w:r>
      <w:r w:rsidRPr="005A5BCD">
        <w:rPr>
          <w:rFonts w:ascii="Calibri" w:hAnsi="Calibri" w:cs="Calibri"/>
          <w:noProof/>
        </w:rPr>
        <w:tab/>
        <w:t>Government UK (2015) Health and Social Care Act 2015</w:t>
      </w:r>
    </w:p>
    <w:p w14:paraId="0D2E2C33" w14:textId="77777777" w:rsidR="005A5BCD" w:rsidRPr="005A5BCD" w:rsidRDefault="005A5BCD" w:rsidP="005A5BCD">
      <w:pPr>
        <w:widowControl w:val="0"/>
        <w:autoSpaceDE w:val="0"/>
        <w:autoSpaceDN w:val="0"/>
        <w:adjustRightInd w:val="0"/>
        <w:ind w:left="640" w:hanging="640"/>
        <w:rPr>
          <w:rFonts w:ascii="Calibri" w:hAnsi="Calibri" w:cs="Calibri"/>
          <w:noProof/>
        </w:rPr>
      </w:pPr>
      <w:r w:rsidRPr="005A5BCD">
        <w:rPr>
          <w:rFonts w:ascii="Calibri" w:hAnsi="Calibri" w:cs="Calibri"/>
          <w:noProof/>
        </w:rPr>
        <w:t xml:space="preserve">23. </w:t>
      </w:r>
      <w:r w:rsidRPr="005A5BCD">
        <w:rPr>
          <w:rFonts w:ascii="Calibri" w:hAnsi="Calibri" w:cs="Calibri"/>
          <w:noProof/>
        </w:rPr>
        <w:tab/>
        <w:t>European Commission., Social Protection Committee E (2014) Adequate social protection for long-term care needs in an ageing society: report jointly prepared by the Social Protection Committee and the European Commission. https://doi.org/10.2767/32352</w:t>
      </w:r>
    </w:p>
    <w:p w14:paraId="3F624B17" w14:textId="77777777" w:rsidR="005A5BCD" w:rsidRPr="005A5BCD" w:rsidRDefault="005A5BCD" w:rsidP="005A5BCD">
      <w:pPr>
        <w:widowControl w:val="0"/>
        <w:autoSpaceDE w:val="0"/>
        <w:autoSpaceDN w:val="0"/>
        <w:adjustRightInd w:val="0"/>
        <w:ind w:left="640" w:hanging="640"/>
        <w:rPr>
          <w:rFonts w:ascii="Calibri" w:hAnsi="Calibri" w:cs="Calibri"/>
          <w:noProof/>
        </w:rPr>
      </w:pPr>
      <w:r w:rsidRPr="005A5BCD">
        <w:rPr>
          <w:rFonts w:ascii="Calibri" w:hAnsi="Calibri" w:cs="Calibri"/>
          <w:noProof/>
        </w:rPr>
        <w:t xml:space="preserve">24. </w:t>
      </w:r>
      <w:r w:rsidRPr="005A5BCD">
        <w:rPr>
          <w:rFonts w:ascii="Calibri" w:hAnsi="Calibri" w:cs="Calibri"/>
          <w:noProof/>
        </w:rPr>
        <w:tab/>
        <w:t>Ham C (2018) Making sense of integrated care systems, integrated care partnerships and accountable care organisations in the NHS in England. In: Kings Fund</w:t>
      </w:r>
    </w:p>
    <w:p w14:paraId="38E776ED" w14:textId="77777777" w:rsidR="005A5BCD" w:rsidRPr="005A5BCD" w:rsidRDefault="005A5BCD" w:rsidP="005A5BCD">
      <w:pPr>
        <w:widowControl w:val="0"/>
        <w:autoSpaceDE w:val="0"/>
        <w:autoSpaceDN w:val="0"/>
        <w:adjustRightInd w:val="0"/>
        <w:ind w:left="640" w:hanging="640"/>
        <w:rPr>
          <w:rFonts w:ascii="Calibri" w:hAnsi="Calibri" w:cs="Calibri"/>
          <w:noProof/>
        </w:rPr>
      </w:pPr>
      <w:r w:rsidRPr="005A5BCD">
        <w:rPr>
          <w:rFonts w:ascii="Calibri" w:hAnsi="Calibri" w:cs="Calibri"/>
          <w:noProof/>
        </w:rPr>
        <w:t xml:space="preserve">25. </w:t>
      </w:r>
      <w:r w:rsidRPr="005A5BCD">
        <w:rPr>
          <w:rFonts w:ascii="Calibri" w:hAnsi="Calibri" w:cs="Calibri"/>
          <w:noProof/>
        </w:rPr>
        <w:tab/>
        <w:t>Gladman JRF, Conroy SP, Ranhoff AH, Gordon AL (2016) New horizons in the implementation and research of comprehensive geriatric assessment: Knowing, doing and the “know-do” gap. Age Ageing 45:194–200. https://doi.org/10.1093/ageing/afw012</w:t>
      </w:r>
    </w:p>
    <w:p w14:paraId="22CA41DC" w14:textId="77777777" w:rsidR="005A5BCD" w:rsidRPr="005A5BCD" w:rsidRDefault="005A5BCD" w:rsidP="005A5BCD">
      <w:pPr>
        <w:widowControl w:val="0"/>
        <w:autoSpaceDE w:val="0"/>
        <w:autoSpaceDN w:val="0"/>
        <w:adjustRightInd w:val="0"/>
        <w:ind w:left="640" w:hanging="640"/>
        <w:rPr>
          <w:rFonts w:ascii="Calibri" w:hAnsi="Calibri" w:cs="Calibri"/>
          <w:noProof/>
        </w:rPr>
      </w:pPr>
      <w:r w:rsidRPr="005A5BCD">
        <w:rPr>
          <w:rFonts w:ascii="Calibri" w:hAnsi="Calibri" w:cs="Calibri"/>
          <w:noProof/>
        </w:rPr>
        <w:t xml:space="preserve">26. </w:t>
      </w:r>
      <w:r w:rsidRPr="005A5BCD">
        <w:rPr>
          <w:rFonts w:ascii="Calibri" w:hAnsi="Calibri" w:cs="Calibri"/>
          <w:noProof/>
        </w:rPr>
        <w:tab/>
        <w:t>Lupton M Working as a GP extensivist.</w:t>
      </w:r>
    </w:p>
    <w:p w14:paraId="444D4DA5" w14:textId="77777777" w:rsidR="005A5BCD" w:rsidRPr="005A5BCD" w:rsidRDefault="005A5BCD" w:rsidP="005A5BCD">
      <w:pPr>
        <w:widowControl w:val="0"/>
        <w:autoSpaceDE w:val="0"/>
        <w:autoSpaceDN w:val="0"/>
        <w:adjustRightInd w:val="0"/>
        <w:ind w:left="640" w:hanging="640"/>
        <w:rPr>
          <w:rFonts w:ascii="Calibri" w:hAnsi="Calibri" w:cs="Calibri"/>
          <w:noProof/>
        </w:rPr>
      </w:pPr>
      <w:r w:rsidRPr="005A5BCD">
        <w:rPr>
          <w:rFonts w:ascii="Calibri" w:hAnsi="Calibri" w:cs="Calibri"/>
          <w:noProof/>
        </w:rPr>
        <w:t xml:space="preserve">27. </w:t>
      </w:r>
      <w:r w:rsidRPr="005A5BCD">
        <w:rPr>
          <w:rFonts w:ascii="Calibri" w:hAnsi="Calibri" w:cs="Calibri"/>
          <w:noProof/>
        </w:rPr>
        <w:tab/>
        <w:t>Maier CB, Barnes H, Aiken LH, Busse R (2016) Descriptive , cross-country analysis of the nurse practitioner workforce in six countries : size , growth , physician substitution potential. 1–11. https://doi.org/10.1136/bmjopen-2016-011901</w:t>
      </w:r>
    </w:p>
    <w:p w14:paraId="64A879AC" w14:textId="77777777" w:rsidR="005A5BCD" w:rsidRPr="005A5BCD" w:rsidRDefault="005A5BCD" w:rsidP="005A5BCD">
      <w:pPr>
        <w:widowControl w:val="0"/>
        <w:autoSpaceDE w:val="0"/>
        <w:autoSpaceDN w:val="0"/>
        <w:adjustRightInd w:val="0"/>
        <w:ind w:left="640" w:hanging="640"/>
        <w:rPr>
          <w:rFonts w:ascii="Calibri" w:hAnsi="Calibri" w:cs="Calibri"/>
          <w:noProof/>
        </w:rPr>
      </w:pPr>
      <w:r w:rsidRPr="005A5BCD">
        <w:rPr>
          <w:rFonts w:ascii="Calibri" w:hAnsi="Calibri" w:cs="Calibri"/>
          <w:noProof/>
        </w:rPr>
        <w:t xml:space="preserve">28. </w:t>
      </w:r>
      <w:r w:rsidRPr="005A5BCD">
        <w:rPr>
          <w:rFonts w:ascii="Calibri" w:hAnsi="Calibri" w:cs="Calibri"/>
          <w:noProof/>
        </w:rPr>
        <w:tab/>
        <w:t>Society BG (2018) ECFs and ANPs – The Future of Frailty? https://britishgeriatricssociety.wordpress.com/2018/06/06/ecfs-and-anps-the-future-of-frailty/</w:t>
      </w:r>
    </w:p>
    <w:p w14:paraId="2E50A74F" w14:textId="77777777" w:rsidR="005A5BCD" w:rsidRPr="005A5BCD" w:rsidRDefault="005A5BCD" w:rsidP="005A5BCD">
      <w:pPr>
        <w:widowControl w:val="0"/>
        <w:autoSpaceDE w:val="0"/>
        <w:autoSpaceDN w:val="0"/>
        <w:adjustRightInd w:val="0"/>
        <w:ind w:left="640" w:hanging="640"/>
        <w:rPr>
          <w:rFonts w:ascii="Calibri" w:hAnsi="Calibri" w:cs="Calibri"/>
          <w:noProof/>
        </w:rPr>
      </w:pPr>
      <w:r w:rsidRPr="005A5BCD">
        <w:rPr>
          <w:rFonts w:ascii="Calibri" w:hAnsi="Calibri" w:cs="Calibri"/>
          <w:noProof/>
        </w:rPr>
        <w:t xml:space="preserve">29. </w:t>
      </w:r>
      <w:r w:rsidRPr="005A5BCD">
        <w:rPr>
          <w:rFonts w:ascii="Calibri" w:hAnsi="Calibri" w:cs="Calibri"/>
          <w:noProof/>
        </w:rPr>
        <w:tab/>
        <w:t>Suijker JJ, van Rijn M, Buurman BM, et al (2016) Effects of Nurse-Led Multifactorial Care to Prevent Disability in Community-Living Older People: Cluster Randomized Trial. PLoS One 11:e0158714. https://doi.org/https://dx.doi.org/10.1371/journal.pone.0158714</w:t>
      </w:r>
    </w:p>
    <w:p w14:paraId="672F43C9" w14:textId="77777777" w:rsidR="005A5BCD" w:rsidRPr="005A5BCD" w:rsidRDefault="005A5BCD" w:rsidP="005A5BCD">
      <w:pPr>
        <w:widowControl w:val="0"/>
        <w:autoSpaceDE w:val="0"/>
        <w:autoSpaceDN w:val="0"/>
        <w:adjustRightInd w:val="0"/>
        <w:ind w:left="640" w:hanging="640"/>
        <w:rPr>
          <w:rFonts w:ascii="Calibri" w:hAnsi="Calibri" w:cs="Calibri"/>
          <w:noProof/>
        </w:rPr>
      </w:pPr>
      <w:r w:rsidRPr="005A5BCD">
        <w:rPr>
          <w:rFonts w:ascii="Calibri" w:hAnsi="Calibri" w:cs="Calibri"/>
          <w:noProof/>
        </w:rPr>
        <w:t xml:space="preserve">30. </w:t>
      </w:r>
      <w:r w:rsidRPr="005A5BCD">
        <w:rPr>
          <w:rFonts w:ascii="Calibri" w:hAnsi="Calibri" w:cs="Calibri"/>
          <w:noProof/>
        </w:rPr>
        <w:tab/>
        <w:t>Melis RJF, van Eijken MIJ, Teerenstra S, et al (2008) A randomized study of a multidisciplinary program to intervene on geriatric syndromes in vulnerable older people who live at home (Dutch EASYcare Study). J Gerontol A Biol Sci Med Sci 63:283–290. https://doi.org/10.1093/gerona/63.3.283</w:t>
      </w:r>
    </w:p>
    <w:p w14:paraId="1B4857CE" w14:textId="77777777" w:rsidR="005A5BCD" w:rsidRPr="005A5BCD" w:rsidRDefault="005A5BCD" w:rsidP="005A5BCD">
      <w:pPr>
        <w:widowControl w:val="0"/>
        <w:autoSpaceDE w:val="0"/>
        <w:autoSpaceDN w:val="0"/>
        <w:adjustRightInd w:val="0"/>
        <w:ind w:left="640" w:hanging="640"/>
        <w:rPr>
          <w:rFonts w:ascii="Calibri" w:hAnsi="Calibri" w:cs="Calibri"/>
          <w:noProof/>
        </w:rPr>
      </w:pPr>
      <w:r w:rsidRPr="005A5BCD">
        <w:rPr>
          <w:rFonts w:ascii="Calibri" w:hAnsi="Calibri" w:cs="Calibri"/>
          <w:noProof/>
        </w:rPr>
        <w:t xml:space="preserve">31. </w:t>
      </w:r>
      <w:r w:rsidRPr="005A5BCD">
        <w:rPr>
          <w:rFonts w:ascii="Calibri" w:hAnsi="Calibri" w:cs="Calibri"/>
          <w:noProof/>
        </w:rPr>
        <w:tab/>
        <w:t>Boult C, Leff B, Boyd CM, et al (2013) A matched-pair cluster-randomized trial of guided care for high-risk older patients. J Gen Intern Med 28:612–621. https://doi.org/10.1007/s11606-012-2287-y</w:t>
      </w:r>
    </w:p>
    <w:p w14:paraId="415D2EE3" w14:textId="77777777" w:rsidR="005A5BCD" w:rsidRPr="005A5BCD" w:rsidRDefault="005A5BCD" w:rsidP="005A5BCD">
      <w:pPr>
        <w:widowControl w:val="0"/>
        <w:autoSpaceDE w:val="0"/>
        <w:autoSpaceDN w:val="0"/>
        <w:adjustRightInd w:val="0"/>
        <w:ind w:left="640" w:hanging="640"/>
        <w:rPr>
          <w:rFonts w:ascii="Calibri" w:hAnsi="Calibri" w:cs="Calibri"/>
          <w:noProof/>
        </w:rPr>
      </w:pPr>
      <w:r w:rsidRPr="005A5BCD">
        <w:rPr>
          <w:rFonts w:ascii="Calibri" w:hAnsi="Calibri" w:cs="Calibri"/>
          <w:noProof/>
        </w:rPr>
        <w:t xml:space="preserve">32. </w:t>
      </w:r>
      <w:r w:rsidRPr="005A5BCD">
        <w:rPr>
          <w:rFonts w:ascii="Calibri" w:hAnsi="Calibri" w:cs="Calibri"/>
          <w:noProof/>
        </w:rPr>
        <w:tab/>
        <w:t>European Commission (2012) Eurobarometer Qualitative Study - Patient involvement</w:t>
      </w:r>
    </w:p>
    <w:p w14:paraId="2EDC8505" w14:textId="77777777" w:rsidR="005A5BCD" w:rsidRPr="005A5BCD" w:rsidRDefault="005A5BCD" w:rsidP="005A5BCD">
      <w:pPr>
        <w:widowControl w:val="0"/>
        <w:autoSpaceDE w:val="0"/>
        <w:autoSpaceDN w:val="0"/>
        <w:adjustRightInd w:val="0"/>
        <w:ind w:left="640" w:hanging="640"/>
        <w:rPr>
          <w:rFonts w:ascii="Calibri" w:hAnsi="Calibri" w:cs="Calibri"/>
          <w:noProof/>
        </w:rPr>
      </w:pPr>
      <w:r w:rsidRPr="005A5BCD">
        <w:rPr>
          <w:rFonts w:ascii="Calibri" w:hAnsi="Calibri" w:cs="Calibri"/>
          <w:noProof/>
        </w:rPr>
        <w:t xml:space="preserve">33. </w:t>
      </w:r>
      <w:r w:rsidRPr="005A5BCD">
        <w:rPr>
          <w:rFonts w:ascii="Calibri" w:hAnsi="Calibri" w:cs="Calibri"/>
          <w:noProof/>
        </w:rPr>
        <w:tab/>
        <w:t xml:space="preserve">NICE (2017) Multimorbidity and Polypharmacy. Natl Inst Clin Excell </w:t>
      </w:r>
      <w:r w:rsidRPr="005A5BCD">
        <w:rPr>
          <w:rFonts w:ascii="Calibri" w:hAnsi="Calibri" w:cs="Calibri"/>
          <w:noProof/>
        </w:rPr>
        <w:lastRenderedPageBreak/>
        <w:t>nice.org.uk/guidance/ktt18</w:t>
      </w:r>
    </w:p>
    <w:p w14:paraId="5CE7E064" w14:textId="77777777" w:rsidR="005A5BCD" w:rsidRPr="005A5BCD" w:rsidRDefault="005A5BCD" w:rsidP="005A5BCD">
      <w:pPr>
        <w:widowControl w:val="0"/>
        <w:autoSpaceDE w:val="0"/>
        <w:autoSpaceDN w:val="0"/>
        <w:adjustRightInd w:val="0"/>
        <w:ind w:left="640" w:hanging="640"/>
        <w:rPr>
          <w:rFonts w:ascii="Calibri" w:hAnsi="Calibri" w:cs="Calibri"/>
          <w:noProof/>
        </w:rPr>
      </w:pPr>
      <w:r w:rsidRPr="005A5BCD">
        <w:rPr>
          <w:rFonts w:ascii="Calibri" w:hAnsi="Calibri" w:cs="Calibri"/>
          <w:noProof/>
        </w:rPr>
        <w:t xml:space="preserve">34. </w:t>
      </w:r>
      <w:r w:rsidRPr="005A5BCD">
        <w:rPr>
          <w:rFonts w:ascii="Calibri" w:hAnsi="Calibri" w:cs="Calibri"/>
          <w:noProof/>
        </w:rPr>
        <w:tab/>
        <w:t>Philp I, Newton P, McKee KJ, et al (2001) Geriatric assessment in primary care: formulating best practice. Br J Community Nurs 6:290–295. https://doi.org/https://doi.org/10.12968/bjcn.2001.6.6.7071</w:t>
      </w:r>
    </w:p>
    <w:p w14:paraId="4698326C" w14:textId="77777777" w:rsidR="005A5BCD" w:rsidRPr="005A5BCD" w:rsidRDefault="005A5BCD" w:rsidP="005A5BCD">
      <w:pPr>
        <w:widowControl w:val="0"/>
        <w:autoSpaceDE w:val="0"/>
        <w:autoSpaceDN w:val="0"/>
        <w:adjustRightInd w:val="0"/>
        <w:ind w:left="640" w:hanging="640"/>
        <w:rPr>
          <w:rFonts w:ascii="Calibri" w:hAnsi="Calibri" w:cs="Calibri"/>
          <w:noProof/>
        </w:rPr>
      </w:pPr>
      <w:r w:rsidRPr="005A5BCD">
        <w:rPr>
          <w:rFonts w:ascii="Calibri" w:hAnsi="Calibri" w:cs="Calibri"/>
          <w:noProof/>
        </w:rPr>
        <w:t xml:space="preserve">35. </w:t>
      </w:r>
      <w:r w:rsidRPr="005A5BCD">
        <w:rPr>
          <w:rFonts w:ascii="Calibri" w:hAnsi="Calibri" w:cs="Calibri"/>
          <w:noProof/>
        </w:rPr>
        <w:tab/>
        <w:t>Pawson R, Greenhalgh T, Harvey G, Walshe K (2005) Realist review--a new method of systematic review designed for complex policy interventions. J Health Serv Res Policy 10:21–34. https://doi.org/10.1258/1355819054308530</w:t>
      </w:r>
    </w:p>
    <w:p w14:paraId="04D0E101" w14:textId="160396F3" w:rsidR="00A15614" w:rsidRDefault="00A15614" w:rsidP="005A5BCD">
      <w:pPr>
        <w:widowControl w:val="0"/>
        <w:autoSpaceDE w:val="0"/>
        <w:autoSpaceDN w:val="0"/>
        <w:adjustRightInd w:val="0"/>
        <w:ind w:left="640" w:hanging="640"/>
        <w:rPr>
          <w:rFonts w:asciiTheme="minorHAnsi" w:hAnsiTheme="minorHAnsi" w:cstheme="minorHAnsi"/>
          <w:lang w:val="en-GB"/>
        </w:rPr>
      </w:pPr>
      <w:r>
        <w:rPr>
          <w:rFonts w:asciiTheme="minorHAnsi" w:hAnsiTheme="minorHAnsi" w:cstheme="minorHAnsi"/>
          <w:lang w:val="en-GB"/>
        </w:rPr>
        <w:fldChar w:fldCharType="end"/>
      </w:r>
    </w:p>
    <w:p w14:paraId="6399E346" w14:textId="5D6EFE34" w:rsidR="00DC306B" w:rsidRDefault="00DC306B" w:rsidP="00446665">
      <w:pPr>
        <w:widowControl w:val="0"/>
        <w:autoSpaceDE w:val="0"/>
        <w:autoSpaceDN w:val="0"/>
        <w:adjustRightInd w:val="0"/>
        <w:ind w:left="640" w:hanging="640"/>
        <w:jc w:val="both"/>
        <w:rPr>
          <w:rFonts w:asciiTheme="minorHAnsi" w:hAnsiTheme="minorHAnsi" w:cstheme="minorHAnsi"/>
          <w:lang w:val="en-GB"/>
        </w:rPr>
      </w:pPr>
      <w:r>
        <w:rPr>
          <w:rFonts w:asciiTheme="minorHAnsi" w:hAnsiTheme="minorHAnsi" w:cstheme="minorHAnsi"/>
          <w:lang w:val="en-GB"/>
        </w:rPr>
        <w:br w:type="page"/>
      </w:r>
    </w:p>
    <w:p w14:paraId="6D1D3335" w14:textId="77777777" w:rsidR="00DC306B" w:rsidRPr="00DC306B" w:rsidRDefault="00DC306B" w:rsidP="00DC306B">
      <w:pPr>
        <w:spacing w:after="160" w:line="259" w:lineRule="auto"/>
        <w:rPr>
          <w:rFonts w:ascii="Calibri" w:eastAsia="Calibri" w:hAnsi="Calibri" w:cs="Arial"/>
          <w:b/>
          <w:sz w:val="22"/>
          <w:szCs w:val="22"/>
          <w:lang w:val="en-GB"/>
        </w:rPr>
      </w:pPr>
      <w:r w:rsidRPr="00DC306B">
        <w:rPr>
          <w:rFonts w:ascii="Calibri" w:eastAsia="Calibri" w:hAnsi="Calibri" w:cs="Arial"/>
          <w:b/>
          <w:sz w:val="22"/>
          <w:szCs w:val="22"/>
          <w:lang w:val="en-GB"/>
        </w:rPr>
        <w:lastRenderedPageBreak/>
        <w:t>Table 1: PICO for study inclusion.</w:t>
      </w:r>
    </w:p>
    <w:p w14:paraId="14425817" w14:textId="77777777" w:rsidR="00DC306B" w:rsidRPr="00DC306B" w:rsidRDefault="00DC306B" w:rsidP="00DC306B">
      <w:pPr>
        <w:spacing w:after="160" w:line="259" w:lineRule="auto"/>
        <w:jc w:val="both"/>
        <w:rPr>
          <w:rFonts w:ascii="Calibri" w:eastAsia="Calibri" w:hAnsi="Calibri" w:cs="Calibri"/>
          <w:sz w:val="22"/>
          <w:szCs w:val="22"/>
          <w:lang w:val="en-GB"/>
        </w:rPr>
      </w:pPr>
    </w:p>
    <w:tbl>
      <w:tblPr>
        <w:tblStyle w:val="TableGrid2"/>
        <w:tblW w:w="0" w:type="auto"/>
        <w:tblLook w:val="04A0" w:firstRow="1" w:lastRow="0" w:firstColumn="1" w:lastColumn="0" w:noHBand="0" w:noVBand="1"/>
      </w:tblPr>
      <w:tblGrid>
        <w:gridCol w:w="4505"/>
        <w:gridCol w:w="4505"/>
      </w:tblGrid>
      <w:tr w:rsidR="00DC306B" w:rsidRPr="00DC306B" w14:paraId="4B83102E" w14:textId="77777777" w:rsidTr="007F0775">
        <w:trPr>
          <w:trHeight w:val="692"/>
        </w:trPr>
        <w:tc>
          <w:tcPr>
            <w:tcW w:w="4505" w:type="dxa"/>
            <w:vAlign w:val="center"/>
          </w:tcPr>
          <w:p w14:paraId="503A2A1E" w14:textId="77777777" w:rsidR="00DC306B" w:rsidRPr="00DC306B" w:rsidRDefault="00DC306B" w:rsidP="00DC306B">
            <w:pPr>
              <w:rPr>
                <w:rFonts w:ascii="Calibri" w:eastAsia="Calibri" w:hAnsi="Calibri" w:cs="Calibri"/>
              </w:rPr>
            </w:pPr>
            <w:r w:rsidRPr="00DC306B">
              <w:rPr>
                <w:rFonts w:ascii="Calibri" w:eastAsia="Calibri" w:hAnsi="Calibri" w:cs="Calibri"/>
              </w:rPr>
              <w:t>Population</w:t>
            </w:r>
          </w:p>
        </w:tc>
        <w:tc>
          <w:tcPr>
            <w:tcW w:w="4505" w:type="dxa"/>
            <w:vAlign w:val="center"/>
          </w:tcPr>
          <w:p w14:paraId="626EB0D7" w14:textId="77777777" w:rsidR="00DC306B" w:rsidRPr="00DC306B" w:rsidRDefault="00DC306B" w:rsidP="00DC306B">
            <w:pPr>
              <w:rPr>
                <w:rFonts w:ascii="Calibri" w:eastAsia="Calibri" w:hAnsi="Calibri" w:cs="Calibri"/>
              </w:rPr>
            </w:pPr>
            <w:r w:rsidRPr="00DC306B">
              <w:rPr>
                <w:rFonts w:ascii="Calibri" w:eastAsia="Calibri" w:hAnsi="Calibri" w:cs="Calibri"/>
              </w:rPr>
              <w:t>People aged 65 years and over, not defined by a specific health condition.</w:t>
            </w:r>
          </w:p>
        </w:tc>
      </w:tr>
      <w:tr w:rsidR="00DC306B" w:rsidRPr="00DC306B" w14:paraId="0E5ADBEE" w14:textId="77777777" w:rsidTr="007F0775">
        <w:trPr>
          <w:trHeight w:val="658"/>
        </w:trPr>
        <w:tc>
          <w:tcPr>
            <w:tcW w:w="4505" w:type="dxa"/>
            <w:vAlign w:val="center"/>
          </w:tcPr>
          <w:p w14:paraId="7E109A03" w14:textId="77777777" w:rsidR="00DC306B" w:rsidRPr="00DC306B" w:rsidRDefault="00DC306B" w:rsidP="00DC306B">
            <w:pPr>
              <w:rPr>
                <w:rFonts w:ascii="Calibri" w:eastAsia="Calibri" w:hAnsi="Calibri" w:cs="Calibri"/>
              </w:rPr>
            </w:pPr>
            <w:r w:rsidRPr="00DC306B">
              <w:rPr>
                <w:rFonts w:ascii="Calibri" w:eastAsia="Calibri" w:hAnsi="Calibri" w:cs="Calibri"/>
              </w:rPr>
              <w:t>Intervention</w:t>
            </w:r>
          </w:p>
        </w:tc>
        <w:tc>
          <w:tcPr>
            <w:tcW w:w="4505" w:type="dxa"/>
            <w:vAlign w:val="center"/>
          </w:tcPr>
          <w:p w14:paraId="5DF1551B" w14:textId="77777777" w:rsidR="00DC306B" w:rsidRPr="00DC306B" w:rsidRDefault="00DC306B" w:rsidP="00DC306B">
            <w:pPr>
              <w:rPr>
                <w:rFonts w:ascii="Calibri" w:eastAsia="Calibri" w:hAnsi="Calibri" w:cs="Calibri"/>
              </w:rPr>
            </w:pPr>
            <w:r w:rsidRPr="00DC306B">
              <w:rPr>
                <w:rFonts w:ascii="Calibri" w:eastAsia="Calibri" w:hAnsi="Calibri" w:cs="Calibri"/>
              </w:rPr>
              <w:t>Comprehensive geriatric assessment integrated into the primary care practice.</w:t>
            </w:r>
          </w:p>
        </w:tc>
      </w:tr>
      <w:tr w:rsidR="00DC306B" w:rsidRPr="00DC306B" w14:paraId="349FC66E" w14:textId="77777777" w:rsidTr="007F0775">
        <w:trPr>
          <w:trHeight w:val="457"/>
        </w:trPr>
        <w:tc>
          <w:tcPr>
            <w:tcW w:w="4505" w:type="dxa"/>
            <w:vAlign w:val="center"/>
          </w:tcPr>
          <w:p w14:paraId="4EB3FB3F" w14:textId="77777777" w:rsidR="00DC306B" w:rsidRPr="00DC306B" w:rsidRDefault="00DC306B" w:rsidP="00DC306B">
            <w:pPr>
              <w:rPr>
                <w:rFonts w:ascii="Calibri" w:eastAsia="Calibri" w:hAnsi="Calibri" w:cs="Calibri"/>
              </w:rPr>
            </w:pPr>
            <w:r w:rsidRPr="00DC306B">
              <w:rPr>
                <w:rFonts w:ascii="Calibri" w:eastAsia="Calibri" w:hAnsi="Calibri" w:cs="Calibri"/>
              </w:rPr>
              <w:t>Comparator</w:t>
            </w:r>
          </w:p>
        </w:tc>
        <w:tc>
          <w:tcPr>
            <w:tcW w:w="4505" w:type="dxa"/>
            <w:vAlign w:val="center"/>
          </w:tcPr>
          <w:p w14:paraId="69BA8C28" w14:textId="77777777" w:rsidR="00DC306B" w:rsidRPr="00DC306B" w:rsidRDefault="00DC306B" w:rsidP="00DC306B">
            <w:pPr>
              <w:rPr>
                <w:rFonts w:ascii="Calibri" w:eastAsia="Calibri" w:hAnsi="Calibri" w:cs="Calibri"/>
              </w:rPr>
            </w:pPr>
            <w:r w:rsidRPr="00DC306B">
              <w:rPr>
                <w:rFonts w:ascii="Calibri" w:eastAsia="Calibri" w:hAnsi="Calibri" w:cs="Calibri"/>
              </w:rPr>
              <w:t>Any, or no, comparator used.</w:t>
            </w:r>
          </w:p>
        </w:tc>
      </w:tr>
      <w:tr w:rsidR="00DC306B" w:rsidRPr="00DC306B" w14:paraId="1A0F8531" w14:textId="77777777" w:rsidTr="007F0775">
        <w:tc>
          <w:tcPr>
            <w:tcW w:w="4505" w:type="dxa"/>
            <w:vAlign w:val="center"/>
          </w:tcPr>
          <w:p w14:paraId="708C3303" w14:textId="77777777" w:rsidR="00DC306B" w:rsidRPr="00DC306B" w:rsidRDefault="00DC306B" w:rsidP="00DC306B">
            <w:pPr>
              <w:rPr>
                <w:rFonts w:ascii="Calibri" w:eastAsia="Calibri" w:hAnsi="Calibri" w:cs="Calibri"/>
              </w:rPr>
            </w:pPr>
            <w:r w:rsidRPr="00DC306B">
              <w:rPr>
                <w:rFonts w:ascii="Calibri" w:eastAsia="Calibri" w:hAnsi="Calibri" w:cs="Calibri"/>
              </w:rPr>
              <w:t>Outcomes</w:t>
            </w:r>
          </w:p>
        </w:tc>
        <w:tc>
          <w:tcPr>
            <w:tcW w:w="4505" w:type="dxa"/>
            <w:vAlign w:val="center"/>
          </w:tcPr>
          <w:p w14:paraId="4D8DFE1D" w14:textId="77777777" w:rsidR="00DC306B" w:rsidRPr="00DC306B" w:rsidRDefault="00DC306B" w:rsidP="00DC306B">
            <w:pPr>
              <w:rPr>
                <w:rFonts w:ascii="Calibri" w:eastAsia="Calibri" w:hAnsi="Calibri" w:cs="Calibri"/>
              </w:rPr>
            </w:pPr>
            <w:r w:rsidRPr="00DC306B">
              <w:rPr>
                <w:rFonts w:ascii="Calibri" w:eastAsia="Calibri" w:hAnsi="Calibri" w:cs="Calibri"/>
              </w:rPr>
              <w:t>Primary: Method of implementation.</w:t>
            </w:r>
          </w:p>
          <w:p w14:paraId="5B5A7A79" w14:textId="77777777" w:rsidR="00DC306B" w:rsidRPr="00DC306B" w:rsidRDefault="00DC306B" w:rsidP="00DC306B">
            <w:pPr>
              <w:rPr>
                <w:rFonts w:ascii="Calibri" w:eastAsia="Calibri" w:hAnsi="Calibri" w:cs="Calibri"/>
              </w:rPr>
            </w:pPr>
          </w:p>
          <w:p w14:paraId="391948ED" w14:textId="77777777" w:rsidR="00DC306B" w:rsidRPr="00DC306B" w:rsidRDefault="00DC306B" w:rsidP="00DC306B">
            <w:pPr>
              <w:rPr>
                <w:rFonts w:ascii="Calibri" w:eastAsia="Calibri" w:hAnsi="Calibri" w:cs="Calibri"/>
              </w:rPr>
            </w:pPr>
            <w:r w:rsidRPr="00DC306B">
              <w:rPr>
                <w:rFonts w:ascii="Calibri" w:eastAsia="Calibri" w:hAnsi="Calibri" w:cs="Calibri"/>
              </w:rPr>
              <w:t>Secondary: Acceptability of the intervention and cost effectiveness. Clinical outcomes of acute care admission, mortality and medicines management.</w:t>
            </w:r>
          </w:p>
        </w:tc>
      </w:tr>
    </w:tbl>
    <w:p w14:paraId="60755B27" w14:textId="77777777" w:rsidR="00DC306B" w:rsidRPr="00DC306B" w:rsidRDefault="00DC306B" w:rsidP="00DC306B">
      <w:pPr>
        <w:spacing w:after="160" w:line="259" w:lineRule="auto"/>
        <w:rPr>
          <w:rFonts w:ascii="Calibri" w:eastAsia="Calibri" w:hAnsi="Calibri" w:cs="Arial"/>
          <w:sz w:val="22"/>
          <w:szCs w:val="22"/>
          <w:lang w:val="en-GB"/>
        </w:rPr>
      </w:pPr>
    </w:p>
    <w:p w14:paraId="1136C368" w14:textId="77777777" w:rsidR="00DC306B" w:rsidRPr="00DC306B" w:rsidRDefault="00DC306B" w:rsidP="00DC306B">
      <w:pPr>
        <w:spacing w:after="160" w:line="259" w:lineRule="auto"/>
        <w:rPr>
          <w:rFonts w:ascii="Calibri" w:eastAsia="Calibri" w:hAnsi="Calibri" w:cs="Calibri"/>
          <w:lang w:val="en-GB"/>
        </w:rPr>
      </w:pPr>
      <w:r w:rsidRPr="00DC306B">
        <w:rPr>
          <w:rFonts w:ascii="Calibri" w:eastAsia="Calibri" w:hAnsi="Calibri" w:cs="Calibri"/>
          <w:lang w:val="en-GB"/>
        </w:rPr>
        <w:br w:type="page"/>
      </w:r>
    </w:p>
    <w:p w14:paraId="7CF33742" w14:textId="77777777" w:rsidR="00DC306B" w:rsidRPr="00DC306B" w:rsidRDefault="00DC306B" w:rsidP="00DC306B">
      <w:pPr>
        <w:spacing w:after="160" w:line="259" w:lineRule="auto"/>
        <w:rPr>
          <w:rFonts w:ascii="Calibri" w:eastAsia="Calibri" w:hAnsi="Calibri" w:cs="Calibri"/>
          <w:lang w:val="en-GB"/>
        </w:rPr>
        <w:sectPr w:rsidR="00DC306B" w:rsidRPr="00DC306B">
          <w:pgSz w:w="11906" w:h="16838"/>
          <w:pgMar w:top="1440" w:right="1440" w:bottom="1440" w:left="1440" w:header="708" w:footer="708" w:gutter="0"/>
          <w:cols w:space="708"/>
          <w:docGrid w:linePitch="360"/>
        </w:sectPr>
      </w:pPr>
    </w:p>
    <w:tbl>
      <w:tblPr>
        <w:tblStyle w:val="TableGrid1"/>
        <w:tblpPr w:leftFromText="180" w:rightFromText="180" w:vertAnchor="page" w:horzAnchor="page" w:tblpX="1729" w:tblpY="1894"/>
        <w:tblW w:w="4932" w:type="pct"/>
        <w:tblLayout w:type="fixed"/>
        <w:tblLook w:val="04A0" w:firstRow="1" w:lastRow="0" w:firstColumn="1" w:lastColumn="0" w:noHBand="0" w:noVBand="1"/>
      </w:tblPr>
      <w:tblGrid>
        <w:gridCol w:w="1155"/>
        <w:gridCol w:w="1232"/>
        <w:gridCol w:w="1346"/>
        <w:gridCol w:w="1255"/>
        <w:gridCol w:w="960"/>
        <w:gridCol w:w="1131"/>
        <w:gridCol w:w="1219"/>
        <w:gridCol w:w="1252"/>
        <w:gridCol w:w="1390"/>
        <w:gridCol w:w="1266"/>
        <w:gridCol w:w="1552"/>
      </w:tblGrid>
      <w:tr w:rsidR="00DC306B" w:rsidRPr="00DC306B" w14:paraId="541ACE97" w14:textId="77777777" w:rsidTr="007F0775">
        <w:trPr>
          <w:cantSplit/>
          <w:trHeight w:val="20"/>
          <w:tblHeader/>
        </w:trPr>
        <w:tc>
          <w:tcPr>
            <w:tcW w:w="420" w:type="pct"/>
            <w:vMerge w:val="restart"/>
            <w:shd w:val="clear" w:color="auto" w:fill="auto"/>
            <w:vAlign w:val="center"/>
          </w:tcPr>
          <w:p w14:paraId="199BCDF3" w14:textId="77777777" w:rsidR="00DC306B" w:rsidRPr="00DC306B" w:rsidRDefault="00DC306B" w:rsidP="00DC306B">
            <w:pPr>
              <w:rPr>
                <w:rFonts w:ascii="Calibri" w:eastAsia="Calibri" w:hAnsi="Calibri" w:cs="Calibri"/>
                <w:b/>
                <w:sz w:val="20"/>
                <w:szCs w:val="20"/>
              </w:rPr>
            </w:pPr>
            <w:r w:rsidRPr="00DC306B">
              <w:rPr>
                <w:rFonts w:ascii="Calibri" w:eastAsia="Calibri" w:hAnsi="Calibri" w:cs="Calibri"/>
                <w:b/>
                <w:sz w:val="20"/>
                <w:szCs w:val="20"/>
              </w:rPr>
              <w:lastRenderedPageBreak/>
              <w:t>Author, year. Country, reference</w:t>
            </w:r>
          </w:p>
        </w:tc>
        <w:tc>
          <w:tcPr>
            <w:tcW w:w="448" w:type="pct"/>
            <w:vMerge w:val="restart"/>
            <w:shd w:val="clear" w:color="auto" w:fill="auto"/>
            <w:vAlign w:val="center"/>
          </w:tcPr>
          <w:p w14:paraId="09389735" w14:textId="77777777" w:rsidR="00DC306B" w:rsidRPr="00DC306B" w:rsidRDefault="00DC306B" w:rsidP="00DC306B">
            <w:pPr>
              <w:rPr>
                <w:rFonts w:ascii="Calibri" w:eastAsia="Calibri" w:hAnsi="Calibri" w:cs="Calibri"/>
                <w:b/>
                <w:sz w:val="20"/>
                <w:szCs w:val="20"/>
              </w:rPr>
            </w:pPr>
            <w:r w:rsidRPr="00DC306B">
              <w:rPr>
                <w:rFonts w:ascii="Calibri" w:eastAsia="Calibri" w:hAnsi="Calibri" w:cs="Calibri"/>
                <w:b/>
                <w:sz w:val="20"/>
                <w:szCs w:val="20"/>
              </w:rPr>
              <w:t>Subgroup</w:t>
            </w:r>
          </w:p>
        </w:tc>
        <w:tc>
          <w:tcPr>
            <w:tcW w:w="489" w:type="pct"/>
            <w:vMerge w:val="restart"/>
            <w:vAlign w:val="center"/>
          </w:tcPr>
          <w:p w14:paraId="5B0D7B02" w14:textId="77777777" w:rsidR="00DC306B" w:rsidRPr="00DC306B" w:rsidRDefault="00DC306B" w:rsidP="00DC306B">
            <w:pPr>
              <w:jc w:val="center"/>
              <w:rPr>
                <w:rFonts w:ascii="Calibri" w:eastAsia="Calibri" w:hAnsi="Calibri" w:cs="Calibri"/>
                <w:b/>
                <w:sz w:val="20"/>
                <w:szCs w:val="20"/>
              </w:rPr>
            </w:pPr>
            <w:r w:rsidRPr="00DC306B">
              <w:rPr>
                <w:rFonts w:ascii="Calibri" w:eastAsia="Calibri" w:hAnsi="Calibri" w:cs="Calibri"/>
                <w:b/>
                <w:sz w:val="20"/>
                <w:szCs w:val="20"/>
              </w:rPr>
              <w:t>Study design</w:t>
            </w:r>
          </w:p>
        </w:tc>
        <w:tc>
          <w:tcPr>
            <w:tcW w:w="456" w:type="pct"/>
            <w:vMerge w:val="restart"/>
            <w:shd w:val="clear" w:color="auto" w:fill="auto"/>
            <w:vAlign w:val="center"/>
          </w:tcPr>
          <w:p w14:paraId="2F34E2C1" w14:textId="77777777" w:rsidR="00DC306B" w:rsidRPr="00DC306B" w:rsidRDefault="00DC306B" w:rsidP="00DC306B">
            <w:pPr>
              <w:rPr>
                <w:rFonts w:ascii="Calibri" w:eastAsia="Calibri" w:hAnsi="Calibri" w:cs="Calibri"/>
                <w:b/>
                <w:sz w:val="20"/>
                <w:szCs w:val="20"/>
              </w:rPr>
            </w:pPr>
            <w:r w:rsidRPr="00DC306B">
              <w:rPr>
                <w:rFonts w:ascii="Calibri" w:eastAsia="Calibri" w:hAnsi="Calibri" w:cs="Calibri"/>
                <w:b/>
                <w:sz w:val="20"/>
                <w:szCs w:val="20"/>
              </w:rPr>
              <w:t>Number of participants</w:t>
            </w:r>
          </w:p>
        </w:tc>
        <w:tc>
          <w:tcPr>
            <w:tcW w:w="349" w:type="pct"/>
            <w:vMerge w:val="restart"/>
            <w:shd w:val="clear" w:color="auto" w:fill="auto"/>
            <w:vAlign w:val="center"/>
          </w:tcPr>
          <w:p w14:paraId="1AEBD697" w14:textId="77777777" w:rsidR="00DC306B" w:rsidRPr="00DC306B" w:rsidRDefault="00DC306B" w:rsidP="00DC306B">
            <w:pPr>
              <w:rPr>
                <w:rFonts w:ascii="Calibri" w:eastAsia="Calibri" w:hAnsi="Calibri" w:cs="Calibri"/>
                <w:b/>
                <w:sz w:val="20"/>
                <w:szCs w:val="20"/>
              </w:rPr>
            </w:pPr>
            <w:r w:rsidRPr="00DC306B">
              <w:rPr>
                <w:rFonts w:ascii="Calibri" w:eastAsia="Calibri" w:hAnsi="Calibri" w:cs="Calibri"/>
                <w:b/>
                <w:sz w:val="20"/>
                <w:szCs w:val="20"/>
              </w:rPr>
              <w:t>Number of practices</w:t>
            </w:r>
          </w:p>
        </w:tc>
        <w:tc>
          <w:tcPr>
            <w:tcW w:w="411" w:type="pct"/>
            <w:vMerge w:val="restart"/>
            <w:shd w:val="clear" w:color="auto" w:fill="auto"/>
            <w:vAlign w:val="center"/>
          </w:tcPr>
          <w:p w14:paraId="6494157A" w14:textId="77777777" w:rsidR="00DC306B" w:rsidRPr="00DC306B" w:rsidRDefault="00DC306B" w:rsidP="00DC306B">
            <w:pPr>
              <w:rPr>
                <w:rFonts w:ascii="Calibri" w:eastAsia="Calibri" w:hAnsi="Calibri" w:cs="Calibri"/>
                <w:b/>
                <w:sz w:val="20"/>
                <w:szCs w:val="20"/>
              </w:rPr>
            </w:pPr>
            <w:r w:rsidRPr="00DC306B">
              <w:rPr>
                <w:rFonts w:ascii="Calibri" w:eastAsia="Calibri" w:hAnsi="Calibri" w:cs="Calibri"/>
                <w:b/>
                <w:sz w:val="20"/>
                <w:szCs w:val="20"/>
              </w:rPr>
              <w:t>Participant Mean age (SD)</w:t>
            </w:r>
          </w:p>
          <w:p w14:paraId="2008D31F" w14:textId="77777777" w:rsidR="00DC306B" w:rsidRPr="00DC306B" w:rsidRDefault="00DC306B" w:rsidP="00DC306B">
            <w:pPr>
              <w:rPr>
                <w:rFonts w:ascii="Calibri" w:eastAsia="Calibri" w:hAnsi="Calibri" w:cs="Calibri"/>
                <w:b/>
                <w:sz w:val="20"/>
                <w:szCs w:val="20"/>
              </w:rPr>
            </w:pPr>
            <w:r w:rsidRPr="00DC306B">
              <w:rPr>
                <w:rFonts w:ascii="Calibri" w:eastAsia="Calibri" w:hAnsi="Calibri" w:cs="Calibri"/>
                <w:b/>
                <w:sz w:val="20"/>
                <w:szCs w:val="20"/>
              </w:rPr>
              <w:t>[% female]</w:t>
            </w:r>
          </w:p>
        </w:tc>
        <w:tc>
          <w:tcPr>
            <w:tcW w:w="2427" w:type="pct"/>
            <w:gridSpan w:val="5"/>
            <w:vAlign w:val="center"/>
          </w:tcPr>
          <w:p w14:paraId="0D981206" w14:textId="77777777" w:rsidR="00DC306B" w:rsidRPr="00DC306B" w:rsidRDefault="00DC306B" w:rsidP="00DC306B">
            <w:pPr>
              <w:jc w:val="center"/>
              <w:rPr>
                <w:rFonts w:ascii="Calibri" w:eastAsia="Calibri" w:hAnsi="Calibri" w:cs="Calibri"/>
                <w:b/>
                <w:sz w:val="20"/>
                <w:szCs w:val="20"/>
              </w:rPr>
            </w:pPr>
          </w:p>
          <w:p w14:paraId="1DF827C7" w14:textId="77777777" w:rsidR="00DC306B" w:rsidRPr="00DC306B" w:rsidRDefault="00DC306B" w:rsidP="00DC306B">
            <w:pPr>
              <w:jc w:val="center"/>
              <w:rPr>
                <w:rFonts w:ascii="Calibri" w:eastAsia="Calibri" w:hAnsi="Calibri" w:cs="Calibri"/>
                <w:b/>
                <w:sz w:val="20"/>
                <w:szCs w:val="20"/>
              </w:rPr>
            </w:pPr>
            <w:r w:rsidRPr="00DC306B">
              <w:rPr>
                <w:rFonts w:ascii="Calibri" w:eastAsia="Calibri" w:hAnsi="Calibri" w:cs="Calibri"/>
                <w:b/>
                <w:sz w:val="20"/>
                <w:szCs w:val="20"/>
              </w:rPr>
              <w:t>CGA Intervention (primary outcome)</w:t>
            </w:r>
          </w:p>
        </w:tc>
      </w:tr>
      <w:tr w:rsidR="00DC306B" w:rsidRPr="00DC306B" w14:paraId="47A6B3C1" w14:textId="77777777" w:rsidTr="007F0775">
        <w:trPr>
          <w:cantSplit/>
          <w:trHeight w:val="20"/>
          <w:tblHeader/>
        </w:trPr>
        <w:tc>
          <w:tcPr>
            <w:tcW w:w="420" w:type="pct"/>
            <w:vMerge/>
            <w:shd w:val="clear" w:color="auto" w:fill="auto"/>
            <w:vAlign w:val="center"/>
          </w:tcPr>
          <w:p w14:paraId="237453C5" w14:textId="77777777" w:rsidR="00DC306B" w:rsidRPr="00DC306B" w:rsidRDefault="00DC306B" w:rsidP="00DC306B">
            <w:pPr>
              <w:rPr>
                <w:rFonts w:ascii="Calibri" w:eastAsia="Calibri" w:hAnsi="Calibri" w:cs="Calibri"/>
                <w:b/>
                <w:sz w:val="20"/>
                <w:szCs w:val="20"/>
              </w:rPr>
            </w:pPr>
          </w:p>
        </w:tc>
        <w:tc>
          <w:tcPr>
            <w:tcW w:w="448" w:type="pct"/>
            <w:vMerge/>
            <w:shd w:val="clear" w:color="auto" w:fill="auto"/>
            <w:vAlign w:val="center"/>
          </w:tcPr>
          <w:p w14:paraId="40BE6909" w14:textId="77777777" w:rsidR="00DC306B" w:rsidRPr="00DC306B" w:rsidRDefault="00DC306B" w:rsidP="00DC306B">
            <w:pPr>
              <w:rPr>
                <w:rFonts w:ascii="Calibri" w:eastAsia="Calibri" w:hAnsi="Calibri" w:cs="Calibri"/>
                <w:b/>
                <w:sz w:val="20"/>
                <w:szCs w:val="20"/>
              </w:rPr>
            </w:pPr>
          </w:p>
        </w:tc>
        <w:tc>
          <w:tcPr>
            <w:tcW w:w="489" w:type="pct"/>
            <w:vMerge/>
            <w:vAlign w:val="center"/>
          </w:tcPr>
          <w:p w14:paraId="63D04826" w14:textId="77777777" w:rsidR="00DC306B" w:rsidRPr="00DC306B" w:rsidRDefault="00DC306B" w:rsidP="00DC306B">
            <w:pPr>
              <w:jc w:val="center"/>
              <w:rPr>
                <w:rFonts w:ascii="Calibri" w:eastAsia="Calibri" w:hAnsi="Calibri" w:cs="Calibri"/>
                <w:b/>
                <w:sz w:val="20"/>
                <w:szCs w:val="20"/>
              </w:rPr>
            </w:pPr>
          </w:p>
        </w:tc>
        <w:tc>
          <w:tcPr>
            <w:tcW w:w="456" w:type="pct"/>
            <w:vMerge/>
            <w:shd w:val="clear" w:color="auto" w:fill="auto"/>
            <w:vAlign w:val="center"/>
          </w:tcPr>
          <w:p w14:paraId="486CB764" w14:textId="77777777" w:rsidR="00DC306B" w:rsidRPr="00DC306B" w:rsidRDefault="00DC306B" w:rsidP="00DC306B">
            <w:pPr>
              <w:rPr>
                <w:rFonts w:ascii="Calibri" w:eastAsia="Calibri" w:hAnsi="Calibri" w:cs="Calibri"/>
                <w:b/>
                <w:sz w:val="20"/>
                <w:szCs w:val="20"/>
              </w:rPr>
            </w:pPr>
          </w:p>
        </w:tc>
        <w:tc>
          <w:tcPr>
            <w:tcW w:w="349" w:type="pct"/>
            <w:vMerge/>
            <w:shd w:val="clear" w:color="auto" w:fill="auto"/>
            <w:vAlign w:val="center"/>
          </w:tcPr>
          <w:p w14:paraId="0DC44C26" w14:textId="77777777" w:rsidR="00DC306B" w:rsidRPr="00DC306B" w:rsidRDefault="00DC306B" w:rsidP="00DC306B">
            <w:pPr>
              <w:rPr>
                <w:rFonts w:ascii="Calibri" w:eastAsia="Calibri" w:hAnsi="Calibri" w:cs="Calibri"/>
                <w:b/>
                <w:sz w:val="20"/>
                <w:szCs w:val="20"/>
              </w:rPr>
            </w:pPr>
          </w:p>
        </w:tc>
        <w:tc>
          <w:tcPr>
            <w:tcW w:w="411" w:type="pct"/>
            <w:vMerge/>
            <w:shd w:val="clear" w:color="auto" w:fill="auto"/>
            <w:vAlign w:val="center"/>
          </w:tcPr>
          <w:p w14:paraId="3EAA18F5" w14:textId="77777777" w:rsidR="00DC306B" w:rsidRPr="00DC306B" w:rsidRDefault="00DC306B" w:rsidP="00DC306B">
            <w:pPr>
              <w:rPr>
                <w:rFonts w:ascii="Calibri" w:eastAsia="Calibri" w:hAnsi="Calibri" w:cs="Calibri"/>
                <w:b/>
                <w:sz w:val="20"/>
                <w:szCs w:val="20"/>
              </w:rPr>
            </w:pPr>
          </w:p>
        </w:tc>
        <w:tc>
          <w:tcPr>
            <w:tcW w:w="443" w:type="pct"/>
            <w:shd w:val="clear" w:color="auto" w:fill="auto"/>
            <w:vAlign w:val="center"/>
          </w:tcPr>
          <w:p w14:paraId="1E8C4FF7" w14:textId="77777777" w:rsidR="00DC306B" w:rsidRPr="00DC306B" w:rsidRDefault="00DC306B" w:rsidP="00DC306B">
            <w:pPr>
              <w:rPr>
                <w:rFonts w:ascii="Calibri" w:eastAsia="Calibri" w:hAnsi="Calibri" w:cs="Calibri"/>
                <w:b/>
                <w:sz w:val="20"/>
                <w:szCs w:val="20"/>
              </w:rPr>
            </w:pPr>
            <w:r w:rsidRPr="00DC306B">
              <w:rPr>
                <w:rFonts w:ascii="Calibri" w:eastAsia="Calibri" w:hAnsi="Calibri" w:cs="Calibri"/>
                <w:b/>
                <w:sz w:val="20"/>
                <w:szCs w:val="20"/>
              </w:rPr>
              <w:t>Disciplines involved</w:t>
            </w:r>
          </w:p>
        </w:tc>
        <w:tc>
          <w:tcPr>
            <w:tcW w:w="455" w:type="pct"/>
            <w:shd w:val="clear" w:color="auto" w:fill="auto"/>
            <w:vAlign w:val="center"/>
          </w:tcPr>
          <w:p w14:paraId="07E46BDC" w14:textId="77777777" w:rsidR="00DC306B" w:rsidRPr="00DC306B" w:rsidRDefault="00DC306B" w:rsidP="00DC306B">
            <w:pPr>
              <w:rPr>
                <w:rFonts w:ascii="Calibri" w:eastAsia="Calibri" w:hAnsi="Calibri" w:cs="Calibri"/>
                <w:b/>
                <w:sz w:val="20"/>
                <w:szCs w:val="20"/>
              </w:rPr>
            </w:pPr>
            <w:r w:rsidRPr="00DC306B">
              <w:rPr>
                <w:rFonts w:ascii="Calibri" w:eastAsia="Calibri" w:hAnsi="Calibri" w:cs="Calibri"/>
                <w:b/>
                <w:sz w:val="20"/>
                <w:szCs w:val="20"/>
              </w:rPr>
              <w:t>Initial assessment</w:t>
            </w:r>
          </w:p>
        </w:tc>
        <w:tc>
          <w:tcPr>
            <w:tcW w:w="505" w:type="pct"/>
            <w:vAlign w:val="center"/>
          </w:tcPr>
          <w:p w14:paraId="610A8214" w14:textId="77777777" w:rsidR="00DC306B" w:rsidRPr="00DC306B" w:rsidRDefault="00DC306B" w:rsidP="00DC306B">
            <w:pPr>
              <w:rPr>
                <w:rFonts w:ascii="Calibri" w:eastAsia="Calibri" w:hAnsi="Calibri" w:cs="Calibri"/>
                <w:b/>
                <w:sz w:val="20"/>
                <w:szCs w:val="20"/>
              </w:rPr>
            </w:pPr>
            <w:r w:rsidRPr="00DC306B">
              <w:rPr>
                <w:rFonts w:ascii="Calibri" w:eastAsia="Calibri" w:hAnsi="Calibri" w:cs="Calibri"/>
                <w:b/>
                <w:sz w:val="20"/>
                <w:szCs w:val="20"/>
              </w:rPr>
              <w:t>Second assessment</w:t>
            </w:r>
          </w:p>
        </w:tc>
        <w:tc>
          <w:tcPr>
            <w:tcW w:w="460" w:type="pct"/>
            <w:vAlign w:val="center"/>
          </w:tcPr>
          <w:p w14:paraId="6B2D2B14" w14:textId="77777777" w:rsidR="00DC306B" w:rsidRPr="00DC306B" w:rsidRDefault="00DC306B" w:rsidP="00DC306B">
            <w:pPr>
              <w:rPr>
                <w:rFonts w:ascii="Calibri" w:eastAsia="Calibri" w:hAnsi="Calibri" w:cs="Calibri"/>
                <w:b/>
                <w:sz w:val="20"/>
                <w:szCs w:val="20"/>
              </w:rPr>
            </w:pPr>
          </w:p>
          <w:p w14:paraId="3EDA9B19" w14:textId="77777777" w:rsidR="00DC306B" w:rsidRPr="00DC306B" w:rsidRDefault="00DC306B" w:rsidP="00DC306B">
            <w:pPr>
              <w:rPr>
                <w:rFonts w:ascii="Calibri" w:eastAsia="Calibri" w:hAnsi="Calibri" w:cs="Calibri"/>
                <w:b/>
                <w:sz w:val="20"/>
                <w:szCs w:val="20"/>
              </w:rPr>
            </w:pPr>
            <w:r w:rsidRPr="00DC306B">
              <w:rPr>
                <w:rFonts w:ascii="Calibri" w:eastAsia="Calibri" w:hAnsi="Calibri" w:cs="Calibri"/>
                <w:b/>
                <w:sz w:val="20"/>
                <w:szCs w:val="20"/>
              </w:rPr>
              <w:t>PCP involvement</w:t>
            </w:r>
          </w:p>
        </w:tc>
        <w:tc>
          <w:tcPr>
            <w:tcW w:w="564" w:type="pct"/>
            <w:vAlign w:val="center"/>
          </w:tcPr>
          <w:p w14:paraId="637CD93C" w14:textId="77777777" w:rsidR="00DC306B" w:rsidRPr="00DC306B" w:rsidRDefault="00DC306B" w:rsidP="00DC306B">
            <w:pPr>
              <w:rPr>
                <w:rFonts w:ascii="Calibri" w:eastAsia="Calibri" w:hAnsi="Calibri" w:cs="Calibri"/>
                <w:b/>
                <w:sz w:val="20"/>
                <w:szCs w:val="20"/>
              </w:rPr>
            </w:pPr>
            <w:r w:rsidRPr="00DC306B">
              <w:rPr>
                <w:rFonts w:ascii="Calibri" w:eastAsia="Calibri" w:hAnsi="Calibri" w:cs="Calibri"/>
                <w:b/>
                <w:sz w:val="20"/>
                <w:szCs w:val="20"/>
              </w:rPr>
              <w:t>Patient follow up</w:t>
            </w:r>
          </w:p>
        </w:tc>
      </w:tr>
      <w:tr w:rsidR="00DC306B" w:rsidRPr="00DC306B" w14:paraId="79348D83" w14:textId="77777777" w:rsidTr="007F0775">
        <w:trPr>
          <w:cantSplit/>
          <w:trHeight w:val="307"/>
        </w:trPr>
        <w:tc>
          <w:tcPr>
            <w:tcW w:w="420" w:type="pct"/>
            <w:shd w:val="clear" w:color="auto" w:fill="auto"/>
            <w:vAlign w:val="center"/>
          </w:tcPr>
          <w:p w14:paraId="614ACE99" w14:textId="77777777" w:rsidR="00DC306B" w:rsidRPr="00DC306B" w:rsidRDefault="00DC306B" w:rsidP="00DC306B">
            <w:pPr>
              <w:rPr>
                <w:rFonts w:ascii="Calibri" w:eastAsia="Calibri" w:hAnsi="Calibri" w:cs="Calibri"/>
                <w:sz w:val="20"/>
                <w:szCs w:val="20"/>
              </w:rPr>
            </w:pPr>
            <w:proofErr w:type="spellStart"/>
            <w:r w:rsidRPr="00DC306B">
              <w:rPr>
                <w:rFonts w:ascii="Calibri" w:eastAsia="Calibri" w:hAnsi="Calibri" w:cs="Calibri"/>
                <w:sz w:val="20"/>
                <w:szCs w:val="20"/>
              </w:rPr>
              <w:t>Hermush</w:t>
            </w:r>
            <w:proofErr w:type="spellEnd"/>
            <w:r w:rsidRPr="00DC306B">
              <w:rPr>
                <w:rFonts w:ascii="Calibri" w:eastAsia="Calibri" w:hAnsi="Calibri" w:cs="Calibri"/>
                <w:sz w:val="20"/>
                <w:szCs w:val="20"/>
              </w:rPr>
              <w:t>,</w:t>
            </w:r>
          </w:p>
          <w:p w14:paraId="0DE4BB78"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2009</w:t>
            </w:r>
          </w:p>
          <w:p w14:paraId="1AF8B60D" w14:textId="77777777" w:rsidR="00DC306B" w:rsidRPr="00DC306B" w:rsidRDefault="00DC306B" w:rsidP="00DC306B">
            <w:pPr>
              <w:rPr>
                <w:rFonts w:ascii="Calibri" w:eastAsia="Calibri" w:hAnsi="Calibri" w:cs="Calibri"/>
                <w:sz w:val="20"/>
                <w:szCs w:val="20"/>
              </w:rPr>
            </w:pPr>
          </w:p>
          <w:p w14:paraId="526CC0D3"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 xml:space="preserve">Israel </w:t>
            </w:r>
            <w:r w:rsidRPr="00DC306B">
              <w:rPr>
                <w:rFonts w:ascii="Calibri" w:eastAsia="Calibri" w:hAnsi="Calibri" w:cs="Calibri"/>
                <w:sz w:val="20"/>
                <w:szCs w:val="20"/>
                <w:vertAlign w:val="superscript"/>
              </w:rPr>
              <w:t>(14)</w:t>
            </w:r>
            <w:r w:rsidRPr="00DC306B">
              <w:rPr>
                <w:rFonts w:ascii="Calibri" w:eastAsia="Calibri" w:hAnsi="Calibri" w:cs="Calibri"/>
                <w:sz w:val="20"/>
                <w:szCs w:val="20"/>
              </w:rPr>
              <w:t xml:space="preserve"> </w:t>
            </w:r>
          </w:p>
        </w:tc>
        <w:tc>
          <w:tcPr>
            <w:tcW w:w="448" w:type="pct"/>
            <w:shd w:val="clear" w:color="auto" w:fill="auto"/>
            <w:vAlign w:val="center"/>
          </w:tcPr>
          <w:p w14:paraId="312E5005"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Intervention</w:t>
            </w:r>
          </w:p>
        </w:tc>
        <w:tc>
          <w:tcPr>
            <w:tcW w:w="489" w:type="pct"/>
            <w:vAlign w:val="center"/>
          </w:tcPr>
          <w:p w14:paraId="58C0A2D6" w14:textId="77777777" w:rsidR="00DC306B" w:rsidRPr="00DC306B" w:rsidRDefault="00DC306B" w:rsidP="00DC306B">
            <w:pPr>
              <w:jc w:val="center"/>
              <w:rPr>
                <w:rFonts w:ascii="Calibri" w:eastAsia="Calibri" w:hAnsi="Calibri" w:cs="Calibri"/>
                <w:sz w:val="20"/>
                <w:szCs w:val="20"/>
              </w:rPr>
            </w:pPr>
            <w:r w:rsidRPr="00DC306B">
              <w:rPr>
                <w:rFonts w:ascii="Calibri" w:eastAsia="Calibri" w:hAnsi="Calibri" w:cs="Calibri"/>
                <w:sz w:val="20"/>
                <w:szCs w:val="20"/>
              </w:rPr>
              <w:t>Retrospective cohort study</w:t>
            </w:r>
          </w:p>
        </w:tc>
        <w:tc>
          <w:tcPr>
            <w:tcW w:w="456" w:type="pct"/>
            <w:shd w:val="clear" w:color="auto" w:fill="auto"/>
            <w:vAlign w:val="center"/>
          </w:tcPr>
          <w:p w14:paraId="7133CF78"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542</w:t>
            </w:r>
          </w:p>
        </w:tc>
        <w:tc>
          <w:tcPr>
            <w:tcW w:w="349" w:type="pct"/>
            <w:shd w:val="clear" w:color="auto" w:fill="auto"/>
            <w:vAlign w:val="center"/>
          </w:tcPr>
          <w:p w14:paraId="6BAB25BA"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5</w:t>
            </w:r>
          </w:p>
        </w:tc>
        <w:tc>
          <w:tcPr>
            <w:tcW w:w="411" w:type="pct"/>
            <w:shd w:val="clear" w:color="auto" w:fill="auto"/>
            <w:vAlign w:val="center"/>
          </w:tcPr>
          <w:p w14:paraId="1FD34995"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78 (3)</w:t>
            </w:r>
          </w:p>
          <w:p w14:paraId="07BA9A18"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66%]</w:t>
            </w:r>
          </w:p>
        </w:tc>
        <w:tc>
          <w:tcPr>
            <w:tcW w:w="443" w:type="pct"/>
            <w:shd w:val="clear" w:color="auto" w:fill="auto"/>
            <w:vAlign w:val="center"/>
          </w:tcPr>
          <w:p w14:paraId="1CB650B4" w14:textId="77777777" w:rsidR="00DC306B" w:rsidRPr="00DC306B" w:rsidRDefault="00DC306B" w:rsidP="00DC306B">
            <w:pPr>
              <w:rPr>
                <w:rFonts w:ascii="Calibri" w:eastAsia="Times New Roman" w:hAnsi="Calibri" w:cs="Calibri"/>
                <w:color w:val="000000"/>
                <w:sz w:val="20"/>
                <w:szCs w:val="20"/>
              </w:rPr>
            </w:pPr>
            <w:r w:rsidRPr="00DC306B">
              <w:rPr>
                <w:rFonts w:ascii="Calibri" w:eastAsia="Times New Roman" w:hAnsi="Calibri" w:cs="Calibri"/>
                <w:color w:val="000000"/>
                <w:sz w:val="20"/>
                <w:szCs w:val="20"/>
              </w:rPr>
              <w:t>Geriatrician, PCP</w:t>
            </w:r>
          </w:p>
        </w:tc>
        <w:tc>
          <w:tcPr>
            <w:tcW w:w="455" w:type="pct"/>
            <w:shd w:val="clear" w:color="auto" w:fill="auto"/>
            <w:vAlign w:val="center"/>
          </w:tcPr>
          <w:p w14:paraId="1942D5E5"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Geriatrician lead CGA</w:t>
            </w:r>
          </w:p>
        </w:tc>
        <w:tc>
          <w:tcPr>
            <w:tcW w:w="505" w:type="pct"/>
            <w:vAlign w:val="center"/>
          </w:tcPr>
          <w:p w14:paraId="34147720"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N/A</w:t>
            </w:r>
          </w:p>
        </w:tc>
        <w:tc>
          <w:tcPr>
            <w:tcW w:w="460" w:type="pct"/>
            <w:vAlign w:val="center"/>
          </w:tcPr>
          <w:p w14:paraId="102AE4AA"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 xml:space="preserve">Geriatrician </w:t>
            </w:r>
          </w:p>
          <w:p w14:paraId="5892FFA9"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proposal</w:t>
            </w:r>
          </w:p>
          <w:p w14:paraId="1A66CF30"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unspecified method)</w:t>
            </w:r>
          </w:p>
        </w:tc>
        <w:tc>
          <w:tcPr>
            <w:tcW w:w="564" w:type="pct"/>
            <w:vAlign w:val="center"/>
          </w:tcPr>
          <w:p w14:paraId="75272147"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PCP follow up with advice as required from geriatrician</w:t>
            </w:r>
          </w:p>
        </w:tc>
      </w:tr>
      <w:tr w:rsidR="00DC306B" w:rsidRPr="00DC306B" w14:paraId="11FF3CCA" w14:textId="77777777" w:rsidTr="007F0775">
        <w:trPr>
          <w:cantSplit/>
          <w:trHeight w:val="2304"/>
        </w:trPr>
        <w:tc>
          <w:tcPr>
            <w:tcW w:w="420" w:type="pct"/>
            <w:shd w:val="clear" w:color="auto" w:fill="auto"/>
            <w:vAlign w:val="center"/>
          </w:tcPr>
          <w:p w14:paraId="7025CA01"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 xml:space="preserve">Phelan, 2007 </w:t>
            </w:r>
          </w:p>
          <w:p w14:paraId="74C38C75" w14:textId="77777777" w:rsidR="00DC306B" w:rsidRPr="00DC306B" w:rsidRDefault="00DC306B" w:rsidP="00DC306B">
            <w:pPr>
              <w:rPr>
                <w:rFonts w:ascii="Calibri" w:eastAsia="Calibri" w:hAnsi="Calibri" w:cs="Calibri"/>
                <w:sz w:val="20"/>
                <w:szCs w:val="20"/>
              </w:rPr>
            </w:pPr>
          </w:p>
          <w:p w14:paraId="0CF06DB3"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 xml:space="preserve">United States </w:t>
            </w:r>
            <w:r w:rsidRPr="00DC306B">
              <w:rPr>
                <w:rFonts w:ascii="Calibri" w:eastAsia="Calibri" w:hAnsi="Calibri" w:cs="Calibri"/>
                <w:sz w:val="20"/>
                <w:szCs w:val="20"/>
              </w:rPr>
              <w:fldChar w:fldCharType="begin" w:fldLock="1"/>
            </w:r>
            <w:r w:rsidRPr="00DC306B">
              <w:rPr>
                <w:rFonts w:ascii="Calibri" w:eastAsia="Calibri" w:hAnsi="Calibri" w:cs="Calibri"/>
                <w:sz w:val="20"/>
                <w:szCs w:val="20"/>
              </w:rPr>
              <w:instrText>ADDIN CSL_CITATION {"citationItems":[{"id":"ITEM-1","itemData":{"DOI":"10.1111/j.1532-5415.2007.01416.x","ISBN":"1532-5415","ISSN":"00028614","PMID":"17979898","abstract":"OBJECTIVES: To assess the effect of a team of geriatrics specialists on the practice style of primary care providers (PCPs) and the functioning of their patients aged 75 and older.\\n\\nDESIGN: Randomized, controlled trial.\\n\\nSETTING: Two primary care clinics in the Seattle, Washington, area.\\n\\nPARTICIPANTS: Thirty-one PCPs and 874 patients aged 75 and older.\\n\\nINTERVENTION: An interdisciplinary team of geriatrics specialists worked with patients and providers to enhance the geriatric focus of care.\\n\\nMEASUREMENTS: Main outcomes were a practice style reflecting a geriatric orientation and patient scores on the physical and affect subscales of the Arthritis Impact Measurement Scale 2-Short Form. Secondary outcomes were hospitalizations, incident disability in activities of daily living (ADLs), and PCP perceptions of the intervention. Death rates were also assessed.\\n\\nRESULTS: Intervention providers screened significantly more for geriatric syndromes at 12 months, but this finding did not persist at 24 months. There were no significant differences in adequate hypertension control or high-risk prescribing at 12 or 24 months of follow-up. There were no significant differences in patient functioning or significant differences in hospitalization rates at either time point. Meaningful differences were observed in ADL disability at 12 but not 24 months. PCPs viewed the intervention favorably. Seventy-eight participants died over the 24 months of follow-up; the proportion dying was higher in the intervention group (11.4% in intervention group vs 7.1% of controls, P=.03).\\n\\nCONCLUSION: The addition of an interdisciplinary geriatric team was acceptable to PCPs and had some effect on care of geriatric conditions but little effect on patient function or the use of inpatient care and was associated with greater mortality.","author":[{"dropping-particle":"","family":"Phelan","given":"Elizabeth A.","non-dropping-particle":"","parse-names":false,"suffix":""},{"dropping-particle":"","family":"Balderson","given":"Benjamin","non-dropping-particle":"","parse-names":false,"suffix":""},{"dropping-particle":"","family":"Levine","given":"Martin","non-dropping-particle":"","parse-names":false,"suffix":""},{"dropping-particle":"","family":"Erro","given":"Janet H.","non-dropping-particle":"","parse-names":false,"suffix":""},{"dropping-particle":"","family":"Jordan","given":"Luesa","non-dropping-particle":"","parse-names":false,"suffix":""},{"dropping-particle":"","family":"Grothaus","given":"Lou","non-dropping-particle":"","parse-names":false,"suffix":""},{"dropping-particle":"","family":"Sandhu","given":"Nirmala","non-dropping-particle":"","parse-names":false,"suffix":""},{"dropping-particle":"","family":"Perrault","given":"Patrick J.","non-dropping-particle":"","parse-names":false,"suffix":""},{"dropping-particle":"","family":"Logerfo","given":"James P.","non-dropping-particle":"","parse-names":false,"suffix":""},{"dropping-particle":"","family":"Wagner","given":"Edward H.","non-dropping-particle":"","parse-names":false,"suffix":""}],"container-title":"Journal of the American Geriatrics Society","id":"ITEM-1","issue":"11","issued":{"date-parts":[["2007"]]},"page":"1748-1756","title":"Delivering effective primary care to older adults: A randomized, controlled trial of the senior resource team at group health cooperative","type":"article-journal","volume":"55"},"uris":["http://www.mendeley.com/documents/?uuid=e4c9335b-3453-45d5-82b7-2c70ef495ab8"]}],"mendeley":{"formattedCitation":"&lt;sup&gt;(13)&lt;/sup&gt;","plainTextFormattedCitation":"(13)","previouslyFormattedCitation":"&lt;sup&gt;(13)&lt;/sup&gt;"},"properties":{"noteIndex":0},"schema":"https://github.com/citation-style-language/schema/raw/master/csl-citation.json"}</w:instrText>
            </w:r>
            <w:r w:rsidRPr="00DC306B">
              <w:rPr>
                <w:rFonts w:ascii="Calibri" w:eastAsia="Calibri" w:hAnsi="Calibri" w:cs="Calibri"/>
                <w:sz w:val="20"/>
                <w:szCs w:val="20"/>
              </w:rPr>
              <w:fldChar w:fldCharType="separate"/>
            </w:r>
            <w:r w:rsidRPr="00DC306B">
              <w:rPr>
                <w:rFonts w:ascii="Calibri" w:eastAsia="Calibri" w:hAnsi="Calibri" w:cs="Calibri"/>
                <w:noProof/>
                <w:sz w:val="20"/>
                <w:szCs w:val="20"/>
                <w:vertAlign w:val="superscript"/>
              </w:rPr>
              <w:t>(15)</w:t>
            </w:r>
            <w:r w:rsidRPr="00DC306B">
              <w:rPr>
                <w:rFonts w:ascii="Calibri" w:eastAsia="Calibri" w:hAnsi="Calibri" w:cs="Calibri"/>
                <w:sz w:val="20"/>
                <w:szCs w:val="20"/>
              </w:rPr>
              <w:fldChar w:fldCharType="end"/>
            </w:r>
          </w:p>
        </w:tc>
        <w:tc>
          <w:tcPr>
            <w:tcW w:w="448" w:type="pct"/>
            <w:shd w:val="clear" w:color="auto" w:fill="auto"/>
            <w:vAlign w:val="center"/>
          </w:tcPr>
          <w:p w14:paraId="7EAD35FA"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Intervention</w:t>
            </w:r>
          </w:p>
          <w:p w14:paraId="55FCC2BD"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Control</w:t>
            </w:r>
          </w:p>
        </w:tc>
        <w:tc>
          <w:tcPr>
            <w:tcW w:w="489" w:type="pct"/>
            <w:vAlign w:val="center"/>
          </w:tcPr>
          <w:p w14:paraId="5CC79D82" w14:textId="77777777" w:rsidR="00DC306B" w:rsidRPr="00DC306B" w:rsidRDefault="00DC306B" w:rsidP="00DC306B">
            <w:pPr>
              <w:jc w:val="center"/>
              <w:rPr>
                <w:rFonts w:ascii="Calibri" w:eastAsia="Calibri" w:hAnsi="Calibri" w:cs="Calibri"/>
                <w:sz w:val="20"/>
                <w:szCs w:val="20"/>
              </w:rPr>
            </w:pPr>
            <w:r w:rsidRPr="00DC306B">
              <w:rPr>
                <w:rFonts w:ascii="Calibri" w:eastAsia="Calibri" w:hAnsi="Calibri" w:cs="Calibri"/>
                <w:sz w:val="20"/>
                <w:szCs w:val="20"/>
              </w:rPr>
              <w:t>Randomised control trial</w:t>
            </w:r>
          </w:p>
        </w:tc>
        <w:tc>
          <w:tcPr>
            <w:tcW w:w="456" w:type="pct"/>
            <w:shd w:val="clear" w:color="auto" w:fill="auto"/>
            <w:vAlign w:val="center"/>
          </w:tcPr>
          <w:p w14:paraId="70F25DB0"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433</w:t>
            </w:r>
          </w:p>
          <w:p w14:paraId="1D01247F"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441</w:t>
            </w:r>
          </w:p>
        </w:tc>
        <w:tc>
          <w:tcPr>
            <w:tcW w:w="349" w:type="pct"/>
            <w:shd w:val="clear" w:color="auto" w:fill="auto"/>
            <w:vAlign w:val="center"/>
          </w:tcPr>
          <w:p w14:paraId="4FE1E3D8"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31</w:t>
            </w:r>
          </w:p>
        </w:tc>
        <w:tc>
          <w:tcPr>
            <w:tcW w:w="411" w:type="pct"/>
            <w:shd w:val="clear" w:color="auto" w:fill="auto"/>
            <w:vAlign w:val="center"/>
          </w:tcPr>
          <w:p w14:paraId="27EEA8CA"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81 (5)</w:t>
            </w:r>
          </w:p>
          <w:p w14:paraId="09CE26A0"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65%]</w:t>
            </w:r>
          </w:p>
        </w:tc>
        <w:tc>
          <w:tcPr>
            <w:tcW w:w="443" w:type="pct"/>
            <w:shd w:val="clear" w:color="auto" w:fill="auto"/>
            <w:vAlign w:val="center"/>
          </w:tcPr>
          <w:p w14:paraId="44AC886A" w14:textId="77777777" w:rsidR="00DC306B" w:rsidRPr="00DC306B" w:rsidRDefault="00DC306B" w:rsidP="00DC306B">
            <w:pPr>
              <w:rPr>
                <w:rFonts w:ascii="Calibri" w:eastAsia="Times New Roman" w:hAnsi="Calibri" w:cs="Calibri"/>
                <w:color w:val="000000"/>
                <w:sz w:val="20"/>
                <w:szCs w:val="20"/>
              </w:rPr>
            </w:pPr>
            <w:r w:rsidRPr="00DC306B">
              <w:rPr>
                <w:rFonts w:ascii="Calibri" w:eastAsia="Times New Roman" w:hAnsi="Calibri" w:cs="Calibri"/>
                <w:color w:val="000000"/>
                <w:sz w:val="20"/>
                <w:szCs w:val="20"/>
              </w:rPr>
              <w:t>Geriatrician, Gerontology ANP, Gerontology pharmacist, PCP</w:t>
            </w:r>
          </w:p>
        </w:tc>
        <w:tc>
          <w:tcPr>
            <w:tcW w:w="455" w:type="pct"/>
            <w:shd w:val="clear" w:color="auto" w:fill="auto"/>
            <w:vAlign w:val="center"/>
          </w:tcPr>
          <w:p w14:paraId="29FA1E81"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ANP lead CGA</w:t>
            </w:r>
          </w:p>
          <w:p w14:paraId="7B710617" w14:textId="77777777" w:rsidR="00DC306B" w:rsidRPr="00DC306B" w:rsidRDefault="00DC306B" w:rsidP="00DC306B">
            <w:pPr>
              <w:rPr>
                <w:rFonts w:ascii="Calibri" w:eastAsia="Calibri" w:hAnsi="Calibri" w:cs="Calibri"/>
                <w:sz w:val="20"/>
                <w:szCs w:val="20"/>
              </w:rPr>
            </w:pPr>
          </w:p>
          <w:p w14:paraId="3A038848"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Pharmacist medication review</w:t>
            </w:r>
          </w:p>
        </w:tc>
        <w:tc>
          <w:tcPr>
            <w:tcW w:w="505" w:type="pct"/>
            <w:vAlign w:val="center"/>
          </w:tcPr>
          <w:p w14:paraId="34900999"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ANP &amp; geriatrician clinical review &amp; care plan development with patient</w:t>
            </w:r>
          </w:p>
          <w:p w14:paraId="14CD0B73" w14:textId="77777777" w:rsidR="00DC306B" w:rsidRPr="00DC306B" w:rsidRDefault="00DC306B" w:rsidP="00DC306B">
            <w:pPr>
              <w:rPr>
                <w:rFonts w:ascii="Calibri" w:eastAsia="Calibri" w:hAnsi="Calibri" w:cs="Calibri"/>
                <w:sz w:val="20"/>
                <w:szCs w:val="20"/>
              </w:rPr>
            </w:pPr>
          </w:p>
        </w:tc>
        <w:tc>
          <w:tcPr>
            <w:tcW w:w="460" w:type="pct"/>
            <w:vAlign w:val="center"/>
          </w:tcPr>
          <w:p w14:paraId="193CFE97" w14:textId="77777777" w:rsidR="00DC306B" w:rsidRPr="00DC306B" w:rsidRDefault="00DC306B" w:rsidP="00DC306B">
            <w:pPr>
              <w:rPr>
                <w:rFonts w:ascii="Calibri" w:eastAsia="Calibri" w:hAnsi="Calibri" w:cs="Calibri"/>
                <w:sz w:val="20"/>
                <w:szCs w:val="20"/>
              </w:rPr>
            </w:pPr>
          </w:p>
          <w:p w14:paraId="53FFA917"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Geriatrician &amp; PCP face-to-face meeting</w:t>
            </w:r>
          </w:p>
        </w:tc>
        <w:tc>
          <w:tcPr>
            <w:tcW w:w="564" w:type="pct"/>
            <w:vAlign w:val="center"/>
          </w:tcPr>
          <w:p w14:paraId="1206C714"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One follow-up appointment with ANP</w:t>
            </w:r>
          </w:p>
          <w:p w14:paraId="290FF713" w14:textId="77777777" w:rsidR="00DC306B" w:rsidRPr="00DC306B" w:rsidRDefault="00DC306B" w:rsidP="00DC306B">
            <w:pPr>
              <w:rPr>
                <w:rFonts w:ascii="Calibri" w:eastAsia="Calibri" w:hAnsi="Calibri" w:cs="Calibri"/>
                <w:sz w:val="20"/>
                <w:szCs w:val="20"/>
              </w:rPr>
            </w:pPr>
          </w:p>
          <w:p w14:paraId="64865F34"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 xml:space="preserve">Ongoing as required telephone follow-up by ANP for </w:t>
            </w:r>
            <w:r w:rsidRPr="00DC306B">
              <w:rPr>
                <w:rFonts w:ascii="Calibri" w:eastAsia="Calibri" w:hAnsi="Calibri" w:cs="Calibri"/>
                <w:sz w:val="20"/>
                <w:szCs w:val="20"/>
                <w:u w:val="single"/>
              </w:rPr>
              <w:t>&lt;</w:t>
            </w:r>
            <w:r w:rsidRPr="00DC306B">
              <w:rPr>
                <w:rFonts w:ascii="Calibri" w:eastAsia="Calibri" w:hAnsi="Calibri" w:cs="Calibri"/>
                <w:sz w:val="20"/>
                <w:szCs w:val="20"/>
              </w:rPr>
              <w:t xml:space="preserve"> 48 months</w:t>
            </w:r>
          </w:p>
        </w:tc>
      </w:tr>
      <w:tr w:rsidR="00DC306B" w:rsidRPr="00DC306B" w14:paraId="2F994ACD" w14:textId="77777777" w:rsidTr="007F0775">
        <w:trPr>
          <w:cantSplit/>
          <w:trHeight w:val="1864"/>
        </w:trPr>
        <w:tc>
          <w:tcPr>
            <w:tcW w:w="420" w:type="pct"/>
            <w:shd w:val="clear" w:color="auto" w:fill="auto"/>
            <w:vAlign w:val="center"/>
          </w:tcPr>
          <w:p w14:paraId="07CBBE45" w14:textId="77777777" w:rsidR="00DC306B" w:rsidRPr="00DC306B" w:rsidRDefault="00DC306B" w:rsidP="00DC306B">
            <w:pPr>
              <w:rPr>
                <w:rFonts w:ascii="Calibri" w:eastAsia="Calibri" w:hAnsi="Calibri" w:cs="Calibri"/>
                <w:i/>
                <w:iCs/>
                <w:sz w:val="20"/>
                <w:szCs w:val="20"/>
              </w:rPr>
            </w:pPr>
            <w:r w:rsidRPr="00DC306B">
              <w:rPr>
                <w:rFonts w:ascii="Calibri" w:eastAsia="Calibri" w:hAnsi="Calibri" w:cs="Calibri"/>
                <w:sz w:val="20"/>
                <w:szCs w:val="20"/>
              </w:rPr>
              <w:t>Fenton, 2006</w:t>
            </w:r>
          </w:p>
          <w:p w14:paraId="2E4F08FA" w14:textId="77777777" w:rsidR="00DC306B" w:rsidRPr="00DC306B" w:rsidRDefault="00DC306B" w:rsidP="00DC306B">
            <w:pPr>
              <w:rPr>
                <w:rFonts w:ascii="Calibri" w:eastAsia="Calibri" w:hAnsi="Calibri" w:cs="Calibri"/>
                <w:sz w:val="20"/>
                <w:szCs w:val="20"/>
              </w:rPr>
            </w:pPr>
          </w:p>
          <w:p w14:paraId="2918233B"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 xml:space="preserve">United States </w:t>
            </w:r>
            <w:r w:rsidRPr="00DC306B">
              <w:rPr>
                <w:rFonts w:ascii="Calibri" w:eastAsia="Calibri" w:hAnsi="Calibri" w:cs="Calibri"/>
                <w:sz w:val="20"/>
                <w:szCs w:val="20"/>
              </w:rPr>
              <w:fldChar w:fldCharType="begin" w:fldLock="1"/>
            </w:r>
            <w:r w:rsidRPr="00DC306B">
              <w:rPr>
                <w:rFonts w:ascii="Calibri" w:eastAsia="Calibri" w:hAnsi="Calibri" w:cs="Calibri"/>
                <w:sz w:val="20"/>
                <w:szCs w:val="20"/>
              </w:rPr>
              <w:instrText>ADDIN CSL_CITATION {"citationItems":[{"id":"ITEM-1","itemData":{"DOI":"10.3122/jabfm.19.4.331","ISBN":"1557-2625\\r1558-7118","ISSN":"1557-2625","PMID":"16809646","abstract":"BACKGROUND: Frail elders often receive low-quality primary care, yet the optimal role of geriatricians in primary care settings remains uncertain. We evaluated the health utilization impacts of an innovative intervention emphasizing chronic disease self-management and physical activity promotion among frail elders in primary care.\\n\\nMETHODS: The intervention was implemented within two primary care practices at a single clinic serving a large population of frail elders enrolled in a western Washington health plan. Subjects included older patients (age &gt;or=65 years) with disproportionate baseline outpatient service use who attended two on-site visits with a geriatrician during which each received comprehensive assessment and a problem-solving intervention to enhance chronic disease self-management and promote physical activity (N = 146). Our evaluation had a retrospective matched cohort design. Controls receiving primary care at other health plan clinics were matched 3:1 to intervention subjects by sex and a propensity score (N = 437), which was computed using demographic, clinical, and health care utilization factors that were predictive of attending the intervention. Among intervention subjects and controls following the intervention, we compared relative rates of hospitalization, outpatient and specialty visits, nursing home admission, mortality, and prescription of selected high-risk medications, as well as total health care costs.\\n\\nRESULTS: From March 2002 to November 2003, the geriatrician evaluated 146 of 725 elderly subjects (20%) in the two primary care practices. During a mean follow-up of 1.3 years, intervention subjects had a reduced rate of hospitalization relative to matched controls (incidence rate ratio 0.57; 95% CI: 0.37 to 0.86; P &lt; .01). Intervention and control subjects did not have significantly different rates of specialty visits, outpatient visits, nursing home admission, mortality, or high-risk prescriptions. Relative to matched controls during follow-up, total health care costs were 26.3% lower among intervention subjects (95% CI: 1.3%, 44.9%; P = .04).\\n\\nCONCLUSIONS: Outpatient geriatric interventions emphasizing collaboration between geriatricians and primary care physicians, chronic disease self-management, and physical activity may reduce hospitalization risk and total health care costs among vulnerable elders.","author":[{"dropping-particle":"","family":"Fenton","given":"Joshua J","non-dropping-particle":"","parse-names":false,"suffix":""},{"dropping-particle":"","family":"Levine","given":"Martin D","non-dropping-particle":"","parse-names":false,"suffix":""},{"dropping-particle":"","family":"Mahoney","given":"Lisa D","non-dropping-particle":"","parse-names":false,"suffix":""},{"dropping-particle":"","family":"Heagerty","given":"Patrick J","non-dropping-particle":"","parse-names":false,"suffix":""},{"dropping-particle":"","family":"Wagner","given":"Edward H","non-dropping-particle":"","parse-names":false,"suffix":""}],"container-title":"Journal of the American Board of Family Medicine : JABFM","id":"ITEM-1","issue":"4","issued":{"date-parts":[["2004"]]},"page":"331-9","title":"Bringing geriatricians to the front lines: evaluation of a quality improvement intervention in primary care.","type":"article-journal","volume":"19"},"uris":["http://www.mendeley.com/documents/?uuid=b09e5e2e-c932-44bd-8165-7904a78756f6"]}],"mendeley":{"formattedCitation":"&lt;sup&gt;(14)&lt;/sup&gt;","plainTextFormattedCitation":"(14)","previouslyFormattedCitation":"&lt;sup&gt;(14)&lt;/sup&gt;"},"properties":{"noteIndex":0},"schema":"https://github.com/citation-style-language/schema/raw/master/csl-citation.json"}</w:instrText>
            </w:r>
            <w:r w:rsidRPr="00DC306B">
              <w:rPr>
                <w:rFonts w:ascii="Calibri" w:eastAsia="Calibri" w:hAnsi="Calibri" w:cs="Calibri"/>
                <w:sz w:val="20"/>
                <w:szCs w:val="20"/>
              </w:rPr>
              <w:fldChar w:fldCharType="separate"/>
            </w:r>
            <w:r w:rsidRPr="00DC306B">
              <w:rPr>
                <w:rFonts w:ascii="Calibri" w:eastAsia="Calibri" w:hAnsi="Calibri" w:cs="Calibri"/>
                <w:noProof/>
                <w:sz w:val="20"/>
                <w:szCs w:val="20"/>
                <w:vertAlign w:val="superscript"/>
              </w:rPr>
              <w:t>(16)</w:t>
            </w:r>
            <w:r w:rsidRPr="00DC306B">
              <w:rPr>
                <w:rFonts w:ascii="Calibri" w:eastAsia="Calibri" w:hAnsi="Calibri" w:cs="Calibri"/>
                <w:sz w:val="20"/>
                <w:szCs w:val="20"/>
              </w:rPr>
              <w:fldChar w:fldCharType="end"/>
            </w:r>
          </w:p>
        </w:tc>
        <w:tc>
          <w:tcPr>
            <w:tcW w:w="448" w:type="pct"/>
            <w:shd w:val="clear" w:color="auto" w:fill="auto"/>
            <w:vAlign w:val="center"/>
          </w:tcPr>
          <w:p w14:paraId="1E0C620E"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Intervention</w:t>
            </w:r>
          </w:p>
          <w:p w14:paraId="5C1A81D6"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Control</w:t>
            </w:r>
          </w:p>
        </w:tc>
        <w:tc>
          <w:tcPr>
            <w:tcW w:w="489" w:type="pct"/>
            <w:vAlign w:val="center"/>
          </w:tcPr>
          <w:p w14:paraId="7FF3C4E8" w14:textId="77777777" w:rsidR="00DC306B" w:rsidRPr="00DC306B" w:rsidRDefault="00DC306B" w:rsidP="00DC306B">
            <w:pPr>
              <w:jc w:val="center"/>
              <w:rPr>
                <w:rFonts w:ascii="Calibri" w:eastAsia="Calibri" w:hAnsi="Calibri" w:cs="Calibri"/>
                <w:sz w:val="20"/>
                <w:szCs w:val="20"/>
              </w:rPr>
            </w:pPr>
            <w:r w:rsidRPr="00DC306B">
              <w:rPr>
                <w:rFonts w:ascii="Calibri" w:eastAsia="Calibri" w:hAnsi="Calibri" w:cs="Calibri"/>
                <w:sz w:val="20"/>
                <w:szCs w:val="20"/>
              </w:rPr>
              <w:t>Retrospective matched cohort study</w:t>
            </w:r>
          </w:p>
        </w:tc>
        <w:tc>
          <w:tcPr>
            <w:tcW w:w="456" w:type="pct"/>
            <w:shd w:val="clear" w:color="auto" w:fill="auto"/>
            <w:vAlign w:val="center"/>
          </w:tcPr>
          <w:p w14:paraId="45D5F423"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146</w:t>
            </w:r>
          </w:p>
          <w:p w14:paraId="3C03C64C"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437</w:t>
            </w:r>
          </w:p>
        </w:tc>
        <w:tc>
          <w:tcPr>
            <w:tcW w:w="349" w:type="pct"/>
            <w:shd w:val="clear" w:color="auto" w:fill="auto"/>
            <w:vAlign w:val="center"/>
          </w:tcPr>
          <w:p w14:paraId="77DB1471"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4</w:t>
            </w:r>
          </w:p>
        </w:tc>
        <w:tc>
          <w:tcPr>
            <w:tcW w:w="411" w:type="pct"/>
            <w:shd w:val="clear" w:color="auto" w:fill="auto"/>
            <w:vAlign w:val="center"/>
          </w:tcPr>
          <w:p w14:paraId="2AAC3427"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78 (8)</w:t>
            </w:r>
          </w:p>
          <w:p w14:paraId="2B5994CF"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66%]</w:t>
            </w:r>
          </w:p>
        </w:tc>
        <w:tc>
          <w:tcPr>
            <w:tcW w:w="443" w:type="pct"/>
            <w:shd w:val="clear" w:color="auto" w:fill="auto"/>
            <w:vAlign w:val="center"/>
          </w:tcPr>
          <w:p w14:paraId="26AE9E78" w14:textId="77777777" w:rsidR="00DC306B" w:rsidRPr="00DC306B" w:rsidRDefault="00DC306B" w:rsidP="00DC306B">
            <w:pPr>
              <w:rPr>
                <w:rFonts w:ascii="Calibri" w:eastAsia="Times New Roman" w:hAnsi="Calibri" w:cs="Calibri"/>
                <w:color w:val="000000"/>
                <w:sz w:val="20"/>
                <w:szCs w:val="20"/>
              </w:rPr>
            </w:pPr>
            <w:r w:rsidRPr="00DC306B">
              <w:rPr>
                <w:rFonts w:ascii="Calibri" w:eastAsia="Times New Roman" w:hAnsi="Calibri" w:cs="Calibri"/>
                <w:color w:val="000000"/>
                <w:sz w:val="20"/>
                <w:szCs w:val="20"/>
              </w:rPr>
              <w:t>Geriatrician,</w:t>
            </w:r>
          </w:p>
          <w:p w14:paraId="14023032" w14:textId="77777777" w:rsidR="00DC306B" w:rsidRPr="00DC306B" w:rsidRDefault="00DC306B" w:rsidP="00DC306B">
            <w:pPr>
              <w:rPr>
                <w:rFonts w:ascii="Calibri" w:eastAsia="Times New Roman" w:hAnsi="Calibri" w:cs="Calibri"/>
                <w:color w:val="000000"/>
                <w:sz w:val="20"/>
                <w:szCs w:val="20"/>
              </w:rPr>
            </w:pPr>
            <w:r w:rsidRPr="00DC306B">
              <w:rPr>
                <w:rFonts w:ascii="Calibri" w:eastAsia="Times New Roman" w:hAnsi="Calibri" w:cs="Calibri"/>
                <w:color w:val="000000"/>
                <w:sz w:val="20"/>
                <w:szCs w:val="20"/>
              </w:rPr>
              <w:t>PCP</w:t>
            </w:r>
          </w:p>
        </w:tc>
        <w:tc>
          <w:tcPr>
            <w:tcW w:w="455" w:type="pct"/>
            <w:shd w:val="clear" w:color="auto" w:fill="auto"/>
            <w:vAlign w:val="center"/>
          </w:tcPr>
          <w:p w14:paraId="32FFB665"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Geriatrician lead CGA</w:t>
            </w:r>
          </w:p>
        </w:tc>
        <w:tc>
          <w:tcPr>
            <w:tcW w:w="505" w:type="pct"/>
            <w:vAlign w:val="center"/>
          </w:tcPr>
          <w:p w14:paraId="17051E6E"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 xml:space="preserve">Geriatrician &amp; patient collaborative problem solving </w:t>
            </w:r>
          </w:p>
        </w:tc>
        <w:tc>
          <w:tcPr>
            <w:tcW w:w="460" w:type="pct"/>
            <w:vAlign w:val="center"/>
          </w:tcPr>
          <w:p w14:paraId="3A6D1E5B"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Geriatrician &amp; PCP weekly face-to face meeting &amp; consultation letter</w:t>
            </w:r>
          </w:p>
        </w:tc>
        <w:tc>
          <w:tcPr>
            <w:tcW w:w="564" w:type="pct"/>
            <w:vAlign w:val="center"/>
          </w:tcPr>
          <w:p w14:paraId="07324BF9"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PCP follow up with advice as required from geriatrician</w:t>
            </w:r>
          </w:p>
        </w:tc>
      </w:tr>
      <w:tr w:rsidR="00DC306B" w:rsidRPr="00DC306B" w14:paraId="08E1E7D5" w14:textId="77777777" w:rsidTr="007F0775">
        <w:trPr>
          <w:cantSplit/>
          <w:trHeight w:val="1680"/>
        </w:trPr>
        <w:tc>
          <w:tcPr>
            <w:tcW w:w="420" w:type="pct"/>
            <w:shd w:val="clear" w:color="auto" w:fill="auto"/>
            <w:vAlign w:val="center"/>
          </w:tcPr>
          <w:p w14:paraId="26D76EEB"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 xml:space="preserve">Lea, </w:t>
            </w:r>
          </w:p>
          <w:p w14:paraId="31C6FC0C"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2017</w:t>
            </w:r>
          </w:p>
          <w:p w14:paraId="39C0278F" w14:textId="77777777" w:rsidR="00DC306B" w:rsidRPr="00DC306B" w:rsidRDefault="00DC306B" w:rsidP="00DC306B">
            <w:pPr>
              <w:rPr>
                <w:rFonts w:ascii="Calibri" w:eastAsia="Calibri" w:hAnsi="Calibri" w:cs="Calibri"/>
                <w:sz w:val="20"/>
                <w:szCs w:val="20"/>
              </w:rPr>
            </w:pPr>
          </w:p>
          <w:p w14:paraId="1BBA7291"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 xml:space="preserve">United </w:t>
            </w:r>
            <w:proofErr w:type="gramStart"/>
            <w:r w:rsidRPr="00DC306B">
              <w:rPr>
                <w:rFonts w:ascii="Calibri" w:eastAsia="Calibri" w:hAnsi="Calibri" w:cs="Calibri"/>
                <w:sz w:val="20"/>
                <w:szCs w:val="20"/>
              </w:rPr>
              <w:t>Kingdom</w:t>
            </w:r>
            <w:r w:rsidRPr="00DC306B">
              <w:rPr>
                <w:rFonts w:ascii="Calibri" w:eastAsia="Calibri" w:hAnsi="Calibri" w:cs="Calibri"/>
                <w:sz w:val="20"/>
                <w:szCs w:val="20"/>
                <w:vertAlign w:val="superscript"/>
              </w:rPr>
              <w:t>(</w:t>
            </w:r>
            <w:proofErr w:type="gramEnd"/>
            <w:r w:rsidRPr="00DC306B">
              <w:rPr>
                <w:rFonts w:ascii="Calibri" w:eastAsia="Calibri" w:hAnsi="Calibri" w:cs="Calibri"/>
                <w:sz w:val="20"/>
                <w:szCs w:val="20"/>
                <w:vertAlign w:val="superscript"/>
              </w:rPr>
              <w:t>17)</w:t>
            </w:r>
          </w:p>
        </w:tc>
        <w:tc>
          <w:tcPr>
            <w:tcW w:w="448" w:type="pct"/>
            <w:shd w:val="clear" w:color="auto" w:fill="auto"/>
            <w:vAlign w:val="center"/>
          </w:tcPr>
          <w:p w14:paraId="5AC9E171"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Intervention</w:t>
            </w:r>
          </w:p>
        </w:tc>
        <w:tc>
          <w:tcPr>
            <w:tcW w:w="489" w:type="pct"/>
            <w:vAlign w:val="center"/>
          </w:tcPr>
          <w:p w14:paraId="0DDA91CF" w14:textId="77777777" w:rsidR="00DC306B" w:rsidRPr="00DC306B" w:rsidRDefault="00DC306B" w:rsidP="00DC306B">
            <w:pPr>
              <w:jc w:val="center"/>
              <w:rPr>
                <w:rFonts w:ascii="Calibri" w:eastAsia="Calibri" w:hAnsi="Calibri" w:cs="Calibri"/>
                <w:sz w:val="20"/>
                <w:szCs w:val="20"/>
              </w:rPr>
            </w:pPr>
            <w:r w:rsidRPr="00DC306B">
              <w:rPr>
                <w:rFonts w:ascii="Calibri" w:eastAsia="Calibri" w:hAnsi="Calibri" w:cs="Calibri"/>
                <w:sz w:val="20"/>
                <w:szCs w:val="20"/>
              </w:rPr>
              <w:t>Feasibility study</w:t>
            </w:r>
          </w:p>
        </w:tc>
        <w:tc>
          <w:tcPr>
            <w:tcW w:w="456" w:type="pct"/>
            <w:shd w:val="clear" w:color="auto" w:fill="auto"/>
            <w:vAlign w:val="center"/>
          </w:tcPr>
          <w:p w14:paraId="151858F1"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186</w:t>
            </w:r>
          </w:p>
        </w:tc>
        <w:tc>
          <w:tcPr>
            <w:tcW w:w="349" w:type="pct"/>
            <w:shd w:val="clear" w:color="auto" w:fill="auto"/>
            <w:vAlign w:val="center"/>
          </w:tcPr>
          <w:p w14:paraId="6218C581"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17</w:t>
            </w:r>
          </w:p>
        </w:tc>
        <w:tc>
          <w:tcPr>
            <w:tcW w:w="411" w:type="pct"/>
            <w:shd w:val="clear" w:color="auto" w:fill="auto"/>
            <w:vAlign w:val="center"/>
          </w:tcPr>
          <w:p w14:paraId="6B5DC94A"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 xml:space="preserve">median age </w:t>
            </w:r>
            <w:proofErr w:type="gramStart"/>
            <w:r w:rsidRPr="00DC306B">
              <w:rPr>
                <w:rFonts w:ascii="Calibri" w:eastAsia="Calibri" w:hAnsi="Calibri" w:cs="Calibri"/>
                <w:sz w:val="20"/>
                <w:szCs w:val="20"/>
              </w:rPr>
              <w:t>81  (</w:t>
            </w:r>
            <w:proofErr w:type="gramEnd"/>
            <w:r w:rsidRPr="00DC306B">
              <w:rPr>
                <w:rFonts w:ascii="Calibri" w:eastAsia="Calibri" w:hAnsi="Calibri" w:cs="Calibri"/>
                <w:sz w:val="20"/>
                <w:szCs w:val="20"/>
              </w:rPr>
              <w:t>range 65-99)</w:t>
            </w:r>
          </w:p>
          <w:p w14:paraId="08001D83"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59%]</w:t>
            </w:r>
          </w:p>
        </w:tc>
        <w:tc>
          <w:tcPr>
            <w:tcW w:w="443" w:type="pct"/>
            <w:shd w:val="clear" w:color="auto" w:fill="auto"/>
            <w:vAlign w:val="center"/>
          </w:tcPr>
          <w:p w14:paraId="0778E75C" w14:textId="77777777" w:rsidR="00DC306B" w:rsidRPr="00DC306B" w:rsidRDefault="00DC306B" w:rsidP="00DC306B">
            <w:pPr>
              <w:rPr>
                <w:rFonts w:ascii="Calibri" w:eastAsia="Times New Roman" w:hAnsi="Calibri" w:cs="Calibri"/>
                <w:color w:val="000000"/>
                <w:sz w:val="20"/>
                <w:szCs w:val="20"/>
              </w:rPr>
            </w:pPr>
            <w:r w:rsidRPr="00DC306B">
              <w:rPr>
                <w:rFonts w:ascii="Calibri" w:eastAsia="Times New Roman" w:hAnsi="Calibri" w:cs="Calibri"/>
                <w:color w:val="000000"/>
                <w:sz w:val="20"/>
                <w:szCs w:val="20"/>
              </w:rPr>
              <w:t>Geriatrician,</w:t>
            </w:r>
          </w:p>
          <w:p w14:paraId="445073D0" w14:textId="77777777" w:rsidR="00DC306B" w:rsidRPr="00DC306B" w:rsidRDefault="00DC306B" w:rsidP="00DC306B">
            <w:pPr>
              <w:rPr>
                <w:rFonts w:ascii="Calibri" w:eastAsia="Times New Roman" w:hAnsi="Calibri" w:cs="Calibri"/>
                <w:color w:val="000000"/>
                <w:sz w:val="20"/>
                <w:szCs w:val="20"/>
              </w:rPr>
            </w:pPr>
            <w:r w:rsidRPr="00DC306B">
              <w:rPr>
                <w:rFonts w:ascii="Calibri" w:eastAsia="Times New Roman" w:hAnsi="Calibri" w:cs="Calibri"/>
                <w:color w:val="000000"/>
                <w:sz w:val="20"/>
                <w:szCs w:val="20"/>
              </w:rPr>
              <w:t>PCP</w:t>
            </w:r>
          </w:p>
        </w:tc>
        <w:tc>
          <w:tcPr>
            <w:tcW w:w="455" w:type="pct"/>
            <w:shd w:val="clear" w:color="auto" w:fill="auto"/>
            <w:vAlign w:val="center"/>
          </w:tcPr>
          <w:p w14:paraId="5D77BFAA"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Geriatrician lead CGA</w:t>
            </w:r>
          </w:p>
        </w:tc>
        <w:tc>
          <w:tcPr>
            <w:tcW w:w="505" w:type="pct"/>
            <w:vAlign w:val="center"/>
          </w:tcPr>
          <w:p w14:paraId="5600B313"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N/A</w:t>
            </w:r>
          </w:p>
        </w:tc>
        <w:tc>
          <w:tcPr>
            <w:tcW w:w="460" w:type="pct"/>
            <w:vAlign w:val="center"/>
          </w:tcPr>
          <w:p w14:paraId="73E2C354"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Geriatrician &amp; PCP face-to-face meeting at end of session</w:t>
            </w:r>
          </w:p>
        </w:tc>
        <w:tc>
          <w:tcPr>
            <w:tcW w:w="564" w:type="pct"/>
            <w:vAlign w:val="center"/>
          </w:tcPr>
          <w:p w14:paraId="5D6C6F24"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PCP follow up</w:t>
            </w:r>
          </w:p>
          <w:p w14:paraId="23F09B36"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 xml:space="preserve"> </w:t>
            </w:r>
          </w:p>
          <w:p w14:paraId="607F2601" w14:textId="77777777" w:rsidR="00DC306B" w:rsidRPr="00DC306B" w:rsidRDefault="00DC306B" w:rsidP="00DC306B">
            <w:pPr>
              <w:rPr>
                <w:rFonts w:ascii="Calibri" w:eastAsia="Calibri" w:hAnsi="Calibri" w:cs="Calibri"/>
                <w:sz w:val="20"/>
                <w:szCs w:val="20"/>
              </w:rPr>
            </w:pPr>
            <w:r w:rsidRPr="00DC306B">
              <w:rPr>
                <w:rFonts w:ascii="Calibri" w:eastAsia="Calibri" w:hAnsi="Calibri" w:cs="Calibri"/>
                <w:sz w:val="20"/>
                <w:szCs w:val="20"/>
              </w:rPr>
              <w:t xml:space="preserve">Phone advice as required from geriatrician for </w:t>
            </w:r>
            <w:r w:rsidRPr="00DC306B">
              <w:rPr>
                <w:rFonts w:ascii="Calibri" w:eastAsia="Calibri" w:hAnsi="Calibri" w:cs="Calibri"/>
                <w:sz w:val="20"/>
                <w:szCs w:val="20"/>
                <w:u w:val="single"/>
              </w:rPr>
              <w:t>&lt;</w:t>
            </w:r>
            <w:r w:rsidRPr="00DC306B">
              <w:rPr>
                <w:rFonts w:ascii="Calibri" w:eastAsia="Calibri" w:hAnsi="Calibri" w:cs="Calibri"/>
                <w:sz w:val="20"/>
                <w:szCs w:val="20"/>
              </w:rPr>
              <w:t>1 year</w:t>
            </w:r>
          </w:p>
        </w:tc>
      </w:tr>
    </w:tbl>
    <w:p w14:paraId="5D878655" w14:textId="77777777" w:rsidR="00DC306B" w:rsidRPr="00DC306B" w:rsidRDefault="00DC306B" w:rsidP="00DC306B">
      <w:pPr>
        <w:spacing w:after="160" w:line="259" w:lineRule="auto"/>
        <w:rPr>
          <w:rFonts w:ascii="Calibri" w:eastAsia="Calibri" w:hAnsi="Calibri" w:cs="Arial"/>
          <w:b/>
          <w:sz w:val="22"/>
          <w:szCs w:val="22"/>
          <w:lang w:val="en-GB"/>
        </w:rPr>
      </w:pPr>
      <w:r w:rsidRPr="00DC306B">
        <w:rPr>
          <w:rFonts w:ascii="Calibri" w:eastAsia="Calibri" w:hAnsi="Calibri" w:cs="Arial"/>
          <w:b/>
          <w:sz w:val="22"/>
          <w:szCs w:val="22"/>
          <w:lang w:val="en-GB"/>
        </w:rPr>
        <w:t>Table 2. Details of included studies.</w:t>
      </w:r>
    </w:p>
    <w:p w14:paraId="33394E4F" w14:textId="77777777" w:rsidR="00DC306B" w:rsidRPr="00DC306B" w:rsidRDefault="00DC306B" w:rsidP="00DC306B">
      <w:pPr>
        <w:spacing w:after="160" w:line="259" w:lineRule="auto"/>
        <w:rPr>
          <w:rFonts w:ascii="Calibri" w:eastAsia="Calibri" w:hAnsi="Calibri" w:cs="Calibri"/>
          <w:sz w:val="20"/>
          <w:szCs w:val="20"/>
          <w:lang w:val="en-GB"/>
        </w:rPr>
      </w:pPr>
      <w:r w:rsidRPr="00DC306B">
        <w:rPr>
          <w:rFonts w:ascii="Calibri" w:eastAsia="Calibri" w:hAnsi="Calibri" w:cs="Calibri"/>
          <w:sz w:val="20"/>
          <w:szCs w:val="20"/>
          <w:lang w:val="en-GB"/>
        </w:rPr>
        <w:t xml:space="preserve">CGA = Comprehensive geriatric assessment. ANP = advanced nurse practitioner. PCP = primary care practitioner. </w:t>
      </w:r>
      <w:r w:rsidRPr="00DC306B">
        <w:rPr>
          <w:rFonts w:ascii="Calibri" w:eastAsia="Calibri" w:hAnsi="Calibri" w:cs="Calibri"/>
          <w:sz w:val="20"/>
          <w:szCs w:val="20"/>
          <w:lang w:val="en-GB"/>
        </w:rPr>
        <w:br w:type="page"/>
      </w:r>
    </w:p>
    <w:p w14:paraId="387E07F6" w14:textId="77777777" w:rsidR="00DC306B" w:rsidRPr="00DC306B" w:rsidRDefault="00DC306B" w:rsidP="00DC306B">
      <w:pPr>
        <w:spacing w:after="160" w:line="259" w:lineRule="auto"/>
        <w:rPr>
          <w:rFonts w:ascii="Calibri" w:eastAsia="Calibri" w:hAnsi="Calibri" w:cs="Calibri"/>
          <w:lang w:val="en-GB"/>
        </w:rPr>
        <w:sectPr w:rsidR="00DC306B" w:rsidRPr="00DC306B" w:rsidSect="001D4EE1">
          <w:pgSz w:w="16838" w:h="11906" w:orient="landscape"/>
          <w:pgMar w:top="1440" w:right="1440" w:bottom="739" w:left="1440" w:header="708" w:footer="708" w:gutter="0"/>
          <w:cols w:space="708"/>
          <w:docGrid w:linePitch="360"/>
        </w:sectPr>
      </w:pPr>
    </w:p>
    <w:tbl>
      <w:tblPr>
        <w:tblStyle w:val="TableGrid2"/>
        <w:tblpPr w:leftFromText="180" w:rightFromText="180" w:vertAnchor="page" w:horzAnchor="page" w:tblpX="1549" w:tblpY="2139"/>
        <w:tblW w:w="14850" w:type="dxa"/>
        <w:tblLook w:val="04A0" w:firstRow="1" w:lastRow="0" w:firstColumn="1" w:lastColumn="0" w:noHBand="0" w:noVBand="1"/>
      </w:tblPr>
      <w:tblGrid>
        <w:gridCol w:w="1603"/>
        <w:gridCol w:w="1360"/>
        <w:gridCol w:w="3524"/>
        <w:gridCol w:w="8363"/>
      </w:tblGrid>
      <w:tr w:rsidR="00DC306B" w:rsidRPr="00DC306B" w14:paraId="03F486F0" w14:textId="77777777" w:rsidTr="007F0775">
        <w:trPr>
          <w:trHeight w:val="1124"/>
        </w:trPr>
        <w:tc>
          <w:tcPr>
            <w:tcW w:w="1603" w:type="dxa"/>
          </w:tcPr>
          <w:p w14:paraId="56044B59" w14:textId="77777777" w:rsidR="00DC306B" w:rsidRPr="00DC306B" w:rsidRDefault="00DC306B" w:rsidP="00DC306B">
            <w:pPr>
              <w:rPr>
                <w:rFonts w:ascii="Calibri" w:eastAsia="Calibri" w:hAnsi="Calibri" w:cs="Calibri"/>
                <w:szCs w:val="20"/>
              </w:rPr>
            </w:pPr>
            <w:r w:rsidRPr="00DC306B">
              <w:rPr>
                <w:rFonts w:ascii="Calibri" w:eastAsia="Calibri" w:hAnsi="Calibri" w:cs="Calibri"/>
                <w:szCs w:val="20"/>
              </w:rPr>
              <w:lastRenderedPageBreak/>
              <w:t>Author of paper</w:t>
            </w:r>
          </w:p>
        </w:tc>
        <w:tc>
          <w:tcPr>
            <w:tcW w:w="1360" w:type="dxa"/>
          </w:tcPr>
          <w:p w14:paraId="7DCB6D25" w14:textId="77777777" w:rsidR="00DC306B" w:rsidRPr="00DC306B" w:rsidRDefault="00DC306B" w:rsidP="00DC306B">
            <w:pPr>
              <w:rPr>
                <w:rFonts w:ascii="Calibri" w:eastAsia="Calibri" w:hAnsi="Calibri" w:cs="Calibri"/>
                <w:szCs w:val="20"/>
              </w:rPr>
            </w:pPr>
            <w:r w:rsidRPr="00DC306B">
              <w:rPr>
                <w:rFonts w:ascii="Calibri" w:eastAsia="Calibri" w:hAnsi="Calibri" w:cs="Calibri"/>
                <w:szCs w:val="20"/>
              </w:rPr>
              <w:t>Quality assessment^</w:t>
            </w:r>
          </w:p>
        </w:tc>
        <w:tc>
          <w:tcPr>
            <w:tcW w:w="3524" w:type="dxa"/>
          </w:tcPr>
          <w:p w14:paraId="00272027" w14:textId="77777777" w:rsidR="00DC306B" w:rsidRPr="00DC306B" w:rsidRDefault="00DC306B" w:rsidP="00DC306B">
            <w:pPr>
              <w:rPr>
                <w:rFonts w:ascii="Calibri" w:eastAsia="Calibri" w:hAnsi="Calibri" w:cs="Calibri"/>
                <w:szCs w:val="20"/>
              </w:rPr>
            </w:pPr>
            <w:r w:rsidRPr="00DC306B">
              <w:rPr>
                <w:rFonts w:ascii="Calibri" w:eastAsia="Calibri" w:hAnsi="Calibri" w:cs="Calibri"/>
                <w:szCs w:val="20"/>
              </w:rPr>
              <w:t>Comparator to CGA Intervention</w:t>
            </w:r>
          </w:p>
          <w:p w14:paraId="78092772" w14:textId="77777777" w:rsidR="00DC306B" w:rsidRPr="00DC306B" w:rsidRDefault="00DC306B" w:rsidP="00DC306B">
            <w:pPr>
              <w:rPr>
                <w:rFonts w:ascii="Calibri" w:eastAsia="Calibri" w:hAnsi="Calibri" w:cs="Calibri"/>
                <w:szCs w:val="20"/>
              </w:rPr>
            </w:pPr>
            <w:r w:rsidRPr="00DC306B">
              <w:rPr>
                <w:rFonts w:ascii="Calibri" w:eastAsia="Calibri" w:hAnsi="Calibri" w:cs="Calibri"/>
                <w:szCs w:val="20"/>
              </w:rPr>
              <w:t>Comparator to CGA intervention</w:t>
            </w:r>
          </w:p>
        </w:tc>
        <w:tc>
          <w:tcPr>
            <w:tcW w:w="8363" w:type="dxa"/>
          </w:tcPr>
          <w:p w14:paraId="123B31DC" w14:textId="77777777" w:rsidR="00DC306B" w:rsidRPr="00DC306B" w:rsidRDefault="00DC306B" w:rsidP="00DC306B">
            <w:pPr>
              <w:rPr>
                <w:rFonts w:ascii="Calibri" w:eastAsia="Calibri" w:hAnsi="Calibri" w:cs="Calibri"/>
                <w:szCs w:val="20"/>
              </w:rPr>
            </w:pPr>
            <w:r w:rsidRPr="00DC306B">
              <w:rPr>
                <w:rFonts w:ascii="Calibri" w:eastAsia="Calibri" w:hAnsi="Calibri" w:cs="Calibri"/>
                <w:szCs w:val="20"/>
              </w:rPr>
              <w:t xml:space="preserve">Secondary outcomes and results  </w:t>
            </w:r>
          </w:p>
        </w:tc>
      </w:tr>
      <w:tr w:rsidR="00DC306B" w:rsidRPr="00DC306B" w14:paraId="27ED075C" w14:textId="77777777" w:rsidTr="007F0775">
        <w:trPr>
          <w:trHeight w:val="454"/>
        </w:trPr>
        <w:tc>
          <w:tcPr>
            <w:tcW w:w="1603" w:type="dxa"/>
          </w:tcPr>
          <w:p w14:paraId="56E959A3" w14:textId="77777777" w:rsidR="00DC306B" w:rsidRPr="00DC306B" w:rsidRDefault="00DC306B" w:rsidP="00DC306B">
            <w:pPr>
              <w:rPr>
                <w:rFonts w:ascii="Calibri" w:eastAsia="Calibri" w:hAnsi="Calibri" w:cs="Calibri"/>
                <w:szCs w:val="20"/>
                <w:vertAlign w:val="superscript"/>
              </w:rPr>
            </w:pPr>
            <w:proofErr w:type="spellStart"/>
            <w:r w:rsidRPr="00DC306B">
              <w:rPr>
                <w:rFonts w:ascii="Calibri" w:eastAsia="Calibri" w:hAnsi="Calibri" w:cs="Calibri"/>
                <w:szCs w:val="20"/>
              </w:rPr>
              <w:t>Hermush</w:t>
            </w:r>
            <w:proofErr w:type="spellEnd"/>
            <w:r w:rsidRPr="00DC306B">
              <w:rPr>
                <w:rFonts w:ascii="Calibri" w:eastAsia="Calibri" w:hAnsi="Calibri" w:cs="Calibri"/>
                <w:szCs w:val="20"/>
              </w:rPr>
              <w:t>, 2009</w:t>
            </w:r>
          </w:p>
        </w:tc>
        <w:tc>
          <w:tcPr>
            <w:tcW w:w="1360" w:type="dxa"/>
          </w:tcPr>
          <w:p w14:paraId="5120A1BF" w14:textId="77777777" w:rsidR="00DC306B" w:rsidRPr="00DC306B" w:rsidRDefault="00DC306B" w:rsidP="00DC306B">
            <w:pPr>
              <w:rPr>
                <w:rFonts w:ascii="Calibri" w:eastAsia="Calibri" w:hAnsi="Calibri" w:cs="Calibri"/>
                <w:szCs w:val="20"/>
              </w:rPr>
            </w:pPr>
            <w:r w:rsidRPr="00DC306B">
              <w:rPr>
                <w:rFonts w:ascii="Calibri" w:eastAsia="Calibri" w:hAnsi="Calibri" w:cs="Calibri"/>
                <w:szCs w:val="20"/>
              </w:rPr>
              <w:t>19</w:t>
            </w:r>
          </w:p>
        </w:tc>
        <w:tc>
          <w:tcPr>
            <w:tcW w:w="3524" w:type="dxa"/>
          </w:tcPr>
          <w:p w14:paraId="6BEA0CED" w14:textId="77777777" w:rsidR="00DC306B" w:rsidRPr="00DC306B" w:rsidRDefault="00DC306B" w:rsidP="00DC306B">
            <w:pPr>
              <w:rPr>
                <w:rFonts w:ascii="Calibri" w:eastAsia="Calibri" w:hAnsi="Calibri" w:cs="Calibri"/>
                <w:szCs w:val="20"/>
                <w:lang w:val="en-US"/>
              </w:rPr>
            </w:pPr>
            <w:r w:rsidRPr="00DC306B">
              <w:rPr>
                <w:rFonts w:ascii="Calibri" w:eastAsia="Calibri" w:hAnsi="Calibri" w:cs="Calibri"/>
                <w:szCs w:val="20"/>
                <w:lang w:val="en-US"/>
              </w:rPr>
              <w:t>Participant baseline (6 months pre-intervention)</w:t>
            </w:r>
          </w:p>
        </w:tc>
        <w:tc>
          <w:tcPr>
            <w:tcW w:w="8363" w:type="dxa"/>
            <w:vAlign w:val="center"/>
          </w:tcPr>
          <w:p w14:paraId="0CFED98F" w14:textId="77777777" w:rsidR="00DC306B" w:rsidRPr="00DC306B" w:rsidRDefault="00DC306B" w:rsidP="00DC306B">
            <w:pPr>
              <w:rPr>
                <w:rFonts w:ascii="Calibri" w:eastAsia="Calibri" w:hAnsi="Calibri" w:cs="Calibri"/>
                <w:szCs w:val="20"/>
                <w:lang w:val="en-US"/>
              </w:rPr>
            </w:pPr>
            <w:r w:rsidRPr="00DC306B">
              <w:rPr>
                <w:rFonts w:ascii="Calibri" w:eastAsia="Calibri" w:hAnsi="Calibri" w:cs="Calibri"/>
                <w:b/>
                <w:szCs w:val="20"/>
                <w:lang w:val="en-US"/>
              </w:rPr>
              <w:t>Medication management</w:t>
            </w:r>
            <w:r w:rsidRPr="00DC306B">
              <w:rPr>
                <w:rFonts w:ascii="Calibri" w:eastAsia="Calibri" w:hAnsi="Calibri" w:cs="Calibri"/>
                <w:szCs w:val="20"/>
                <w:lang w:val="en-US"/>
              </w:rPr>
              <w:t>: 68.5% of recommendations implemented (P=&lt;0.01)</w:t>
            </w:r>
          </w:p>
        </w:tc>
      </w:tr>
      <w:tr w:rsidR="00DC306B" w:rsidRPr="00DC306B" w14:paraId="682A23E5" w14:textId="77777777" w:rsidTr="007F0775">
        <w:tc>
          <w:tcPr>
            <w:tcW w:w="1603" w:type="dxa"/>
          </w:tcPr>
          <w:p w14:paraId="4B40280B" w14:textId="77777777" w:rsidR="00DC306B" w:rsidRPr="00DC306B" w:rsidRDefault="00DC306B" w:rsidP="00DC306B">
            <w:pPr>
              <w:rPr>
                <w:rFonts w:ascii="Calibri" w:eastAsia="Calibri" w:hAnsi="Calibri" w:cs="Calibri"/>
                <w:szCs w:val="20"/>
              </w:rPr>
            </w:pPr>
            <w:r w:rsidRPr="00DC306B">
              <w:rPr>
                <w:rFonts w:ascii="Calibri" w:eastAsia="Calibri" w:hAnsi="Calibri" w:cs="Calibri"/>
                <w:szCs w:val="20"/>
              </w:rPr>
              <w:t>Phelan, 2007</w:t>
            </w:r>
          </w:p>
        </w:tc>
        <w:tc>
          <w:tcPr>
            <w:tcW w:w="1360" w:type="dxa"/>
          </w:tcPr>
          <w:p w14:paraId="774CFCBE" w14:textId="77777777" w:rsidR="00DC306B" w:rsidRPr="00DC306B" w:rsidRDefault="00DC306B" w:rsidP="00DC306B">
            <w:pPr>
              <w:rPr>
                <w:rFonts w:ascii="Calibri" w:eastAsia="Calibri" w:hAnsi="Calibri" w:cs="Calibri"/>
                <w:szCs w:val="20"/>
              </w:rPr>
            </w:pPr>
            <w:r w:rsidRPr="00DC306B">
              <w:rPr>
                <w:rFonts w:ascii="Calibri" w:eastAsia="Calibri" w:hAnsi="Calibri" w:cs="Calibri"/>
                <w:szCs w:val="20"/>
              </w:rPr>
              <w:t>24</w:t>
            </w:r>
          </w:p>
        </w:tc>
        <w:tc>
          <w:tcPr>
            <w:tcW w:w="3524" w:type="dxa"/>
          </w:tcPr>
          <w:p w14:paraId="5F89018D" w14:textId="77777777" w:rsidR="00DC306B" w:rsidRPr="00DC306B" w:rsidRDefault="00DC306B" w:rsidP="00DC306B">
            <w:pPr>
              <w:rPr>
                <w:rFonts w:ascii="Calibri" w:eastAsia="Calibri" w:hAnsi="Calibri" w:cs="Calibri"/>
                <w:szCs w:val="20"/>
                <w:lang w:val="en-US"/>
              </w:rPr>
            </w:pPr>
            <w:r w:rsidRPr="00DC306B">
              <w:rPr>
                <w:rFonts w:ascii="Calibri" w:eastAsia="Calibri" w:hAnsi="Calibri" w:cs="Calibri"/>
                <w:szCs w:val="20"/>
                <w:lang w:val="en-US"/>
              </w:rPr>
              <w:t xml:space="preserve">Control group receiving usual care  </w:t>
            </w:r>
          </w:p>
          <w:p w14:paraId="260D7A3B" w14:textId="77777777" w:rsidR="00DC306B" w:rsidRPr="00DC306B" w:rsidRDefault="00DC306B" w:rsidP="00DC306B">
            <w:pPr>
              <w:rPr>
                <w:rFonts w:ascii="Calibri" w:eastAsia="Calibri" w:hAnsi="Calibri" w:cs="Calibri"/>
                <w:szCs w:val="20"/>
                <w:lang w:val="en-US"/>
              </w:rPr>
            </w:pPr>
          </w:p>
        </w:tc>
        <w:tc>
          <w:tcPr>
            <w:tcW w:w="8363" w:type="dxa"/>
            <w:vAlign w:val="center"/>
          </w:tcPr>
          <w:p w14:paraId="6E16F482" w14:textId="77777777" w:rsidR="00DC306B" w:rsidRPr="00DC306B" w:rsidRDefault="00DC306B" w:rsidP="00DC306B">
            <w:pPr>
              <w:rPr>
                <w:rFonts w:ascii="Calibri" w:eastAsia="Calibri" w:hAnsi="Calibri" w:cs="Calibri"/>
                <w:b/>
                <w:szCs w:val="20"/>
                <w:lang w:val="en-US"/>
              </w:rPr>
            </w:pPr>
            <w:r w:rsidRPr="00DC306B">
              <w:rPr>
                <w:rFonts w:ascii="Calibri" w:eastAsia="Calibri" w:hAnsi="Calibri" w:cs="Calibri"/>
                <w:b/>
                <w:szCs w:val="20"/>
                <w:lang w:val="en-US"/>
              </w:rPr>
              <w:t xml:space="preserve">Acceptability of intervention: </w:t>
            </w:r>
            <w:r w:rsidRPr="00DC306B">
              <w:rPr>
                <w:rFonts w:ascii="Calibri" w:eastAsia="Calibri" w:hAnsi="Calibri" w:cs="Calibri"/>
                <w:szCs w:val="20"/>
                <w:lang w:val="en-US"/>
              </w:rPr>
              <w:t>PCP satisfaction responses- 79% felt improved own management; 80% felt should be present in every clinic</w:t>
            </w:r>
          </w:p>
          <w:p w14:paraId="01AF1F95" w14:textId="77777777" w:rsidR="00DC306B" w:rsidRPr="00DC306B" w:rsidRDefault="00DC306B" w:rsidP="00DC306B">
            <w:pPr>
              <w:rPr>
                <w:rFonts w:ascii="Calibri" w:eastAsia="Calibri" w:hAnsi="Calibri" w:cs="Calibri"/>
                <w:b/>
                <w:szCs w:val="20"/>
                <w:lang w:val="en-US"/>
              </w:rPr>
            </w:pPr>
            <w:r w:rsidRPr="00DC306B">
              <w:rPr>
                <w:rFonts w:ascii="Calibri" w:eastAsia="Calibri" w:hAnsi="Calibri" w:cs="Calibri"/>
                <w:b/>
                <w:szCs w:val="20"/>
                <w:lang w:val="en-US"/>
              </w:rPr>
              <w:t xml:space="preserve">Acute care admission: </w:t>
            </w:r>
            <w:r w:rsidRPr="00DC306B">
              <w:rPr>
                <w:rFonts w:ascii="Calibri" w:eastAsia="Calibri" w:hAnsi="Calibri" w:cs="Calibri"/>
                <w:szCs w:val="20"/>
                <w:lang w:val="en-US"/>
              </w:rPr>
              <w:t>Intervention =18.2% vs. control =16.4% (P=0.46)</w:t>
            </w:r>
          </w:p>
          <w:p w14:paraId="365B5073" w14:textId="77777777" w:rsidR="00DC306B" w:rsidRPr="00DC306B" w:rsidRDefault="00DC306B" w:rsidP="00DC306B">
            <w:pPr>
              <w:rPr>
                <w:rFonts w:ascii="Calibri" w:eastAsia="Calibri" w:hAnsi="Calibri" w:cs="Calibri"/>
                <w:szCs w:val="20"/>
                <w:lang w:val="en-US"/>
              </w:rPr>
            </w:pPr>
            <w:r w:rsidRPr="00DC306B">
              <w:rPr>
                <w:rFonts w:ascii="Calibri" w:eastAsia="Calibri" w:hAnsi="Calibri" w:cs="Calibri"/>
                <w:b/>
                <w:szCs w:val="20"/>
                <w:lang w:val="en-US"/>
              </w:rPr>
              <w:t xml:space="preserve">Mortality:  </w:t>
            </w:r>
            <w:r w:rsidRPr="00DC306B">
              <w:rPr>
                <w:rFonts w:ascii="Calibri" w:eastAsia="Calibri" w:hAnsi="Calibri" w:cs="Calibri"/>
                <w:szCs w:val="20"/>
                <w:lang w:val="en-US"/>
              </w:rPr>
              <w:t>Intervention (I) 11.4% vs. control (C) 7.1% (P=0.03)</w:t>
            </w:r>
          </w:p>
        </w:tc>
      </w:tr>
      <w:tr w:rsidR="00DC306B" w:rsidRPr="00DC306B" w14:paraId="09AB76D6" w14:textId="77777777" w:rsidTr="007F0775">
        <w:tc>
          <w:tcPr>
            <w:tcW w:w="1603" w:type="dxa"/>
          </w:tcPr>
          <w:p w14:paraId="33AFEA0D" w14:textId="77777777" w:rsidR="00DC306B" w:rsidRPr="00DC306B" w:rsidRDefault="00DC306B" w:rsidP="00DC306B">
            <w:pPr>
              <w:rPr>
                <w:rFonts w:ascii="Calibri" w:eastAsia="Calibri" w:hAnsi="Calibri" w:cs="Calibri"/>
                <w:szCs w:val="20"/>
              </w:rPr>
            </w:pPr>
            <w:r w:rsidRPr="00DC306B">
              <w:rPr>
                <w:rFonts w:ascii="Calibri" w:eastAsia="Calibri" w:hAnsi="Calibri" w:cs="Calibri"/>
                <w:szCs w:val="20"/>
              </w:rPr>
              <w:t>Fenton, 2004</w:t>
            </w:r>
          </w:p>
        </w:tc>
        <w:tc>
          <w:tcPr>
            <w:tcW w:w="1360" w:type="dxa"/>
          </w:tcPr>
          <w:p w14:paraId="7EB2B0BD" w14:textId="77777777" w:rsidR="00DC306B" w:rsidRPr="00DC306B" w:rsidRDefault="00DC306B" w:rsidP="00DC306B">
            <w:pPr>
              <w:rPr>
                <w:rFonts w:ascii="Calibri" w:eastAsia="Calibri" w:hAnsi="Calibri" w:cs="Calibri"/>
                <w:szCs w:val="20"/>
              </w:rPr>
            </w:pPr>
            <w:r w:rsidRPr="00DC306B">
              <w:rPr>
                <w:rFonts w:ascii="Calibri" w:eastAsia="Calibri" w:hAnsi="Calibri" w:cs="Calibri"/>
                <w:szCs w:val="20"/>
              </w:rPr>
              <w:t>20</w:t>
            </w:r>
          </w:p>
        </w:tc>
        <w:tc>
          <w:tcPr>
            <w:tcW w:w="3524" w:type="dxa"/>
          </w:tcPr>
          <w:p w14:paraId="28332F75" w14:textId="77777777" w:rsidR="00DC306B" w:rsidRPr="00DC306B" w:rsidRDefault="00DC306B" w:rsidP="00DC306B">
            <w:pPr>
              <w:rPr>
                <w:rFonts w:ascii="Calibri" w:eastAsia="Calibri" w:hAnsi="Calibri" w:cs="Calibri"/>
                <w:szCs w:val="20"/>
                <w:lang w:val="en-US"/>
              </w:rPr>
            </w:pPr>
          </w:p>
          <w:p w14:paraId="4EB06B74" w14:textId="77777777" w:rsidR="00DC306B" w:rsidRPr="00DC306B" w:rsidRDefault="00DC306B" w:rsidP="00DC306B">
            <w:pPr>
              <w:rPr>
                <w:rFonts w:ascii="Calibri" w:eastAsia="Calibri" w:hAnsi="Calibri" w:cs="Calibri"/>
                <w:szCs w:val="20"/>
                <w:lang w:val="en-US"/>
              </w:rPr>
            </w:pPr>
            <w:r w:rsidRPr="00DC306B">
              <w:rPr>
                <w:rFonts w:ascii="Calibri" w:eastAsia="Calibri" w:hAnsi="Calibri" w:cs="Calibri"/>
                <w:szCs w:val="20"/>
                <w:lang w:val="en-US"/>
              </w:rPr>
              <w:t>Control group receiving usual care</w:t>
            </w:r>
          </w:p>
        </w:tc>
        <w:tc>
          <w:tcPr>
            <w:tcW w:w="8363" w:type="dxa"/>
            <w:vAlign w:val="center"/>
          </w:tcPr>
          <w:p w14:paraId="611713B6" w14:textId="77777777" w:rsidR="00DC306B" w:rsidRPr="00DC306B" w:rsidRDefault="00DC306B" w:rsidP="00DC306B">
            <w:pPr>
              <w:rPr>
                <w:rFonts w:ascii="Calibri" w:eastAsia="Calibri" w:hAnsi="Calibri" w:cs="Calibri"/>
                <w:b/>
                <w:szCs w:val="20"/>
                <w:lang w:val="en-US"/>
              </w:rPr>
            </w:pPr>
            <w:r w:rsidRPr="00DC306B">
              <w:rPr>
                <w:rFonts w:ascii="Calibri" w:eastAsia="Calibri" w:hAnsi="Calibri" w:cs="Calibri"/>
                <w:b/>
                <w:szCs w:val="20"/>
                <w:lang w:val="en-US"/>
              </w:rPr>
              <w:t>Cost benefit</w:t>
            </w:r>
            <w:r w:rsidRPr="00DC306B">
              <w:rPr>
                <w:rFonts w:ascii="Calibri" w:eastAsia="Calibri" w:hAnsi="Calibri" w:cs="Calibri"/>
                <w:szCs w:val="20"/>
                <w:lang w:val="en-US"/>
              </w:rPr>
              <w:t xml:space="preserve">: Intervention vs. </w:t>
            </w:r>
            <w:proofErr w:type="gramStart"/>
            <w:r w:rsidRPr="00DC306B">
              <w:rPr>
                <w:rFonts w:ascii="Calibri" w:eastAsia="Calibri" w:hAnsi="Calibri" w:cs="Calibri"/>
                <w:szCs w:val="20"/>
                <w:lang w:val="en-US"/>
              </w:rPr>
              <w:t>control  -</w:t>
            </w:r>
            <w:proofErr w:type="gramEnd"/>
            <w:r w:rsidRPr="00DC306B">
              <w:rPr>
                <w:rFonts w:ascii="Calibri" w:eastAsia="Calibri" w:hAnsi="Calibri" w:cs="Calibri"/>
                <w:szCs w:val="20"/>
                <w:lang w:val="en-US"/>
              </w:rPr>
              <w:t>26% lower (P=0.04)</w:t>
            </w:r>
          </w:p>
          <w:p w14:paraId="4D5C0D66" w14:textId="77777777" w:rsidR="00DC306B" w:rsidRPr="00DC306B" w:rsidRDefault="00DC306B" w:rsidP="00DC306B">
            <w:pPr>
              <w:rPr>
                <w:rFonts w:ascii="Calibri" w:eastAsia="Calibri" w:hAnsi="Calibri" w:cs="Calibri"/>
                <w:szCs w:val="20"/>
                <w:lang w:val="en-US"/>
              </w:rPr>
            </w:pPr>
            <w:r w:rsidRPr="00DC306B">
              <w:rPr>
                <w:rFonts w:ascii="Calibri" w:eastAsia="Calibri" w:hAnsi="Calibri" w:cs="Calibri"/>
                <w:b/>
                <w:szCs w:val="20"/>
                <w:lang w:val="en-US"/>
              </w:rPr>
              <w:t>Acute care admission</w:t>
            </w:r>
            <w:r w:rsidRPr="00DC306B">
              <w:rPr>
                <w:rFonts w:ascii="Calibri" w:eastAsia="Calibri" w:hAnsi="Calibri" w:cs="Calibri"/>
                <w:szCs w:val="20"/>
                <w:lang w:val="en-US"/>
              </w:rPr>
              <w:t xml:space="preserve">: Intervention vs. control - conditional IRR 0.57 (P=0.01) </w:t>
            </w:r>
          </w:p>
          <w:p w14:paraId="5F7AEB8D" w14:textId="77777777" w:rsidR="00DC306B" w:rsidRPr="00DC306B" w:rsidRDefault="00DC306B" w:rsidP="00DC306B">
            <w:pPr>
              <w:rPr>
                <w:rFonts w:ascii="Calibri" w:eastAsia="Calibri" w:hAnsi="Calibri" w:cs="Calibri"/>
                <w:szCs w:val="20"/>
                <w:lang w:val="en-US"/>
              </w:rPr>
            </w:pPr>
            <w:r w:rsidRPr="00DC306B">
              <w:rPr>
                <w:rFonts w:ascii="Calibri" w:eastAsia="Calibri" w:hAnsi="Calibri" w:cs="Calibri"/>
                <w:b/>
                <w:szCs w:val="20"/>
                <w:lang w:val="en-US"/>
              </w:rPr>
              <w:t>Mortality</w:t>
            </w:r>
            <w:r w:rsidRPr="00DC306B">
              <w:rPr>
                <w:rFonts w:ascii="Calibri" w:eastAsia="Calibri" w:hAnsi="Calibri" w:cs="Calibri"/>
                <w:szCs w:val="20"/>
                <w:lang w:val="en-US"/>
              </w:rPr>
              <w:t>: Rate ratio= 1.12 (CI 0.52- 2.40)</w:t>
            </w:r>
          </w:p>
        </w:tc>
      </w:tr>
      <w:tr w:rsidR="00DC306B" w:rsidRPr="00DC306B" w14:paraId="68A5936E" w14:textId="77777777" w:rsidTr="007F0775">
        <w:tc>
          <w:tcPr>
            <w:tcW w:w="1603" w:type="dxa"/>
          </w:tcPr>
          <w:p w14:paraId="11FAB7D4" w14:textId="77777777" w:rsidR="00DC306B" w:rsidRPr="00DC306B" w:rsidRDefault="00DC306B" w:rsidP="00DC306B">
            <w:pPr>
              <w:rPr>
                <w:rFonts w:ascii="Calibri" w:eastAsia="Calibri" w:hAnsi="Calibri" w:cs="Calibri"/>
                <w:szCs w:val="20"/>
              </w:rPr>
            </w:pPr>
            <w:r w:rsidRPr="00DC306B">
              <w:rPr>
                <w:rFonts w:ascii="Calibri" w:eastAsia="Calibri" w:hAnsi="Calibri" w:cs="Calibri"/>
                <w:szCs w:val="20"/>
              </w:rPr>
              <w:t>Lea, 2017</w:t>
            </w:r>
          </w:p>
        </w:tc>
        <w:tc>
          <w:tcPr>
            <w:tcW w:w="1360" w:type="dxa"/>
          </w:tcPr>
          <w:p w14:paraId="5A6AE973" w14:textId="77777777" w:rsidR="00DC306B" w:rsidRPr="00DC306B" w:rsidRDefault="00DC306B" w:rsidP="00DC306B">
            <w:pPr>
              <w:rPr>
                <w:rFonts w:ascii="Calibri" w:eastAsia="Calibri" w:hAnsi="Calibri" w:cs="Calibri"/>
                <w:szCs w:val="20"/>
              </w:rPr>
            </w:pPr>
            <w:r w:rsidRPr="00DC306B">
              <w:rPr>
                <w:rFonts w:ascii="Calibri" w:eastAsia="Calibri" w:hAnsi="Calibri" w:cs="Calibri"/>
                <w:szCs w:val="20"/>
              </w:rPr>
              <w:t>19</w:t>
            </w:r>
          </w:p>
        </w:tc>
        <w:tc>
          <w:tcPr>
            <w:tcW w:w="3524" w:type="dxa"/>
          </w:tcPr>
          <w:p w14:paraId="528ACBC6" w14:textId="77777777" w:rsidR="00DC306B" w:rsidRPr="00DC306B" w:rsidRDefault="00DC306B" w:rsidP="00DC306B">
            <w:pPr>
              <w:rPr>
                <w:rFonts w:ascii="Calibri" w:eastAsia="Calibri" w:hAnsi="Calibri" w:cs="Calibri"/>
                <w:szCs w:val="20"/>
                <w:lang w:val="en-US"/>
              </w:rPr>
            </w:pPr>
            <w:r w:rsidRPr="00DC306B">
              <w:rPr>
                <w:rFonts w:ascii="Calibri" w:eastAsia="Calibri" w:hAnsi="Calibri" w:cs="Calibri"/>
                <w:szCs w:val="20"/>
                <w:lang w:val="en-US"/>
              </w:rPr>
              <w:t>Participant baseline (6 months pre-intervention)</w:t>
            </w:r>
          </w:p>
          <w:p w14:paraId="31B85375" w14:textId="77777777" w:rsidR="00DC306B" w:rsidRPr="00DC306B" w:rsidRDefault="00DC306B" w:rsidP="00DC306B">
            <w:pPr>
              <w:rPr>
                <w:rFonts w:ascii="Calibri" w:eastAsia="Calibri" w:hAnsi="Calibri" w:cs="Calibri"/>
                <w:szCs w:val="20"/>
                <w:lang w:val="en-US"/>
              </w:rPr>
            </w:pPr>
          </w:p>
        </w:tc>
        <w:tc>
          <w:tcPr>
            <w:tcW w:w="8363" w:type="dxa"/>
            <w:vAlign w:val="center"/>
          </w:tcPr>
          <w:p w14:paraId="076671E5" w14:textId="77777777" w:rsidR="00DC306B" w:rsidRPr="00DC306B" w:rsidRDefault="00DC306B" w:rsidP="00DC306B">
            <w:pPr>
              <w:rPr>
                <w:rFonts w:ascii="Calibri" w:eastAsia="Calibri" w:hAnsi="Calibri" w:cs="Calibri"/>
                <w:b/>
                <w:szCs w:val="20"/>
                <w:lang w:val="en-US"/>
              </w:rPr>
            </w:pPr>
            <w:r w:rsidRPr="00DC306B">
              <w:rPr>
                <w:rFonts w:ascii="Calibri" w:eastAsia="Calibri" w:hAnsi="Calibri" w:cs="Calibri"/>
                <w:b/>
                <w:szCs w:val="20"/>
                <w:lang w:val="en-US"/>
              </w:rPr>
              <w:t xml:space="preserve">Acceptability of intervention:  </w:t>
            </w:r>
            <w:r w:rsidRPr="00DC306B">
              <w:rPr>
                <w:rFonts w:ascii="Calibri" w:eastAsia="Calibri" w:hAnsi="Calibri" w:cs="Calibri"/>
                <w:szCs w:val="20"/>
                <w:lang w:val="en-US"/>
              </w:rPr>
              <w:t>PCP and patient satisfaction-</w:t>
            </w:r>
            <w:r w:rsidRPr="00DC306B">
              <w:rPr>
                <w:rFonts w:ascii="Calibri" w:eastAsia="Calibri" w:hAnsi="Calibri" w:cs="Calibri"/>
                <w:b/>
                <w:szCs w:val="20"/>
                <w:lang w:val="en-US"/>
              </w:rPr>
              <w:t xml:space="preserve"> </w:t>
            </w:r>
            <w:r w:rsidRPr="00DC306B">
              <w:rPr>
                <w:rFonts w:ascii="Calibri" w:eastAsia="Calibri" w:hAnsi="Calibri" w:cs="Calibri"/>
                <w:szCs w:val="20"/>
                <w:lang w:val="en-US"/>
              </w:rPr>
              <w:t>Positive qualitative feedback</w:t>
            </w:r>
          </w:p>
          <w:p w14:paraId="002C0F20" w14:textId="77777777" w:rsidR="00DC306B" w:rsidRPr="00DC306B" w:rsidRDefault="00DC306B" w:rsidP="00DC306B">
            <w:pPr>
              <w:rPr>
                <w:rFonts w:ascii="Calibri" w:eastAsia="Calibri" w:hAnsi="Calibri" w:cs="Calibri"/>
                <w:szCs w:val="20"/>
                <w:lang w:val="en-US"/>
              </w:rPr>
            </w:pPr>
            <w:r w:rsidRPr="00DC306B">
              <w:rPr>
                <w:rFonts w:ascii="Calibri" w:eastAsia="Calibri" w:hAnsi="Calibri" w:cs="Calibri"/>
                <w:b/>
                <w:szCs w:val="20"/>
                <w:lang w:val="en-US"/>
              </w:rPr>
              <w:t>Medication management</w:t>
            </w:r>
            <w:r w:rsidRPr="00DC306B">
              <w:rPr>
                <w:rFonts w:ascii="Calibri" w:eastAsia="Calibri" w:hAnsi="Calibri" w:cs="Calibri"/>
                <w:szCs w:val="20"/>
                <w:lang w:val="en-US"/>
              </w:rPr>
              <w:t xml:space="preserve">: 6 months 72% of recommendations implemented; by 12 months 65% </w:t>
            </w:r>
          </w:p>
          <w:p w14:paraId="354CE331" w14:textId="77777777" w:rsidR="00DC306B" w:rsidRPr="00DC306B" w:rsidRDefault="00DC306B" w:rsidP="00DC306B">
            <w:pPr>
              <w:rPr>
                <w:rFonts w:ascii="Calibri" w:eastAsia="Calibri" w:hAnsi="Calibri" w:cs="Calibri"/>
                <w:b/>
                <w:szCs w:val="20"/>
                <w:lang w:val="en-US"/>
              </w:rPr>
            </w:pPr>
            <w:r w:rsidRPr="00DC306B">
              <w:rPr>
                <w:rFonts w:ascii="Calibri" w:eastAsia="Calibri" w:hAnsi="Calibri" w:cs="Calibri"/>
                <w:b/>
                <w:szCs w:val="20"/>
                <w:lang w:val="en-US"/>
              </w:rPr>
              <w:t xml:space="preserve">Acute care admission: </w:t>
            </w:r>
            <w:r w:rsidRPr="00DC306B">
              <w:rPr>
                <w:rFonts w:ascii="Calibri" w:eastAsia="Calibri" w:hAnsi="Calibri" w:cs="Calibri"/>
                <w:szCs w:val="20"/>
                <w:lang w:val="en-US"/>
              </w:rPr>
              <w:t xml:space="preserve">IRR 1.83 (CI 1.43-2.34) </w:t>
            </w:r>
          </w:p>
          <w:p w14:paraId="61B49ADA" w14:textId="77777777" w:rsidR="00DC306B" w:rsidRPr="00DC306B" w:rsidRDefault="00DC306B" w:rsidP="00DC306B">
            <w:pPr>
              <w:rPr>
                <w:rFonts w:ascii="Calibri" w:eastAsia="Calibri" w:hAnsi="Calibri" w:cs="Calibri"/>
                <w:b/>
                <w:szCs w:val="20"/>
                <w:lang w:val="en-US"/>
              </w:rPr>
            </w:pPr>
            <w:r w:rsidRPr="00DC306B">
              <w:rPr>
                <w:rFonts w:ascii="Calibri" w:eastAsia="Calibri" w:hAnsi="Calibri" w:cs="Calibri"/>
                <w:b/>
                <w:szCs w:val="20"/>
                <w:lang w:val="en-US"/>
              </w:rPr>
              <w:t>Mortality</w:t>
            </w:r>
            <w:r w:rsidRPr="00DC306B">
              <w:rPr>
                <w:rFonts w:ascii="Calibri" w:eastAsia="Calibri" w:hAnsi="Calibri" w:cs="Calibri"/>
                <w:szCs w:val="20"/>
                <w:lang w:val="en-US"/>
              </w:rPr>
              <w:t>: 14.5% at 12 months</w:t>
            </w:r>
          </w:p>
        </w:tc>
      </w:tr>
    </w:tbl>
    <w:p w14:paraId="3315D4EE" w14:textId="77777777" w:rsidR="00DC306B" w:rsidRPr="00DC306B" w:rsidRDefault="00DC306B" w:rsidP="00DC306B">
      <w:pPr>
        <w:spacing w:after="160" w:line="259" w:lineRule="auto"/>
        <w:rPr>
          <w:rFonts w:ascii="Calibri" w:eastAsia="Calibri" w:hAnsi="Calibri" w:cs="Calibri"/>
          <w:b/>
          <w:bCs/>
          <w:sz w:val="22"/>
          <w:szCs w:val="22"/>
          <w:lang w:val="en-GB"/>
        </w:rPr>
      </w:pPr>
      <w:r w:rsidRPr="00DC306B">
        <w:rPr>
          <w:rFonts w:ascii="Calibri" w:eastAsia="Calibri" w:hAnsi="Calibri" w:cs="Calibri"/>
          <w:b/>
          <w:bCs/>
          <w:sz w:val="22"/>
          <w:szCs w:val="22"/>
          <w:lang w:val="en-GB"/>
        </w:rPr>
        <w:t>Table 3. Secondary outcome data from included studies.</w:t>
      </w:r>
    </w:p>
    <w:p w14:paraId="67966C80" w14:textId="77777777" w:rsidR="00DC306B" w:rsidRPr="00DC306B" w:rsidRDefault="00DC306B" w:rsidP="00DC306B">
      <w:pPr>
        <w:spacing w:after="160" w:line="259" w:lineRule="auto"/>
        <w:rPr>
          <w:rFonts w:ascii="Calibri" w:eastAsia="Calibri" w:hAnsi="Calibri" w:cs="Arial"/>
          <w:sz w:val="22"/>
          <w:szCs w:val="22"/>
          <w:lang w:val="en-GB"/>
        </w:rPr>
      </w:pPr>
    </w:p>
    <w:p w14:paraId="10CD53A1" w14:textId="77777777" w:rsidR="00DC306B" w:rsidRPr="00DC306B" w:rsidRDefault="00DC306B" w:rsidP="00DC306B">
      <w:pPr>
        <w:spacing w:after="160" w:line="259" w:lineRule="auto"/>
        <w:rPr>
          <w:rFonts w:ascii="Calibri" w:eastAsia="Calibri" w:hAnsi="Calibri" w:cs="Calibri"/>
          <w:sz w:val="22"/>
          <w:szCs w:val="22"/>
          <w:lang w:val="en-GB"/>
        </w:rPr>
      </w:pPr>
      <w:r w:rsidRPr="00DC306B">
        <w:rPr>
          <w:rFonts w:ascii="Calibri" w:eastAsia="Calibri" w:hAnsi="Calibri" w:cs="Calibri"/>
          <w:sz w:val="22"/>
          <w:szCs w:val="22"/>
          <w:lang w:val="en-GB"/>
        </w:rPr>
        <w:t xml:space="preserve">^ Quality of papers as assessed using Downs and Black assessment tool. </w:t>
      </w:r>
    </w:p>
    <w:p w14:paraId="300DF4E5" w14:textId="77777777" w:rsidR="00DC306B" w:rsidRPr="00DC306B" w:rsidRDefault="00DC306B" w:rsidP="00DC306B">
      <w:pPr>
        <w:spacing w:after="160" w:line="259" w:lineRule="auto"/>
        <w:rPr>
          <w:rFonts w:ascii="Calibri" w:eastAsia="Calibri" w:hAnsi="Calibri" w:cs="Calibri"/>
          <w:sz w:val="22"/>
          <w:szCs w:val="22"/>
          <w:lang w:val="en-GB"/>
        </w:rPr>
      </w:pPr>
      <w:r w:rsidRPr="00DC306B">
        <w:rPr>
          <w:rFonts w:ascii="Calibri" w:eastAsia="Calibri" w:hAnsi="Calibri" w:cs="Calibri"/>
          <w:sz w:val="22"/>
          <w:szCs w:val="22"/>
          <w:lang w:val="en-GB"/>
        </w:rPr>
        <w:t xml:space="preserve">CGA = Comprehensive geriatric assessment. </w:t>
      </w:r>
    </w:p>
    <w:p w14:paraId="2278D1E1" w14:textId="77777777" w:rsidR="00DC306B" w:rsidRPr="00DC306B" w:rsidRDefault="00DC306B" w:rsidP="00DC306B">
      <w:pPr>
        <w:spacing w:after="160" w:line="259" w:lineRule="auto"/>
        <w:rPr>
          <w:rFonts w:ascii="Calibri" w:eastAsia="Calibri" w:hAnsi="Calibri" w:cs="Calibri"/>
          <w:lang w:val="en-GB"/>
        </w:rPr>
      </w:pPr>
      <w:r w:rsidRPr="00DC306B">
        <w:rPr>
          <w:rFonts w:ascii="Calibri" w:eastAsia="Calibri" w:hAnsi="Calibri" w:cs="Calibri"/>
          <w:lang w:val="en-GB"/>
        </w:rPr>
        <w:br w:type="page"/>
      </w:r>
    </w:p>
    <w:p w14:paraId="101872AB" w14:textId="77777777" w:rsidR="00DC306B" w:rsidRPr="00DC306B" w:rsidRDefault="00DC306B" w:rsidP="00DC306B">
      <w:pPr>
        <w:spacing w:line="259" w:lineRule="auto"/>
        <w:jc w:val="both"/>
        <w:rPr>
          <w:rFonts w:ascii="Calibri" w:eastAsia="Calibri" w:hAnsi="Calibri" w:cs="Calibri"/>
          <w:lang w:val="en-GB"/>
        </w:rPr>
        <w:sectPr w:rsidR="00DC306B" w:rsidRPr="00DC306B" w:rsidSect="001D4EE1">
          <w:type w:val="continuous"/>
          <w:pgSz w:w="16838" w:h="11906" w:orient="landscape"/>
          <w:pgMar w:top="1440" w:right="1440" w:bottom="1440" w:left="1440" w:header="708" w:footer="708" w:gutter="0"/>
          <w:cols w:space="708"/>
          <w:docGrid w:linePitch="360"/>
        </w:sectPr>
      </w:pPr>
    </w:p>
    <w:p w14:paraId="14F3BA01" w14:textId="77777777" w:rsidR="00DC306B" w:rsidRPr="00DC306B" w:rsidRDefault="00DC306B" w:rsidP="00DC306B">
      <w:pPr>
        <w:spacing w:line="259" w:lineRule="auto"/>
        <w:jc w:val="both"/>
        <w:rPr>
          <w:rFonts w:ascii="Calibri" w:eastAsia="Calibri" w:hAnsi="Calibri" w:cs="Calibri"/>
          <w:lang w:val="en-GB"/>
        </w:rPr>
      </w:pPr>
      <w:r w:rsidRPr="00DC306B">
        <w:rPr>
          <w:rFonts w:ascii="Calibri" w:eastAsia="Calibri" w:hAnsi="Calibri" w:cs="Calibri"/>
          <w:lang w:val="en-GB"/>
        </w:rPr>
        <w:lastRenderedPageBreak/>
        <w:t xml:space="preserve">Figure 1. PRISMA flow diagram showing the selection of articles for inclusion and exclusion. </w:t>
      </w:r>
    </w:p>
    <w:p w14:paraId="65336E76" w14:textId="77777777" w:rsidR="00DC306B" w:rsidRPr="00DC306B" w:rsidRDefault="00DC306B" w:rsidP="00DC306B">
      <w:pPr>
        <w:suppressAutoHyphens/>
        <w:spacing w:after="160" w:line="256" w:lineRule="auto"/>
        <w:jc w:val="both"/>
        <w:rPr>
          <w:rFonts w:ascii="Calibri" w:eastAsia="WenQuanYi Micro Hei" w:hAnsi="Calibri" w:cs="Calibri"/>
          <w:b/>
          <w:lang w:val="en-GB"/>
        </w:rPr>
      </w:pPr>
    </w:p>
    <w:p w14:paraId="01218441" w14:textId="77777777" w:rsidR="00DC306B" w:rsidRPr="00DC306B" w:rsidRDefault="00DC306B" w:rsidP="00DC306B">
      <w:pPr>
        <w:suppressAutoHyphens/>
        <w:spacing w:after="160" w:line="256" w:lineRule="auto"/>
        <w:jc w:val="both"/>
        <w:rPr>
          <w:rFonts w:ascii="Calibri" w:eastAsia="WenQuanYi Micro Hei" w:hAnsi="Calibri" w:cs="Calibri"/>
          <w:b/>
          <w:lang w:val="en-GB"/>
        </w:rPr>
      </w:pPr>
      <w:r w:rsidRPr="00DC306B">
        <w:rPr>
          <w:rFonts w:ascii="Calibri" w:eastAsia="WenQuanYi Micro Hei" w:hAnsi="Calibri" w:cs="Calibri"/>
          <w:b/>
          <w:noProof/>
          <w:lang w:val="en-GB" w:eastAsia="zh-CN"/>
        </w:rPr>
        <mc:AlternateContent>
          <mc:Choice Requires="wpg">
            <w:drawing>
              <wp:anchor distT="0" distB="0" distL="114300" distR="114300" simplePos="0" relativeHeight="251669504" behindDoc="0" locked="0" layoutInCell="1" allowOverlap="1" wp14:anchorId="40786951" wp14:editId="666D2110">
                <wp:simplePos x="0" y="0"/>
                <wp:positionH relativeFrom="column">
                  <wp:posOffset>571500</wp:posOffset>
                </wp:positionH>
                <wp:positionV relativeFrom="paragraph">
                  <wp:posOffset>13334</wp:posOffset>
                </wp:positionV>
                <wp:extent cx="4632325" cy="2657475"/>
                <wp:effectExtent l="0" t="0" r="15875" b="28575"/>
                <wp:wrapNone/>
                <wp:docPr id="13" name="Group 13"/>
                <wp:cNvGraphicFramePr/>
                <a:graphic xmlns:a="http://schemas.openxmlformats.org/drawingml/2006/main">
                  <a:graphicData uri="http://schemas.microsoft.com/office/word/2010/wordprocessingGroup">
                    <wpg:wgp>
                      <wpg:cNvGrpSpPr/>
                      <wpg:grpSpPr>
                        <a:xfrm>
                          <a:off x="0" y="0"/>
                          <a:ext cx="4632325" cy="2657475"/>
                          <a:chOff x="0" y="-1"/>
                          <a:chExt cx="4632325" cy="2657475"/>
                        </a:xfrm>
                      </wpg:grpSpPr>
                      <wps:wsp>
                        <wps:cNvPr id="22" name="Down Arrow 22"/>
                        <wps:cNvSpPr/>
                        <wps:spPr>
                          <a:xfrm flipH="1">
                            <a:off x="2209800" y="1657350"/>
                            <a:ext cx="202019" cy="334999"/>
                          </a:xfrm>
                          <a:prstGeom prst="downArrow">
                            <a:avLst/>
                          </a:prstGeom>
                          <a:solidFill>
                            <a:sysClr val="windowText" lastClr="000000">
                              <a:lumMod val="50000"/>
                              <a:lumOff val="50000"/>
                            </a:sysClr>
                          </a:solidFill>
                          <a:ln w="12700" cap="flat" cmpd="sng" algn="ctr">
                            <a:solidFill>
                              <a:sysClr val="windowText" lastClr="000000">
                                <a:lumMod val="50000"/>
                                <a:lumOff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ounded Rectangle 2"/>
                        <wps:cNvSpPr/>
                        <wps:spPr>
                          <a:xfrm>
                            <a:off x="0" y="-1"/>
                            <a:ext cx="4632325" cy="1743075"/>
                          </a:xfrm>
                          <a:prstGeom prst="roundRect">
                            <a:avLst/>
                          </a:prstGeom>
                          <a:solidFill>
                            <a:srgbClr val="44546A">
                              <a:lumMod val="40000"/>
                              <a:lumOff val="60000"/>
                            </a:srgbClr>
                          </a:solidFill>
                          <a:ln w="12700" cap="flat" cmpd="sng" algn="ctr">
                            <a:solidFill>
                              <a:sysClr val="windowText" lastClr="000000"/>
                            </a:solidFill>
                            <a:prstDash val="solid"/>
                            <a:miter lim="800000"/>
                          </a:ln>
                          <a:effectLst/>
                        </wps:spPr>
                        <wps:txbx>
                          <w:txbxContent>
                            <w:p w14:paraId="0AF16748" w14:textId="77777777" w:rsidR="00DC306B" w:rsidRPr="003F3013" w:rsidRDefault="00DC306B" w:rsidP="00DC306B">
                              <w:pPr>
                                <w:spacing w:line="257" w:lineRule="auto"/>
                                <w:jc w:val="center"/>
                                <w:rPr>
                                  <w:rFonts w:cs="Calibri"/>
                                  <w:b/>
                                  <w:color w:val="000000"/>
                                </w:rPr>
                              </w:pPr>
                              <w:r w:rsidRPr="003F3013">
                                <w:rPr>
                                  <w:rFonts w:cs="Calibri"/>
                                  <w:b/>
                                  <w:color w:val="000000"/>
                                  <w:u w:val="single"/>
                                </w:rPr>
                                <w:t>Identification</w:t>
                              </w:r>
                            </w:p>
                            <w:p w14:paraId="6A13F511" w14:textId="77777777" w:rsidR="00DC306B" w:rsidRPr="003F3013" w:rsidRDefault="00DC306B" w:rsidP="00DC306B">
                              <w:pPr>
                                <w:spacing w:line="257" w:lineRule="auto"/>
                                <w:jc w:val="center"/>
                                <w:rPr>
                                  <w:rFonts w:cs="Calibri"/>
                                  <w:color w:val="000000"/>
                                  <w:szCs w:val="18"/>
                                </w:rPr>
                              </w:pPr>
                              <w:r w:rsidRPr="003F3013">
                                <w:rPr>
                                  <w:rFonts w:cs="Calibri"/>
                                  <w:color w:val="000000"/>
                                  <w:szCs w:val="18"/>
                                </w:rPr>
                                <w:t>Records identified through database searches and other sources</w:t>
                              </w:r>
                            </w:p>
                            <w:tbl>
                              <w:tblPr>
                                <w:tblStyle w:val="TableGrid1"/>
                                <w:tblW w:w="0" w:type="auto"/>
                                <w:jc w:val="center"/>
                                <w:tblLook w:val="04A0" w:firstRow="1" w:lastRow="0" w:firstColumn="1" w:lastColumn="0" w:noHBand="0" w:noVBand="1"/>
                              </w:tblPr>
                              <w:tblGrid>
                                <w:gridCol w:w="2402"/>
                                <w:gridCol w:w="3549"/>
                              </w:tblGrid>
                              <w:tr w:rsidR="00DC306B" w:rsidRPr="00613350" w14:paraId="6F51586C" w14:textId="77777777" w:rsidTr="00094E5D">
                                <w:trPr>
                                  <w:trHeight w:val="318"/>
                                  <w:jc w:val="center"/>
                                </w:trPr>
                                <w:tc>
                                  <w:tcPr>
                                    <w:tcW w:w="0" w:type="auto"/>
                                  </w:tcPr>
                                  <w:p w14:paraId="1AAD8B0F" w14:textId="77777777" w:rsidR="00DC306B" w:rsidRPr="003F3013" w:rsidRDefault="00DC306B" w:rsidP="00094E5D">
                                    <w:pPr>
                                      <w:pStyle w:val="NoSpacing"/>
                                      <w:rPr>
                                        <w:color w:val="000000"/>
                                      </w:rPr>
                                    </w:pPr>
                                    <w:r w:rsidRPr="003F3013">
                                      <w:rPr>
                                        <w:color w:val="000000"/>
                                      </w:rPr>
                                      <w:t>Medline: 1</w:t>
                                    </w:r>
                                    <w:r>
                                      <w:rPr>
                                        <w:color w:val="000000"/>
                                      </w:rPr>
                                      <w:t>789</w:t>
                                    </w:r>
                                  </w:p>
                                </w:tc>
                                <w:tc>
                                  <w:tcPr>
                                    <w:tcW w:w="0" w:type="auto"/>
                                  </w:tcPr>
                                  <w:p w14:paraId="0EBC77EC" w14:textId="77777777" w:rsidR="00DC306B" w:rsidRPr="003F3013" w:rsidRDefault="00DC306B" w:rsidP="00094E5D">
                                    <w:pPr>
                                      <w:rPr>
                                        <w:rFonts w:cs="Calibri"/>
                                        <w:color w:val="000000"/>
                                      </w:rPr>
                                    </w:pPr>
                                    <w:r w:rsidRPr="003F3013">
                                      <w:rPr>
                                        <w:rFonts w:cs="Calibri"/>
                                        <w:color w:val="000000"/>
                                      </w:rPr>
                                      <w:t xml:space="preserve">CINAHL: </w:t>
                                    </w:r>
                                    <w:r>
                                      <w:rPr>
                                        <w:rFonts w:cs="Calibri"/>
                                        <w:color w:val="000000"/>
                                      </w:rPr>
                                      <w:t>4027</w:t>
                                    </w:r>
                                  </w:p>
                                </w:tc>
                              </w:tr>
                              <w:tr w:rsidR="00DC306B" w:rsidRPr="00613350" w14:paraId="7869D993" w14:textId="77777777" w:rsidTr="00094E5D">
                                <w:trPr>
                                  <w:trHeight w:val="269"/>
                                  <w:jc w:val="center"/>
                                </w:trPr>
                                <w:tc>
                                  <w:tcPr>
                                    <w:tcW w:w="0" w:type="auto"/>
                                  </w:tcPr>
                                  <w:p w14:paraId="1EBA1036" w14:textId="77777777" w:rsidR="00DC306B" w:rsidRPr="003F3013" w:rsidRDefault="00DC306B" w:rsidP="00094E5D">
                                    <w:pPr>
                                      <w:rPr>
                                        <w:rFonts w:cs="Calibri"/>
                                        <w:color w:val="000000"/>
                                      </w:rPr>
                                    </w:pPr>
                                    <w:r w:rsidRPr="003F3013">
                                      <w:rPr>
                                        <w:rFonts w:cs="Calibri"/>
                                        <w:color w:val="000000"/>
                                      </w:rPr>
                                      <w:t>EMBASE: 1091</w:t>
                                    </w:r>
                                  </w:p>
                                </w:tc>
                                <w:tc>
                                  <w:tcPr>
                                    <w:tcW w:w="0" w:type="auto"/>
                                  </w:tcPr>
                                  <w:p w14:paraId="630CAD86" w14:textId="77777777" w:rsidR="00DC306B" w:rsidRPr="003F3013" w:rsidRDefault="00DC306B" w:rsidP="00094E5D">
                                    <w:pPr>
                                      <w:rPr>
                                        <w:rFonts w:cs="Calibri"/>
                                        <w:color w:val="000000"/>
                                      </w:rPr>
                                    </w:pPr>
                                    <w:proofErr w:type="spellStart"/>
                                    <w:r w:rsidRPr="003F3013">
                                      <w:rPr>
                                        <w:rFonts w:cs="Calibri"/>
                                        <w:color w:val="000000"/>
                                      </w:rPr>
                                      <w:t>Psychinfo</w:t>
                                    </w:r>
                                    <w:proofErr w:type="spellEnd"/>
                                    <w:r w:rsidRPr="003F3013">
                                      <w:rPr>
                                        <w:rFonts w:cs="Calibri"/>
                                        <w:color w:val="000000"/>
                                      </w:rPr>
                                      <w:t xml:space="preserve">: </w:t>
                                    </w:r>
                                    <w:r>
                                      <w:rPr>
                                        <w:rFonts w:cs="Calibri"/>
                                        <w:color w:val="000000"/>
                                      </w:rPr>
                                      <w:t>502</w:t>
                                    </w:r>
                                  </w:p>
                                </w:tc>
                              </w:tr>
                              <w:tr w:rsidR="00DC306B" w:rsidRPr="00613350" w14:paraId="1D9769F0" w14:textId="77777777" w:rsidTr="00094E5D">
                                <w:trPr>
                                  <w:trHeight w:val="540"/>
                                  <w:jc w:val="center"/>
                                </w:trPr>
                                <w:tc>
                                  <w:tcPr>
                                    <w:tcW w:w="0" w:type="auto"/>
                                  </w:tcPr>
                                  <w:p w14:paraId="0FCCCBD3" w14:textId="77777777" w:rsidR="00DC306B" w:rsidRPr="003F3013" w:rsidRDefault="00DC306B" w:rsidP="00094E5D">
                                    <w:pPr>
                                      <w:rPr>
                                        <w:rFonts w:cs="Calibri"/>
                                        <w:color w:val="000000"/>
                                      </w:rPr>
                                    </w:pPr>
                                    <w:r w:rsidRPr="003F3013">
                                      <w:rPr>
                                        <w:rFonts w:cs="Calibri"/>
                                        <w:color w:val="000000"/>
                                      </w:rPr>
                                      <w:t xml:space="preserve">Cochrane Library: </w:t>
                                    </w:r>
                                    <w:r>
                                      <w:rPr>
                                        <w:rFonts w:cs="Calibri"/>
                                        <w:color w:val="000000"/>
                                      </w:rPr>
                                      <w:t>816</w:t>
                                    </w:r>
                                  </w:p>
                                </w:tc>
                                <w:tc>
                                  <w:tcPr>
                                    <w:tcW w:w="0" w:type="auto"/>
                                  </w:tcPr>
                                  <w:p w14:paraId="3EB41506" w14:textId="77777777" w:rsidR="00DC306B" w:rsidRPr="003F3013" w:rsidRDefault="00DC306B" w:rsidP="00094E5D">
                                    <w:pPr>
                                      <w:rPr>
                                        <w:rFonts w:cs="Calibri"/>
                                        <w:color w:val="000000"/>
                                      </w:rPr>
                                    </w:pPr>
                                    <w:r w:rsidRPr="003F3013">
                                      <w:rPr>
                                        <w:rFonts w:cs="Calibri"/>
                                        <w:color w:val="000000"/>
                                      </w:rPr>
                                      <w:t xml:space="preserve">Social Science Citation Index: </w:t>
                                    </w:r>
                                    <w:r>
                                      <w:rPr>
                                        <w:rFonts w:cs="Calibri"/>
                                        <w:color w:val="000000"/>
                                      </w:rPr>
                                      <w:t>6</w:t>
                                    </w:r>
                                    <w:r w:rsidRPr="003F3013">
                                      <w:rPr>
                                        <w:rFonts w:cs="Calibri"/>
                                        <w:color w:val="000000"/>
                                      </w:rPr>
                                      <w:t>4</w:t>
                                    </w:r>
                                    <w:r>
                                      <w:rPr>
                                        <w:rFonts w:cs="Calibri"/>
                                        <w:color w:val="000000"/>
                                      </w:rPr>
                                      <w:t>7</w:t>
                                    </w:r>
                                  </w:p>
                                </w:tc>
                              </w:tr>
                            </w:tbl>
                            <w:p w14:paraId="54C7DF19" w14:textId="77777777" w:rsidR="00DC306B" w:rsidRPr="003F3013" w:rsidRDefault="00DC306B" w:rsidP="00DC306B">
                              <w:pPr>
                                <w:spacing w:line="257" w:lineRule="auto"/>
                                <w:jc w:val="center"/>
                                <w:rPr>
                                  <w:rFonts w:cs="Calibri"/>
                                  <w:color w:val="000000"/>
                                  <w:szCs w:val="18"/>
                                </w:rPr>
                              </w:pPr>
                              <w:r w:rsidRPr="003F3013">
                                <w:rPr>
                                  <w:rFonts w:cs="Calibri"/>
                                  <w:color w:val="000000"/>
                                  <w:szCs w:val="18"/>
                                </w:rPr>
                                <w:t xml:space="preserve">Total records = </w:t>
                              </w:r>
                              <w:r>
                                <w:rPr>
                                  <w:rFonts w:cs="Calibri"/>
                                  <w:color w:val="000000"/>
                                  <w:szCs w:val="18"/>
                                </w:rPr>
                                <w:t>90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ounded Rectangle 3"/>
                        <wps:cNvSpPr/>
                        <wps:spPr>
                          <a:xfrm>
                            <a:off x="314325" y="1981199"/>
                            <a:ext cx="4181475" cy="676275"/>
                          </a:xfrm>
                          <a:prstGeom prst="roundRect">
                            <a:avLst/>
                          </a:prstGeom>
                          <a:solidFill>
                            <a:srgbClr val="44546A">
                              <a:lumMod val="20000"/>
                              <a:lumOff val="80000"/>
                            </a:srgbClr>
                          </a:solidFill>
                          <a:ln w="12700" cap="flat" cmpd="sng" algn="ctr">
                            <a:solidFill>
                              <a:sysClr val="windowText" lastClr="000000"/>
                            </a:solidFill>
                            <a:prstDash val="solid"/>
                            <a:miter lim="800000"/>
                          </a:ln>
                          <a:effectLst/>
                        </wps:spPr>
                        <wps:txbx>
                          <w:txbxContent>
                            <w:p w14:paraId="12C6A3CB" w14:textId="77777777" w:rsidR="00DC306B" w:rsidRPr="003F3013" w:rsidRDefault="00DC306B" w:rsidP="00DC306B">
                              <w:pPr>
                                <w:spacing w:line="257" w:lineRule="auto"/>
                                <w:jc w:val="center"/>
                                <w:rPr>
                                  <w:rFonts w:cs="Calibri"/>
                                  <w:b/>
                                  <w:color w:val="000000"/>
                                  <w:szCs w:val="18"/>
                                  <w:u w:val="single"/>
                                </w:rPr>
                              </w:pPr>
                              <w:r w:rsidRPr="003F3013">
                                <w:rPr>
                                  <w:rFonts w:cs="Calibri"/>
                                  <w:b/>
                                  <w:color w:val="000000"/>
                                  <w:szCs w:val="18"/>
                                  <w:u w:val="single"/>
                                </w:rPr>
                                <w:t>Screening</w:t>
                              </w:r>
                            </w:p>
                            <w:p w14:paraId="698650D3" w14:textId="77777777" w:rsidR="00DC306B" w:rsidRPr="003F3013" w:rsidRDefault="00DC306B" w:rsidP="00DC306B">
                              <w:pPr>
                                <w:spacing w:line="257" w:lineRule="auto"/>
                                <w:jc w:val="center"/>
                                <w:rPr>
                                  <w:rFonts w:cs="Calibri"/>
                                  <w:color w:val="000000"/>
                                  <w:szCs w:val="18"/>
                                </w:rPr>
                              </w:pPr>
                              <w:r w:rsidRPr="003F3013">
                                <w:rPr>
                                  <w:rFonts w:cs="Calibri"/>
                                  <w:color w:val="000000"/>
                                  <w:szCs w:val="18"/>
                                </w:rPr>
                                <w:t xml:space="preserve">Number of records after removal of duplicates = </w:t>
                              </w:r>
                              <w:r>
                                <w:rPr>
                                  <w:rFonts w:cs="Calibri"/>
                                  <w:color w:val="000000"/>
                                  <w:szCs w:val="18"/>
                                </w:rPr>
                                <w:t>698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40786951" id="Group 13" o:spid="_x0000_s1026" style="position:absolute;left:0;text-align:left;margin-left:45pt;margin-top:1.05pt;width:364.75pt;height:209.25pt;z-index:251669504;mso-height-relative:margin" coordorigin="" coordsize="46323,2657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&#13;&#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2" o:spid="_x0000_s1027" type="#_x0000_t67" style="position:absolute;left:22098;top:16573;width:2020;height:3350;flip:x;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" adj="15087" fillcolor="#7f7f7f" strokecolor="#7f7f7f" strokeweight="1pt"/>
                <v:roundrect id="Rounded Rectangle 2" o:spid="_x0000_s1028" style="position:absolute;width:46323;height:17430;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" fillcolor="#adb9ca" strokecolor="windowText" strokeweight="1pt">
                  <v:stroke joinstyle="miter"/>
                  <v:textbox>
                    <w:txbxContent>
                      <w:p w14:paraId="0AF16748" w14:textId="77777777" w:rsidR="00DC306B" w:rsidRPr="003F3013" w:rsidRDefault="00DC306B" w:rsidP="00DC306B">
                        <w:pPr>
                          <w:spacing w:line="257" w:lineRule="auto"/>
                          <w:jc w:val="center"/>
                          <w:rPr>
                            <w:rFonts w:cs="Calibri"/>
                            <w:b/>
                            <w:color w:val="000000"/>
                          </w:rPr>
                        </w:pPr>
                        <w:r w:rsidRPr="003F3013">
                          <w:rPr>
                            <w:rFonts w:cs="Calibri"/>
                            <w:b/>
                            <w:color w:val="000000"/>
                            <w:u w:val="single"/>
                          </w:rPr>
                          <w:t>Identification</w:t>
                        </w:r>
                      </w:p>
                      <w:p w14:paraId="6A13F511" w14:textId="77777777" w:rsidR="00DC306B" w:rsidRPr="003F3013" w:rsidRDefault="00DC306B" w:rsidP="00DC306B">
                        <w:pPr>
                          <w:spacing w:line="257" w:lineRule="auto"/>
                          <w:jc w:val="center"/>
                          <w:rPr>
                            <w:rFonts w:cs="Calibri"/>
                            <w:color w:val="000000"/>
                            <w:szCs w:val="18"/>
                          </w:rPr>
                        </w:pPr>
                        <w:r w:rsidRPr="003F3013">
                          <w:rPr>
                            <w:rFonts w:cs="Calibri"/>
                            <w:color w:val="000000"/>
                            <w:szCs w:val="18"/>
                          </w:rPr>
                          <w:t>Records identified through database searches and other sources</w:t>
                        </w:r>
                      </w:p>
                      <w:tbl>
                        <w:tblPr>
                          <w:tblStyle w:val="TableGrid1"/>
                          <w:tblW w:w="0" w:type="auto"/>
                          <w:jc w:val="center"/>
                          <w:tblLook w:val="04A0" w:firstRow="1" w:lastRow="0" w:firstColumn="1" w:lastColumn="0" w:noHBand="0" w:noVBand="1"/>
                        </w:tblPr>
                        <w:tblGrid>
                          <w:gridCol w:w="2402"/>
                          <w:gridCol w:w="3549"/>
                        </w:tblGrid>
                        <w:tr w:rsidR="00DC306B" w:rsidRPr="00613350" w14:paraId="6F51586C" w14:textId="77777777" w:rsidTr="00094E5D">
                          <w:trPr>
                            <w:trHeight w:val="318"/>
                            <w:jc w:val="center"/>
                          </w:trPr>
                          <w:tc>
                            <w:tcPr>
                              <w:tcW w:w="0" w:type="auto"/>
                            </w:tcPr>
                            <w:p w14:paraId="1AAD8B0F" w14:textId="77777777" w:rsidR="00DC306B" w:rsidRPr="003F3013" w:rsidRDefault="00DC306B" w:rsidP="00094E5D">
                              <w:pPr>
                                <w:pStyle w:val="NoSpacing"/>
                                <w:rPr>
                                  <w:color w:val="000000"/>
                                </w:rPr>
                              </w:pPr>
                              <w:r w:rsidRPr="003F3013">
                                <w:rPr>
                                  <w:color w:val="000000"/>
                                </w:rPr>
                                <w:t>Medline: 1</w:t>
                              </w:r>
                              <w:r>
                                <w:rPr>
                                  <w:color w:val="000000"/>
                                </w:rPr>
                                <w:t>789</w:t>
                              </w:r>
                            </w:p>
                          </w:tc>
                          <w:tc>
                            <w:tcPr>
                              <w:tcW w:w="0" w:type="auto"/>
                            </w:tcPr>
                            <w:p w14:paraId="0EBC77EC" w14:textId="77777777" w:rsidR="00DC306B" w:rsidRPr="003F3013" w:rsidRDefault="00DC306B" w:rsidP="00094E5D">
                              <w:pPr>
                                <w:rPr>
                                  <w:rFonts w:cs="Calibri"/>
                                  <w:color w:val="000000"/>
                                </w:rPr>
                              </w:pPr>
                              <w:r w:rsidRPr="003F3013">
                                <w:rPr>
                                  <w:rFonts w:cs="Calibri"/>
                                  <w:color w:val="000000"/>
                                </w:rPr>
                                <w:t xml:space="preserve">CINAHL: </w:t>
                              </w:r>
                              <w:r>
                                <w:rPr>
                                  <w:rFonts w:cs="Calibri"/>
                                  <w:color w:val="000000"/>
                                </w:rPr>
                                <w:t>4027</w:t>
                              </w:r>
                            </w:p>
                          </w:tc>
                        </w:tr>
                        <w:tr w:rsidR="00DC306B" w:rsidRPr="00613350" w14:paraId="7869D993" w14:textId="77777777" w:rsidTr="00094E5D">
                          <w:trPr>
                            <w:trHeight w:val="269"/>
                            <w:jc w:val="center"/>
                          </w:trPr>
                          <w:tc>
                            <w:tcPr>
                              <w:tcW w:w="0" w:type="auto"/>
                            </w:tcPr>
                            <w:p w14:paraId="1EBA1036" w14:textId="77777777" w:rsidR="00DC306B" w:rsidRPr="003F3013" w:rsidRDefault="00DC306B" w:rsidP="00094E5D">
                              <w:pPr>
                                <w:rPr>
                                  <w:rFonts w:cs="Calibri"/>
                                  <w:color w:val="000000"/>
                                </w:rPr>
                              </w:pPr>
                              <w:r w:rsidRPr="003F3013">
                                <w:rPr>
                                  <w:rFonts w:cs="Calibri"/>
                                  <w:color w:val="000000"/>
                                </w:rPr>
                                <w:t>EMBASE: 1091</w:t>
                              </w:r>
                            </w:p>
                          </w:tc>
                          <w:tc>
                            <w:tcPr>
                              <w:tcW w:w="0" w:type="auto"/>
                            </w:tcPr>
                            <w:p w14:paraId="630CAD86" w14:textId="77777777" w:rsidR="00DC306B" w:rsidRPr="003F3013" w:rsidRDefault="00DC306B" w:rsidP="00094E5D">
                              <w:pPr>
                                <w:rPr>
                                  <w:rFonts w:cs="Calibri"/>
                                  <w:color w:val="000000"/>
                                </w:rPr>
                              </w:pPr>
                              <w:proofErr w:type="spellStart"/>
                              <w:r w:rsidRPr="003F3013">
                                <w:rPr>
                                  <w:rFonts w:cs="Calibri"/>
                                  <w:color w:val="000000"/>
                                </w:rPr>
                                <w:t>Psychinfo</w:t>
                              </w:r>
                              <w:proofErr w:type="spellEnd"/>
                              <w:r w:rsidRPr="003F3013">
                                <w:rPr>
                                  <w:rFonts w:cs="Calibri"/>
                                  <w:color w:val="000000"/>
                                </w:rPr>
                                <w:t xml:space="preserve">: </w:t>
                              </w:r>
                              <w:r>
                                <w:rPr>
                                  <w:rFonts w:cs="Calibri"/>
                                  <w:color w:val="000000"/>
                                </w:rPr>
                                <w:t>502</w:t>
                              </w:r>
                            </w:p>
                          </w:tc>
                        </w:tr>
                        <w:tr w:rsidR="00DC306B" w:rsidRPr="00613350" w14:paraId="1D9769F0" w14:textId="77777777" w:rsidTr="00094E5D">
                          <w:trPr>
                            <w:trHeight w:val="540"/>
                            <w:jc w:val="center"/>
                          </w:trPr>
                          <w:tc>
                            <w:tcPr>
                              <w:tcW w:w="0" w:type="auto"/>
                            </w:tcPr>
                            <w:p w14:paraId="0FCCCBD3" w14:textId="77777777" w:rsidR="00DC306B" w:rsidRPr="003F3013" w:rsidRDefault="00DC306B" w:rsidP="00094E5D">
                              <w:pPr>
                                <w:rPr>
                                  <w:rFonts w:cs="Calibri"/>
                                  <w:color w:val="000000"/>
                                </w:rPr>
                              </w:pPr>
                              <w:r w:rsidRPr="003F3013">
                                <w:rPr>
                                  <w:rFonts w:cs="Calibri"/>
                                  <w:color w:val="000000"/>
                                </w:rPr>
                                <w:t xml:space="preserve">Cochrane Library: </w:t>
                              </w:r>
                              <w:r>
                                <w:rPr>
                                  <w:rFonts w:cs="Calibri"/>
                                  <w:color w:val="000000"/>
                                </w:rPr>
                                <w:t>816</w:t>
                              </w:r>
                            </w:p>
                          </w:tc>
                          <w:tc>
                            <w:tcPr>
                              <w:tcW w:w="0" w:type="auto"/>
                            </w:tcPr>
                            <w:p w14:paraId="3EB41506" w14:textId="77777777" w:rsidR="00DC306B" w:rsidRPr="003F3013" w:rsidRDefault="00DC306B" w:rsidP="00094E5D">
                              <w:pPr>
                                <w:rPr>
                                  <w:rFonts w:cs="Calibri"/>
                                  <w:color w:val="000000"/>
                                </w:rPr>
                              </w:pPr>
                              <w:r w:rsidRPr="003F3013">
                                <w:rPr>
                                  <w:rFonts w:cs="Calibri"/>
                                  <w:color w:val="000000"/>
                                </w:rPr>
                                <w:t xml:space="preserve">Social Science Citation Index: </w:t>
                              </w:r>
                              <w:r>
                                <w:rPr>
                                  <w:rFonts w:cs="Calibri"/>
                                  <w:color w:val="000000"/>
                                </w:rPr>
                                <w:t>6</w:t>
                              </w:r>
                              <w:r w:rsidRPr="003F3013">
                                <w:rPr>
                                  <w:rFonts w:cs="Calibri"/>
                                  <w:color w:val="000000"/>
                                </w:rPr>
                                <w:t>4</w:t>
                              </w:r>
                              <w:r>
                                <w:rPr>
                                  <w:rFonts w:cs="Calibri"/>
                                  <w:color w:val="000000"/>
                                </w:rPr>
                                <w:t>7</w:t>
                              </w:r>
                            </w:p>
                          </w:tc>
                        </w:tr>
                      </w:tbl>
                      <w:p w14:paraId="54C7DF19" w14:textId="77777777" w:rsidR="00DC306B" w:rsidRPr="003F3013" w:rsidRDefault="00DC306B" w:rsidP="00DC306B">
                        <w:pPr>
                          <w:spacing w:line="257" w:lineRule="auto"/>
                          <w:jc w:val="center"/>
                          <w:rPr>
                            <w:rFonts w:cs="Calibri"/>
                            <w:color w:val="000000"/>
                            <w:szCs w:val="18"/>
                          </w:rPr>
                        </w:pPr>
                        <w:r w:rsidRPr="003F3013">
                          <w:rPr>
                            <w:rFonts w:cs="Calibri"/>
                            <w:color w:val="000000"/>
                            <w:szCs w:val="18"/>
                          </w:rPr>
                          <w:t xml:space="preserve">Total records = </w:t>
                        </w:r>
                        <w:r>
                          <w:rPr>
                            <w:rFonts w:cs="Calibri"/>
                            <w:color w:val="000000"/>
                            <w:szCs w:val="18"/>
                          </w:rPr>
                          <w:t>9003</w:t>
                        </w:r>
                      </w:p>
                    </w:txbxContent>
                  </v:textbox>
                </v:roundrect>
                <v:roundrect id="Rounded Rectangle 3" o:spid="_x0000_s1029" style="position:absolute;left:3143;top:19811;width:41815;height:6763;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" fillcolor="#d6dce5" strokecolor="windowText" strokeweight="1pt">
                  <v:stroke joinstyle="miter"/>
                  <v:textbox>
                    <w:txbxContent>
                      <w:p w14:paraId="12C6A3CB" w14:textId="77777777" w:rsidR="00DC306B" w:rsidRPr="003F3013" w:rsidRDefault="00DC306B" w:rsidP="00DC306B">
                        <w:pPr>
                          <w:spacing w:line="257" w:lineRule="auto"/>
                          <w:jc w:val="center"/>
                          <w:rPr>
                            <w:rFonts w:cs="Calibri"/>
                            <w:b/>
                            <w:color w:val="000000"/>
                            <w:szCs w:val="18"/>
                            <w:u w:val="single"/>
                          </w:rPr>
                        </w:pPr>
                        <w:r w:rsidRPr="003F3013">
                          <w:rPr>
                            <w:rFonts w:cs="Calibri"/>
                            <w:b/>
                            <w:color w:val="000000"/>
                            <w:szCs w:val="18"/>
                            <w:u w:val="single"/>
                          </w:rPr>
                          <w:t>Screening</w:t>
                        </w:r>
                      </w:p>
                      <w:p w14:paraId="698650D3" w14:textId="77777777" w:rsidR="00DC306B" w:rsidRPr="003F3013" w:rsidRDefault="00DC306B" w:rsidP="00DC306B">
                        <w:pPr>
                          <w:spacing w:line="257" w:lineRule="auto"/>
                          <w:jc w:val="center"/>
                          <w:rPr>
                            <w:rFonts w:cs="Calibri"/>
                            <w:color w:val="000000"/>
                            <w:szCs w:val="18"/>
                          </w:rPr>
                        </w:pPr>
                        <w:r w:rsidRPr="003F3013">
                          <w:rPr>
                            <w:rFonts w:cs="Calibri"/>
                            <w:color w:val="000000"/>
                            <w:szCs w:val="18"/>
                          </w:rPr>
                          <w:t xml:space="preserve">Number of records after removal of duplicates = </w:t>
                        </w:r>
                        <w:r>
                          <w:rPr>
                            <w:rFonts w:cs="Calibri"/>
                            <w:color w:val="000000"/>
                            <w:szCs w:val="18"/>
                          </w:rPr>
                          <w:t>6986</w:t>
                        </w:r>
                      </w:p>
                    </w:txbxContent>
                  </v:textbox>
                </v:roundrect>
              </v:group>
            </w:pict>
          </mc:Fallback>
        </mc:AlternateContent>
      </w:r>
    </w:p>
    <w:p w14:paraId="7DDB6DDA" w14:textId="77777777" w:rsidR="00DC306B" w:rsidRPr="00DC306B" w:rsidRDefault="00DC306B" w:rsidP="00DC306B">
      <w:pPr>
        <w:suppressAutoHyphens/>
        <w:spacing w:after="160" w:line="256" w:lineRule="auto"/>
        <w:jc w:val="both"/>
        <w:rPr>
          <w:rFonts w:ascii="Calibri" w:eastAsia="WenQuanYi Micro Hei" w:hAnsi="Calibri" w:cs="Calibri"/>
          <w:b/>
          <w:lang w:val="en-GB"/>
        </w:rPr>
      </w:pPr>
    </w:p>
    <w:p w14:paraId="661245E5" w14:textId="77777777" w:rsidR="00DC306B" w:rsidRPr="00DC306B" w:rsidRDefault="00DC306B" w:rsidP="00DC306B">
      <w:pPr>
        <w:suppressAutoHyphens/>
        <w:spacing w:after="160" w:line="256" w:lineRule="auto"/>
        <w:jc w:val="both"/>
        <w:rPr>
          <w:rFonts w:ascii="Calibri" w:eastAsia="WenQuanYi Micro Hei" w:hAnsi="Calibri" w:cs="Calibri"/>
          <w:b/>
          <w:lang w:val="en-GB"/>
        </w:rPr>
      </w:pPr>
      <w:r w:rsidRPr="00DC306B">
        <w:rPr>
          <w:rFonts w:ascii="Calibri" w:eastAsia="WenQuanYi Micro Hei" w:hAnsi="Calibri" w:cs="Calibri"/>
          <w:lang w:val="en-GB"/>
        </w:rPr>
        <w:t xml:space="preserve"> </w:t>
      </w:r>
    </w:p>
    <w:p w14:paraId="661057C0" w14:textId="77777777" w:rsidR="00DC306B" w:rsidRPr="00DC306B" w:rsidRDefault="00DC306B" w:rsidP="00DC306B">
      <w:pPr>
        <w:suppressAutoHyphens/>
        <w:spacing w:after="160" w:line="256" w:lineRule="auto"/>
        <w:jc w:val="both"/>
        <w:rPr>
          <w:rFonts w:ascii="Calibri" w:eastAsia="WenQuanYi Micro Hei" w:hAnsi="Calibri" w:cs="Calibri"/>
          <w:lang w:val="en-GB"/>
        </w:rPr>
      </w:pPr>
    </w:p>
    <w:p w14:paraId="1C0360BB" w14:textId="77777777" w:rsidR="00DC306B" w:rsidRPr="00DC306B" w:rsidRDefault="00DC306B" w:rsidP="00DC306B">
      <w:pPr>
        <w:suppressAutoHyphens/>
        <w:spacing w:after="160" w:line="256" w:lineRule="auto"/>
        <w:jc w:val="both"/>
        <w:rPr>
          <w:rFonts w:ascii="Calibri" w:eastAsia="WenQuanYi Micro Hei" w:hAnsi="Calibri" w:cs="Calibri"/>
          <w:lang w:val="en-GB"/>
        </w:rPr>
      </w:pPr>
    </w:p>
    <w:p w14:paraId="48A2A2B3" w14:textId="77777777" w:rsidR="00DC306B" w:rsidRPr="00DC306B" w:rsidRDefault="00DC306B" w:rsidP="00DC306B">
      <w:pPr>
        <w:suppressAutoHyphens/>
        <w:spacing w:after="160" w:line="256" w:lineRule="auto"/>
        <w:jc w:val="both"/>
        <w:rPr>
          <w:rFonts w:ascii="Calibri" w:eastAsia="WenQuanYi Micro Hei" w:hAnsi="Calibri" w:cs="Calibri"/>
          <w:lang w:val="en-GB"/>
        </w:rPr>
      </w:pPr>
    </w:p>
    <w:p w14:paraId="224892C8" w14:textId="77777777" w:rsidR="00DC306B" w:rsidRPr="00DC306B" w:rsidRDefault="00DC306B" w:rsidP="00DC306B">
      <w:pPr>
        <w:suppressAutoHyphens/>
        <w:spacing w:after="160" w:line="256" w:lineRule="auto"/>
        <w:jc w:val="both"/>
        <w:rPr>
          <w:rFonts w:ascii="Calibri" w:eastAsia="WenQuanYi Micro Hei" w:hAnsi="Calibri" w:cs="Calibri"/>
          <w:lang w:val="en-GB"/>
        </w:rPr>
      </w:pPr>
    </w:p>
    <w:p w14:paraId="5533CFC2" w14:textId="77777777" w:rsidR="00DC306B" w:rsidRPr="00DC306B" w:rsidRDefault="00DC306B" w:rsidP="00DC306B">
      <w:pPr>
        <w:suppressAutoHyphens/>
        <w:spacing w:after="160" w:line="256" w:lineRule="auto"/>
        <w:jc w:val="both"/>
        <w:rPr>
          <w:rFonts w:ascii="Calibri" w:eastAsia="WenQuanYi Micro Hei" w:hAnsi="Calibri" w:cs="Calibri"/>
          <w:lang w:val="en-GB"/>
        </w:rPr>
      </w:pPr>
    </w:p>
    <w:p w14:paraId="3FB61BCB" w14:textId="77777777" w:rsidR="00DC306B" w:rsidRPr="00DC306B" w:rsidRDefault="00DC306B" w:rsidP="00DC306B">
      <w:pPr>
        <w:suppressAutoHyphens/>
        <w:spacing w:after="160" w:line="256" w:lineRule="auto"/>
        <w:jc w:val="both"/>
        <w:rPr>
          <w:rFonts w:ascii="Calibri" w:eastAsia="WenQuanYi Micro Hei" w:hAnsi="Calibri" w:cs="Calibri"/>
          <w:lang w:val="en-GB"/>
        </w:rPr>
      </w:pPr>
      <w:r w:rsidRPr="00DC306B">
        <w:rPr>
          <w:rFonts w:ascii="Calibri" w:eastAsia="WenQuanYi Micro Hei" w:hAnsi="Calibri" w:cs="Calibri"/>
          <w:b/>
          <w:noProof/>
          <w:lang w:val="en-GB" w:eastAsia="zh-CN"/>
        </w:rPr>
        <mc:AlternateContent>
          <mc:Choice Requires="wps">
            <w:drawing>
              <wp:anchor distT="0" distB="0" distL="114300" distR="114300" simplePos="0" relativeHeight="251668480" behindDoc="0" locked="0" layoutInCell="1" allowOverlap="1" wp14:anchorId="039A5E73" wp14:editId="54260A03">
                <wp:simplePos x="0" y="0"/>
                <wp:positionH relativeFrom="column">
                  <wp:posOffset>2819400</wp:posOffset>
                </wp:positionH>
                <wp:positionV relativeFrom="paragraph">
                  <wp:posOffset>133350</wp:posOffset>
                </wp:positionV>
                <wp:extent cx="104775" cy="424815"/>
                <wp:effectExtent l="19050" t="0" r="47625" b="32385"/>
                <wp:wrapNone/>
                <wp:docPr id="23" name="Down Arrow 23"/>
                <wp:cNvGraphicFramePr/>
                <a:graphic xmlns:a="http://schemas.openxmlformats.org/drawingml/2006/main">
                  <a:graphicData uri="http://schemas.microsoft.com/office/word/2010/wordprocessingShape">
                    <wps:wsp>
                      <wps:cNvSpPr/>
                      <wps:spPr>
                        <a:xfrm>
                          <a:off x="0" y="0"/>
                          <a:ext cx="104775" cy="424815"/>
                        </a:xfrm>
                        <a:prstGeom prst="downArrow">
                          <a:avLst/>
                        </a:prstGeom>
                        <a:solidFill>
                          <a:sysClr val="windowText" lastClr="000000">
                            <a:lumMod val="50000"/>
                            <a:lumOff val="50000"/>
                          </a:sysClr>
                        </a:solidFill>
                        <a:ln w="12700" cap="flat" cmpd="sng" algn="ctr">
                          <a:solidFill>
                            <a:sysClr val="windowText" lastClr="000000">
                              <a:lumMod val="50000"/>
                              <a:lumOff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F42F3F" id="Down Arrow 23" o:spid="_x0000_s1026" type="#_x0000_t67" style="position:absolute;margin-left:222pt;margin-top:10.5pt;width:8.25pt;height:33.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" adj="18936" fillcolor="#7f7f7f" strokecolor="#7f7f7f" strokeweight="1pt"/>
            </w:pict>
          </mc:Fallback>
        </mc:AlternateContent>
      </w:r>
    </w:p>
    <w:p w14:paraId="48551E2D" w14:textId="77777777" w:rsidR="00DC306B" w:rsidRPr="00DC306B" w:rsidRDefault="00DC306B" w:rsidP="00DC306B">
      <w:pPr>
        <w:suppressAutoHyphens/>
        <w:spacing w:after="160" w:line="256" w:lineRule="auto"/>
        <w:jc w:val="both"/>
        <w:rPr>
          <w:rFonts w:ascii="Calibri" w:eastAsia="WenQuanYi Micro Hei" w:hAnsi="Calibri" w:cs="Calibri"/>
          <w:lang w:val="en-GB"/>
        </w:rPr>
      </w:pPr>
      <w:r w:rsidRPr="00DC306B">
        <w:rPr>
          <w:rFonts w:ascii="Calibri" w:eastAsia="WenQuanYi Micro Hei" w:hAnsi="Calibri" w:cs="Calibri"/>
          <w:b/>
          <w:noProof/>
          <w:lang w:val="en-GB" w:eastAsia="zh-CN"/>
        </w:rPr>
        <mc:AlternateContent>
          <mc:Choice Requires="wps">
            <w:drawing>
              <wp:anchor distT="0" distB="0" distL="114300" distR="114300" simplePos="0" relativeHeight="251681792" behindDoc="0" locked="0" layoutInCell="1" allowOverlap="1" wp14:anchorId="525B03AF" wp14:editId="08A92E50">
                <wp:simplePos x="0" y="0"/>
                <wp:positionH relativeFrom="column">
                  <wp:posOffset>4257675</wp:posOffset>
                </wp:positionH>
                <wp:positionV relativeFrom="paragraph">
                  <wp:posOffset>294640</wp:posOffset>
                </wp:positionV>
                <wp:extent cx="1814195" cy="428625"/>
                <wp:effectExtent l="0" t="0" r="14605" b="28575"/>
                <wp:wrapNone/>
                <wp:docPr id="14" name="Rounded Rectangle 14"/>
                <wp:cNvGraphicFramePr/>
                <a:graphic xmlns:a="http://schemas.openxmlformats.org/drawingml/2006/main">
                  <a:graphicData uri="http://schemas.microsoft.com/office/word/2010/wordprocessingShape">
                    <wps:wsp>
                      <wps:cNvSpPr/>
                      <wps:spPr>
                        <a:xfrm>
                          <a:off x="0" y="0"/>
                          <a:ext cx="1814195" cy="428625"/>
                        </a:xfrm>
                        <a:prstGeom prst="roundRect">
                          <a:avLst/>
                        </a:prstGeom>
                        <a:solidFill>
                          <a:srgbClr val="44546A">
                            <a:lumMod val="20000"/>
                            <a:lumOff val="80000"/>
                          </a:srgbClr>
                        </a:solidFill>
                        <a:ln w="12700" cap="flat" cmpd="sng" algn="ctr">
                          <a:solidFill>
                            <a:sysClr val="windowText" lastClr="000000"/>
                          </a:solidFill>
                          <a:prstDash val="solid"/>
                          <a:miter lim="800000"/>
                        </a:ln>
                        <a:effectLst/>
                      </wps:spPr>
                      <wps:txbx>
                        <w:txbxContent>
                          <w:p w14:paraId="60D7A3B0" w14:textId="77777777" w:rsidR="00DC306B" w:rsidRPr="003F3013" w:rsidRDefault="00DC306B" w:rsidP="00DC306B">
                            <w:pPr>
                              <w:rPr>
                                <w:rFonts w:cs="Calibri"/>
                                <w:color w:val="000000"/>
                                <w:sz w:val="18"/>
                                <w:szCs w:val="18"/>
                              </w:rPr>
                            </w:pPr>
                            <w:r w:rsidRPr="003F3013">
                              <w:rPr>
                                <w:rFonts w:cs="Calibri"/>
                                <w:color w:val="000000"/>
                                <w:sz w:val="18"/>
                                <w:szCs w:val="18"/>
                              </w:rPr>
                              <w:t>Number of titles excluded</w:t>
                            </w:r>
                            <w:r>
                              <w:rPr>
                                <w:rFonts w:cs="Calibri"/>
                                <w:color w:val="000000"/>
                                <w:sz w:val="18"/>
                                <w:szCs w:val="18"/>
                              </w:rPr>
                              <w:t xml:space="preserve"> as not relevant </w:t>
                            </w:r>
                            <w:r w:rsidRPr="003F3013">
                              <w:rPr>
                                <w:rFonts w:cs="Calibri"/>
                                <w:color w:val="000000"/>
                                <w:sz w:val="18"/>
                                <w:szCs w:val="18"/>
                              </w:rPr>
                              <w:t xml:space="preserve">= </w:t>
                            </w:r>
                            <w:r>
                              <w:rPr>
                                <w:rFonts w:cs="Calibri"/>
                                <w:color w:val="000000"/>
                                <w:sz w:val="18"/>
                                <w:szCs w:val="18"/>
                              </w:rPr>
                              <w:t>683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25B03AF" id="Rounded Rectangle 14" o:spid="_x0000_s1030" style="position:absolute;left:0;text-align:left;margin-left:335.25pt;margin-top:23.2pt;width:142.85pt;height:33.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" fillcolor="#d6dce5" strokecolor="windowText" strokeweight="1pt">
                <v:stroke joinstyle="miter"/>
                <v:textbox>
                  <w:txbxContent>
                    <w:p w14:paraId="60D7A3B0" w14:textId="77777777" w:rsidR="00DC306B" w:rsidRPr="003F3013" w:rsidRDefault="00DC306B" w:rsidP="00DC306B">
                      <w:pPr>
                        <w:rPr>
                          <w:rFonts w:cs="Calibri"/>
                          <w:color w:val="000000"/>
                          <w:sz w:val="18"/>
                          <w:szCs w:val="18"/>
                        </w:rPr>
                      </w:pPr>
                      <w:r w:rsidRPr="003F3013">
                        <w:rPr>
                          <w:rFonts w:cs="Calibri"/>
                          <w:color w:val="000000"/>
                          <w:sz w:val="18"/>
                          <w:szCs w:val="18"/>
                        </w:rPr>
                        <w:t>Number of titles excluded</w:t>
                      </w:r>
                      <w:r>
                        <w:rPr>
                          <w:rFonts w:cs="Calibri"/>
                          <w:color w:val="000000"/>
                          <w:sz w:val="18"/>
                          <w:szCs w:val="18"/>
                        </w:rPr>
                        <w:t xml:space="preserve"> as not relevant </w:t>
                      </w:r>
                      <w:r w:rsidRPr="003F3013">
                        <w:rPr>
                          <w:rFonts w:cs="Calibri"/>
                          <w:color w:val="000000"/>
                          <w:sz w:val="18"/>
                          <w:szCs w:val="18"/>
                        </w:rPr>
                        <w:t xml:space="preserve">= </w:t>
                      </w:r>
                      <w:r>
                        <w:rPr>
                          <w:rFonts w:cs="Calibri"/>
                          <w:color w:val="000000"/>
                          <w:sz w:val="18"/>
                          <w:szCs w:val="18"/>
                        </w:rPr>
                        <w:t>6830</w:t>
                      </w:r>
                    </w:p>
                  </w:txbxContent>
                </v:textbox>
              </v:roundrect>
            </w:pict>
          </mc:Fallback>
        </mc:AlternateContent>
      </w:r>
    </w:p>
    <w:p w14:paraId="04737F9D" w14:textId="77777777" w:rsidR="00DC306B" w:rsidRPr="00DC306B" w:rsidRDefault="00DC306B" w:rsidP="00DC306B">
      <w:pPr>
        <w:suppressAutoHyphens/>
        <w:spacing w:after="160" w:line="256" w:lineRule="auto"/>
        <w:jc w:val="both"/>
        <w:rPr>
          <w:rFonts w:ascii="Calibri" w:eastAsia="WenQuanYi Micro Hei" w:hAnsi="Calibri" w:cs="Calibri"/>
          <w:lang w:val="en-GB"/>
        </w:rPr>
      </w:pPr>
      <w:r w:rsidRPr="00DC306B">
        <w:rPr>
          <w:rFonts w:ascii="Calibri" w:eastAsia="WenQuanYi Micro Hei" w:hAnsi="Calibri" w:cs="Calibri"/>
          <w:b/>
          <w:noProof/>
          <w:lang w:val="en-GB" w:eastAsia="zh-CN"/>
        </w:rPr>
        <mc:AlternateContent>
          <mc:Choice Requires="wps">
            <w:drawing>
              <wp:anchor distT="0" distB="0" distL="114300" distR="114300" simplePos="0" relativeHeight="251682816" behindDoc="0" locked="0" layoutInCell="1" allowOverlap="1" wp14:anchorId="5D626F74" wp14:editId="245A9E6B">
                <wp:simplePos x="0" y="0"/>
                <wp:positionH relativeFrom="column">
                  <wp:posOffset>3933825</wp:posOffset>
                </wp:positionH>
                <wp:positionV relativeFrom="paragraph">
                  <wp:posOffset>154304</wp:posOffset>
                </wp:positionV>
                <wp:extent cx="342900" cy="45719"/>
                <wp:effectExtent l="0" t="19050" r="38100" b="31115"/>
                <wp:wrapNone/>
                <wp:docPr id="37" name="Right Arrow 37"/>
                <wp:cNvGraphicFramePr/>
                <a:graphic xmlns:a="http://schemas.openxmlformats.org/drawingml/2006/main">
                  <a:graphicData uri="http://schemas.microsoft.com/office/word/2010/wordprocessingShape">
                    <wps:wsp>
                      <wps:cNvSpPr/>
                      <wps:spPr>
                        <a:xfrm flipV="1">
                          <a:off x="0" y="0"/>
                          <a:ext cx="342900" cy="45719"/>
                        </a:xfrm>
                        <a:prstGeom prst="rightArrow">
                          <a:avLst/>
                        </a:prstGeom>
                        <a:solidFill>
                          <a:sysClr val="windowText" lastClr="000000">
                            <a:lumMod val="50000"/>
                            <a:lumOff val="50000"/>
                          </a:sysClr>
                        </a:solidFill>
                        <a:ln w="12700" cap="flat" cmpd="sng" algn="ctr">
                          <a:solidFill>
                            <a:sysClr val="windowText" lastClr="000000">
                              <a:lumMod val="50000"/>
                              <a:lumOff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321503"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7" o:spid="_x0000_s1026" type="#_x0000_t13" style="position:absolute;margin-left:309.75pt;margin-top:12.15pt;width:27pt;height:3.6pt;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" adj="20160" fillcolor="#7f7f7f" strokecolor="#7f7f7f" strokeweight="1pt"/>
            </w:pict>
          </mc:Fallback>
        </mc:AlternateContent>
      </w:r>
      <w:r w:rsidRPr="00DC306B">
        <w:rPr>
          <w:rFonts w:ascii="Calibri" w:eastAsia="WenQuanYi Micro Hei" w:hAnsi="Calibri" w:cs="Calibri"/>
          <w:b/>
          <w:noProof/>
          <w:lang w:val="en-GB" w:eastAsia="zh-CN"/>
        </w:rPr>
        <mc:AlternateContent>
          <mc:Choice Requires="wps">
            <w:drawing>
              <wp:anchor distT="0" distB="0" distL="114300" distR="114300" simplePos="0" relativeHeight="251662336" behindDoc="0" locked="0" layoutInCell="1" allowOverlap="1" wp14:anchorId="437C2A37" wp14:editId="0D6C546E">
                <wp:simplePos x="0" y="0"/>
                <wp:positionH relativeFrom="margin">
                  <wp:align>center</wp:align>
                </wp:positionH>
                <wp:positionV relativeFrom="paragraph">
                  <wp:posOffset>5715</wp:posOffset>
                </wp:positionV>
                <wp:extent cx="2126615" cy="274320"/>
                <wp:effectExtent l="0" t="0" r="26035" b="11430"/>
                <wp:wrapNone/>
                <wp:docPr id="7" name="Rounded Rectangle 7"/>
                <wp:cNvGraphicFramePr/>
                <a:graphic xmlns:a="http://schemas.openxmlformats.org/drawingml/2006/main">
                  <a:graphicData uri="http://schemas.microsoft.com/office/word/2010/wordprocessingShape">
                    <wps:wsp>
                      <wps:cNvSpPr/>
                      <wps:spPr>
                        <a:xfrm>
                          <a:off x="0" y="0"/>
                          <a:ext cx="2126615" cy="274320"/>
                        </a:xfrm>
                        <a:prstGeom prst="roundRect">
                          <a:avLst/>
                        </a:prstGeom>
                        <a:solidFill>
                          <a:srgbClr val="44546A">
                            <a:lumMod val="20000"/>
                            <a:lumOff val="80000"/>
                          </a:srgbClr>
                        </a:solidFill>
                        <a:ln w="12700" cap="flat" cmpd="sng" algn="ctr">
                          <a:solidFill>
                            <a:sysClr val="windowText" lastClr="000000"/>
                          </a:solidFill>
                          <a:prstDash val="solid"/>
                          <a:miter lim="800000"/>
                        </a:ln>
                        <a:effectLst/>
                      </wps:spPr>
                      <wps:txbx>
                        <w:txbxContent>
                          <w:p w14:paraId="4BAF8C80" w14:textId="77777777" w:rsidR="00DC306B" w:rsidRPr="003F3013" w:rsidRDefault="00DC306B" w:rsidP="00DC306B">
                            <w:pPr>
                              <w:rPr>
                                <w:rFonts w:cs="Calibri"/>
                                <w:color w:val="000000"/>
                                <w:sz w:val="18"/>
                                <w:szCs w:val="18"/>
                              </w:rPr>
                            </w:pPr>
                            <w:r w:rsidRPr="003F3013">
                              <w:rPr>
                                <w:rFonts w:cs="Calibri"/>
                                <w:color w:val="000000"/>
                                <w:sz w:val="18"/>
                                <w:szCs w:val="18"/>
                              </w:rPr>
                              <w:t>Number of titles screened = 6</w:t>
                            </w:r>
                            <w:r>
                              <w:rPr>
                                <w:rFonts w:cs="Calibri"/>
                                <w:color w:val="000000"/>
                                <w:sz w:val="18"/>
                                <w:szCs w:val="18"/>
                              </w:rPr>
                              <w:t>98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37C2A37" id="Rounded Rectangle 7" o:spid="_x0000_s1031" style="position:absolute;left:0;text-align:left;margin-left:0;margin-top:.45pt;width:167.45pt;height:21.6pt;z-index:2516623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" fillcolor="#d6dce5" strokecolor="windowText" strokeweight="1pt">
                <v:stroke joinstyle="miter"/>
                <v:textbox>
                  <w:txbxContent>
                    <w:p w14:paraId="4BAF8C80" w14:textId="77777777" w:rsidR="00DC306B" w:rsidRPr="003F3013" w:rsidRDefault="00DC306B" w:rsidP="00DC306B">
                      <w:pPr>
                        <w:rPr>
                          <w:rFonts w:cs="Calibri"/>
                          <w:color w:val="000000"/>
                          <w:sz w:val="18"/>
                          <w:szCs w:val="18"/>
                        </w:rPr>
                      </w:pPr>
                      <w:r w:rsidRPr="003F3013">
                        <w:rPr>
                          <w:rFonts w:cs="Calibri"/>
                          <w:color w:val="000000"/>
                          <w:sz w:val="18"/>
                          <w:szCs w:val="18"/>
                        </w:rPr>
                        <w:t>Number of titles screened = 6</w:t>
                      </w:r>
                      <w:r>
                        <w:rPr>
                          <w:rFonts w:cs="Calibri"/>
                          <w:color w:val="000000"/>
                          <w:sz w:val="18"/>
                          <w:szCs w:val="18"/>
                        </w:rPr>
                        <w:t>986</w:t>
                      </w:r>
                    </w:p>
                  </w:txbxContent>
                </v:textbox>
                <w10:wrap anchorx="margin"/>
              </v:roundrect>
            </w:pict>
          </mc:Fallback>
        </mc:AlternateContent>
      </w:r>
    </w:p>
    <w:p w14:paraId="5DF366A7" w14:textId="77777777" w:rsidR="00DC306B" w:rsidRPr="00DC306B" w:rsidRDefault="00DC306B" w:rsidP="00DC306B">
      <w:pPr>
        <w:suppressAutoHyphens/>
        <w:spacing w:after="160" w:line="256" w:lineRule="auto"/>
        <w:jc w:val="both"/>
        <w:rPr>
          <w:rFonts w:ascii="Calibri" w:eastAsia="WenQuanYi Micro Hei" w:hAnsi="Calibri" w:cs="Calibri"/>
          <w:lang w:val="en-GB"/>
        </w:rPr>
      </w:pPr>
      <w:r w:rsidRPr="00DC306B">
        <w:rPr>
          <w:rFonts w:ascii="Calibri" w:eastAsia="WenQuanYi Micro Hei" w:hAnsi="Calibri" w:cs="Calibri"/>
          <w:b/>
          <w:noProof/>
          <w:lang w:val="en-GB" w:eastAsia="zh-CN"/>
        </w:rPr>
        <mc:AlternateContent>
          <mc:Choice Requires="wps">
            <w:drawing>
              <wp:anchor distT="0" distB="0" distL="114300" distR="114300" simplePos="0" relativeHeight="251671552" behindDoc="0" locked="0" layoutInCell="1" allowOverlap="1" wp14:anchorId="0FEFA847" wp14:editId="781754A0">
                <wp:simplePos x="0" y="0"/>
                <wp:positionH relativeFrom="margin">
                  <wp:posOffset>2787650</wp:posOffset>
                </wp:positionH>
                <wp:positionV relativeFrom="paragraph">
                  <wp:posOffset>5715</wp:posOffset>
                </wp:positionV>
                <wp:extent cx="114300" cy="411480"/>
                <wp:effectExtent l="19050" t="0" r="38100" b="45720"/>
                <wp:wrapNone/>
                <wp:docPr id="25" name="Down Arrow 25"/>
                <wp:cNvGraphicFramePr/>
                <a:graphic xmlns:a="http://schemas.openxmlformats.org/drawingml/2006/main">
                  <a:graphicData uri="http://schemas.microsoft.com/office/word/2010/wordprocessingShape">
                    <wps:wsp>
                      <wps:cNvSpPr/>
                      <wps:spPr>
                        <a:xfrm>
                          <a:off x="0" y="0"/>
                          <a:ext cx="114300" cy="411480"/>
                        </a:xfrm>
                        <a:prstGeom prst="downArrow">
                          <a:avLst/>
                        </a:prstGeom>
                        <a:solidFill>
                          <a:sysClr val="windowText" lastClr="000000">
                            <a:lumMod val="50000"/>
                            <a:lumOff val="50000"/>
                          </a:sysClr>
                        </a:solidFill>
                        <a:ln w="12700" cap="flat" cmpd="sng" algn="ctr">
                          <a:solidFill>
                            <a:sysClr val="windowText" lastClr="000000">
                              <a:lumMod val="50000"/>
                              <a:lumOff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8FD9FF" id="Down Arrow 25" o:spid="_x0000_s1026" type="#_x0000_t67" style="position:absolute;margin-left:219.5pt;margin-top:.45pt;width:9pt;height:32.4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" adj="18600" fillcolor="#7f7f7f" strokecolor="#7f7f7f" strokeweight="1pt">
                <w10:wrap anchorx="margin"/>
              </v:shape>
            </w:pict>
          </mc:Fallback>
        </mc:AlternateContent>
      </w:r>
    </w:p>
    <w:p w14:paraId="5DB5EC7C" w14:textId="77777777" w:rsidR="00DC306B" w:rsidRPr="00DC306B" w:rsidRDefault="00DC306B" w:rsidP="00DC306B">
      <w:pPr>
        <w:suppressAutoHyphens/>
        <w:spacing w:after="160" w:line="256" w:lineRule="auto"/>
        <w:jc w:val="both"/>
        <w:rPr>
          <w:rFonts w:ascii="Calibri" w:eastAsia="WenQuanYi Micro Hei" w:hAnsi="Calibri" w:cs="Calibri"/>
          <w:lang w:val="en-GB"/>
        </w:rPr>
      </w:pPr>
      <w:r w:rsidRPr="00DC306B">
        <w:rPr>
          <w:rFonts w:ascii="Calibri" w:eastAsia="WenQuanYi Micro Hei" w:hAnsi="Calibri" w:cs="Calibri"/>
          <w:b/>
          <w:noProof/>
          <w:lang w:val="en-GB" w:eastAsia="zh-CN"/>
        </w:rPr>
        <mc:AlternateContent>
          <mc:Choice Requires="wps">
            <w:drawing>
              <wp:anchor distT="0" distB="0" distL="114300" distR="114300" simplePos="0" relativeHeight="251676672" behindDoc="0" locked="0" layoutInCell="1" allowOverlap="1" wp14:anchorId="32167E1B" wp14:editId="23F08E94">
                <wp:simplePos x="0" y="0"/>
                <wp:positionH relativeFrom="column">
                  <wp:posOffset>3819525</wp:posOffset>
                </wp:positionH>
                <wp:positionV relativeFrom="paragraph">
                  <wp:posOffset>242570</wp:posOffset>
                </wp:positionV>
                <wp:extent cx="457200" cy="45720"/>
                <wp:effectExtent l="0" t="19050" r="38100" b="30480"/>
                <wp:wrapNone/>
                <wp:docPr id="17" name="Right Arrow 17"/>
                <wp:cNvGraphicFramePr/>
                <a:graphic xmlns:a="http://schemas.openxmlformats.org/drawingml/2006/main">
                  <a:graphicData uri="http://schemas.microsoft.com/office/word/2010/wordprocessingShape">
                    <wps:wsp>
                      <wps:cNvSpPr/>
                      <wps:spPr>
                        <a:xfrm>
                          <a:off x="0" y="0"/>
                          <a:ext cx="457200" cy="45720"/>
                        </a:xfrm>
                        <a:prstGeom prst="rightArrow">
                          <a:avLst/>
                        </a:prstGeom>
                        <a:solidFill>
                          <a:sysClr val="windowText" lastClr="000000">
                            <a:lumMod val="50000"/>
                            <a:lumOff val="50000"/>
                          </a:sysClr>
                        </a:solidFill>
                        <a:ln w="12700" cap="flat" cmpd="sng" algn="ctr">
                          <a:solidFill>
                            <a:sysClr val="windowText" lastClr="000000">
                              <a:lumMod val="50000"/>
                              <a:lumOff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DBC04D" id="Right Arrow 17" o:spid="_x0000_s1026" type="#_x0000_t13" style="position:absolute;margin-left:300.75pt;margin-top:19.1pt;width:36pt;height:3.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" adj="20520" fillcolor="#7f7f7f" strokecolor="#7f7f7f" strokeweight="1pt"/>
            </w:pict>
          </mc:Fallback>
        </mc:AlternateContent>
      </w:r>
      <w:r w:rsidRPr="00DC306B">
        <w:rPr>
          <w:rFonts w:ascii="Calibri" w:eastAsia="WenQuanYi Micro Hei" w:hAnsi="Calibri" w:cs="Calibri"/>
          <w:b/>
          <w:noProof/>
          <w:lang w:val="en-GB" w:eastAsia="zh-CN"/>
        </w:rPr>
        <mc:AlternateContent>
          <mc:Choice Requires="wps">
            <w:drawing>
              <wp:anchor distT="0" distB="0" distL="114300" distR="114300" simplePos="0" relativeHeight="251664384" behindDoc="0" locked="0" layoutInCell="1" allowOverlap="1" wp14:anchorId="5E9A8327" wp14:editId="68A662A1">
                <wp:simplePos x="0" y="0"/>
                <wp:positionH relativeFrom="column">
                  <wp:posOffset>4248150</wp:posOffset>
                </wp:positionH>
                <wp:positionV relativeFrom="paragraph">
                  <wp:posOffset>127635</wp:posOffset>
                </wp:positionV>
                <wp:extent cx="1974850" cy="438150"/>
                <wp:effectExtent l="0" t="0" r="25400" b="19050"/>
                <wp:wrapNone/>
                <wp:docPr id="15" name="Rounded Rectangle 15"/>
                <wp:cNvGraphicFramePr/>
                <a:graphic xmlns:a="http://schemas.openxmlformats.org/drawingml/2006/main">
                  <a:graphicData uri="http://schemas.microsoft.com/office/word/2010/wordprocessingShape">
                    <wps:wsp>
                      <wps:cNvSpPr/>
                      <wps:spPr>
                        <a:xfrm>
                          <a:off x="0" y="0"/>
                          <a:ext cx="1974850" cy="438150"/>
                        </a:xfrm>
                        <a:prstGeom prst="roundRect">
                          <a:avLst/>
                        </a:prstGeom>
                        <a:solidFill>
                          <a:srgbClr val="44546A">
                            <a:lumMod val="20000"/>
                            <a:lumOff val="80000"/>
                          </a:srgbClr>
                        </a:solidFill>
                        <a:ln w="12700" cap="flat" cmpd="sng" algn="ctr">
                          <a:solidFill>
                            <a:sysClr val="windowText" lastClr="000000"/>
                          </a:solidFill>
                          <a:prstDash val="solid"/>
                          <a:miter lim="800000"/>
                        </a:ln>
                        <a:effectLst/>
                      </wps:spPr>
                      <wps:txbx>
                        <w:txbxContent>
                          <w:p w14:paraId="28ADE41E" w14:textId="77777777" w:rsidR="00DC306B" w:rsidRDefault="00DC306B" w:rsidP="00DC306B">
                            <w:pPr>
                              <w:rPr>
                                <w:rFonts w:cs="Calibri"/>
                                <w:color w:val="000000"/>
                                <w:sz w:val="18"/>
                                <w:szCs w:val="18"/>
                              </w:rPr>
                            </w:pPr>
                            <w:r w:rsidRPr="003F3013">
                              <w:rPr>
                                <w:rFonts w:cs="Calibri"/>
                                <w:color w:val="000000"/>
                                <w:sz w:val="18"/>
                                <w:szCs w:val="18"/>
                              </w:rPr>
                              <w:t>Number of abstracts excluded</w:t>
                            </w:r>
                            <w:r>
                              <w:rPr>
                                <w:rFonts w:cs="Calibri"/>
                                <w:color w:val="000000"/>
                                <w:sz w:val="18"/>
                                <w:szCs w:val="18"/>
                              </w:rPr>
                              <w:t xml:space="preserve"> as not relevant</w:t>
                            </w:r>
                            <w:r w:rsidRPr="003F3013">
                              <w:rPr>
                                <w:rFonts w:cs="Calibri"/>
                                <w:color w:val="000000"/>
                                <w:sz w:val="18"/>
                                <w:szCs w:val="18"/>
                              </w:rPr>
                              <w:t xml:space="preserve"> = </w:t>
                            </w:r>
                            <w:r>
                              <w:rPr>
                                <w:rFonts w:cs="Calibri"/>
                                <w:color w:val="000000"/>
                                <w:sz w:val="18"/>
                                <w:szCs w:val="18"/>
                              </w:rPr>
                              <w:t>67</w:t>
                            </w:r>
                          </w:p>
                          <w:p w14:paraId="32150FAB" w14:textId="77777777" w:rsidR="00DC306B" w:rsidRPr="003F3013" w:rsidRDefault="00DC306B" w:rsidP="00DC306B">
                            <w:pPr>
                              <w:rPr>
                                <w:rFonts w:cs="Calibri"/>
                                <w:color w:val="000000"/>
                                <w:sz w:val="18"/>
                                <w:szCs w:val="18"/>
                              </w:rPr>
                            </w:pPr>
                            <w:r w:rsidRPr="003F3013">
                              <w:rPr>
                                <w:rFonts w:cs="Calibri"/>
                                <w:color w:val="000000"/>
                                <w:sz w:val="18"/>
                                <w:szCs w:val="18"/>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E9A8327" id="Rounded Rectangle 15" o:spid="_x0000_s1032" style="position:absolute;left:0;text-align:left;margin-left:334.5pt;margin-top:10.05pt;width:155.5pt;height:3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" fillcolor="#d6dce5" strokecolor="windowText" strokeweight="1pt">
                <v:stroke joinstyle="miter"/>
                <v:textbox>
                  <w:txbxContent>
                    <w:p w14:paraId="28ADE41E" w14:textId="77777777" w:rsidR="00DC306B" w:rsidRDefault="00DC306B" w:rsidP="00DC306B">
                      <w:pPr>
                        <w:rPr>
                          <w:rFonts w:cs="Calibri"/>
                          <w:color w:val="000000"/>
                          <w:sz w:val="18"/>
                          <w:szCs w:val="18"/>
                        </w:rPr>
                      </w:pPr>
                      <w:r w:rsidRPr="003F3013">
                        <w:rPr>
                          <w:rFonts w:cs="Calibri"/>
                          <w:color w:val="000000"/>
                          <w:sz w:val="18"/>
                          <w:szCs w:val="18"/>
                        </w:rPr>
                        <w:t>Number of abstracts excluded</w:t>
                      </w:r>
                      <w:r>
                        <w:rPr>
                          <w:rFonts w:cs="Calibri"/>
                          <w:color w:val="000000"/>
                          <w:sz w:val="18"/>
                          <w:szCs w:val="18"/>
                        </w:rPr>
                        <w:t xml:space="preserve"> as not relevant</w:t>
                      </w:r>
                      <w:r w:rsidRPr="003F3013">
                        <w:rPr>
                          <w:rFonts w:cs="Calibri"/>
                          <w:color w:val="000000"/>
                          <w:sz w:val="18"/>
                          <w:szCs w:val="18"/>
                        </w:rPr>
                        <w:t xml:space="preserve"> = </w:t>
                      </w:r>
                      <w:r>
                        <w:rPr>
                          <w:rFonts w:cs="Calibri"/>
                          <w:color w:val="000000"/>
                          <w:sz w:val="18"/>
                          <w:szCs w:val="18"/>
                        </w:rPr>
                        <w:t>67</w:t>
                      </w:r>
                    </w:p>
                    <w:p w14:paraId="32150FAB" w14:textId="77777777" w:rsidR="00DC306B" w:rsidRPr="003F3013" w:rsidRDefault="00DC306B" w:rsidP="00DC306B">
                      <w:pPr>
                        <w:rPr>
                          <w:rFonts w:cs="Calibri"/>
                          <w:color w:val="000000"/>
                          <w:sz w:val="18"/>
                          <w:szCs w:val="18"/>
                        </w:rPr>
                      </w:pPr>
                      <w:r w:rsidRPr="003F3013">
                        <w:rPr>
                          <w:rFonts w:cs="Calibri"/>
                          <w:color w:val="000000"/>
                          <w:sz w:val="18"/>
                          <w:szCs w:val="18"/>
                        </w:rPr>
                        <w:t xml:space="preserve"> </w:t>
                      </w:r>
                    </w:p>
                  </w:txbxContent>
                </v:textbox>
              </v:roundrect>
            </w:pict>
          </mc:Fallback>
        </mc:AlternateContent>
      </w:r>
      <w:r w:rsidRPr="00DC306B">
        <w:rPr>
          <w:rFonts w:ascii="Calibri" w:eastAsia="WenQuanYi Micro Hei" w:hAnsi="Calibri" w:cs="Calibri"/>
          <w:b/>
          <w:noProof/>
          <w:lang w:val="en-GB" w:eastAsia="zh-CN"/>
        </w:rPr>
        <mc:AlternateContent>
          <mc:Choice Requires="wps">
            <w:drawing>
              <wp:anchor distT="0" distB="0" distL="114300" distR="114300" simplePos="0" relativeHeight="251663360" behindDoc="0" locked="0" layoutInCell="1" allowOverlap="1" wp14:anchorId="5222B72B" wp14:editId="18D9D00E">
                <wp:simplePos x="0" y="0"/>
                <wp:positionH relativeFrom="column">
                  <wp:posOffset>1653540</wp:posOffset>
                </wp:positionH>
                <wp:positionV relativeFrom="paragraph">
                  <wp:posOffset>122555</wp:posOffset>
                </wp:positionV>
                <wp:extent cx="2131060" cy="274320"/>
                <wp:effectExtent l="0" t="0" r="27940" b="30480"/>
                <wp:wrapNone/>
                <wp:docPr id="12" name="Rounded Rectangle 12"/>
                <wp:cNvGraphicFramePr/>
                <a:graphic xmlns:a="http://schemas.openxmlformats.org/drawingml/2006/main">
                  <a:graphicData uri="http://schemas.microsoft.com/office/word/2010/wordprocessingShape">
                    <wps:wsp>
                      <wps:cNvSpPr/>
                      <wps:spPr>
                        <a:xfrm>
                          <a:off x="0" y="0"/>
                          <a:ext cx="2131060" cy="274320"/>
                        </a:xfrm>
                        <a:prstGeom prst="roundRect">
                          <a:avLst/>
                        </a:prstGeom>
                        <a:solidFill>
                          <a:srgbClr val="44546A">
                            <a:lumMod val="20000"/>
                            <a:lumOff val="80000"/>
                          </a:srgbClr>
                        </a:solidFill>
                        <a:ln w="12700" cap="flat" cmpd="sng" algn="ctr">
                          <a:solidFill>
                            <a:sysClr val="windowText" lastClr="000000"/>
                          </a:solidFill>
                          <a:prstDash val="solid"/>
                          <a:miter lim="800000"/>
                        </a:ln>
                        <a:effectLst/>
                      </wps:spPr>
                      <wps:txbx>
                        <w:txbxContent>
                          <w:p w14:paraId="6D06D282" w14:textId="77777777" w:rsidR="00DC306B" w:rsidRPr="003F3013" w:rsidRDefault="00DC306B" w:rsidP="00DC306B">
                            <w:pPr>
                              <w:rPr>
                                <w:rFonts w:cs="Calibri"/>
                                <w:color w:val="000000"/>
                                <w:sz w:val="18"/>
                                <w:szCs w:val="18"/>
                              </w:rPr>
                            </w:pPr>
                            <w:r w:rsidRPr="003F3013">
                              <w:rPr>
                                <w:rFonts w:cs="Calibri"/>
                                <w:color w:val="000000"/>
                                <w:sz w:val="18"/>
                                <w:szCs w:val="18"/>
                              </w:rPr>
                              <w:t>Nu</w:t>
                            </w:r>
                            <w:r>
                              <w:rPr>
                                <w:rFonts w:cs="Calibri"/>
                                <w:color w:val="000000"/>
                                <w:sz w:val="18"/>
                                <w:szCs w:val="18"/>
                              </w:rPr>
                              <w:t>mber of abstracts screened = 15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222B72B" id="Rounded Rectangle 12" o:spid="_x0000_s1033" style="position:absolute;left:0;text-align:left;margin-left:130.2pt;margin-top:9.65pt;width:167.8pt;height:21.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" fillcolor="#d6dce5" strokecolor="windowText" strokeweight="1pt">
                <v:stroke joinstyle="miter"/>
                <v:textbox>
                  <w:txbxContent>
                    <w:p w14:paraId="6D06D282" w14:textId="77777777" w:rsidR="00DC306B" w:rsidRPr="003F3013" w:rsidRDefault="00DC306B" w:rsidP="00DC306B">
                      <w:pPr>
                        <w:rPr>
                          <w:rFonts w:cs="Calibri"/>
                          <w:color w:val="000000"/>
                          <w:sz w:val="18"/>
                          <w:szCs w:val="18"/>
                        </w:rPr>
                      </w:pPr>
                      <w:r w:rsidRPr="003F3013">
                        <w:rPr>
                          <w:rFonts w:cs="Calibri"/>
                          <w:color w:val="000000"/>
                          <w:sz w:val="18"/>
                          <w:szCs w:val="18"/>
                        </w:rPr>
                        <w:t>Nu</w:t>
                      </w:r>
                      <w:r>
                        <w:rPr>
                          <w:rFonts w:cs="Calibri"/>
                          <w:color w:val="000000"/>
                          <w:sz w:val="18"/>
                          <w:szCs w:val="18"/>
                        </w:rPr>
                        <w:t>mber of abstracts screened = 156</w:t>
                      </w:r>
                    </w:p>
                  </w:txbxContent>
                </v:textbox>
              </v:roundrect>
            </w:pict>
          </mc:Fallback>
        </mc:AlternateContent>
      </w:r>
    </w:p>
    <w:p w14:paraId="273E2664" w14:textId="77777777" w:rsidR="00DC306B" w:rsidRPr="00DC306B" w:rsidRDefault="00DC306B" w:rsidP="00DC306B">
      <w:pPr>
        <w:suppressAutoHyphens/>
        <w:spacing w:after="160" w:line="256" w:lineRule="auto"/>
        <w:jc w:val="both"/>
        <w:rPr>
          <w:rFonts w:ascii="Calibri" w:eastAsia="WenQuanYi Micro Hei" w:hAnsi="Calibri" w:cs="Calibri"/>
          <w:lang w:val="en-GB"/>
        </w:rPr>
      </w:pPr>
      <w:r w:rsidRPr="00DC306B">
        <w:rPr>
          <w:rFonts w:ascii="Calibri" w:eastAsia="WenQuanYi Micro Hei" w:hAnsi="Calibri" w:cs="Calibri"/>
          <w:b/>
          <w:noProof/>
          <w:lang w:val="en-GB" w:eastAsia="zh-CN"/>
        </w:rPr>
        <mc:AlternateContent>
          <mc:Choice Requires="wps">
            <w:drawing>
              <wp:anchor distT="0" distB="0" distL="114300" distR="114300" simplePos="0" relativeHeight="251672576" behindDoc="0" locked="0" layoutInCell="1" allowOverlap="1" wp14:anchorId="770F5DFB" wp14:editId="23956F87">
                <wp:simplePos x="0" y="0"/>
                <wp:positionH relativeFrom="column">
                  <wp:posOffset>2793365</wp:posOffset>
                </wp:positionH>
                <wp:positionV relativeFrom="paragraph">
                  <wp:posOffset>94615</wp:posOffset>
                </wp:positionV>
                <wp:extent cx="94630" cy="478465"/>
                <wp:effectExtent l="19050" t="0" r="38735" b="36195"/>
                <wp:wrapNone/>
                <wp:docPr id="26" name="Down Arrow 26"/>
                <wp:cNvGraphicFramePr/>
                <a:graphic xmlns:a="http://schemas.openxmlformats.org/drawingml/2006/main">
                  <a:graphicData uri="http://schemas.microsoft.com/office/word/2010/wordprocessingShape">
                    <wps:wsp>
                      <wps:cNvSpPr/>
                      <wps:spPr>
                        <a:xfrm>
                          <a:off x="0" y="0"/>
                          <a:ext cx="94630" cy="478465"/>
                        </a:xfrm>
                        <a:prstGeom prst="downArrow">
                          <a:avLst/>
                        </a:prstGeom>
                        <a:solidFill>
                          <a:sysClr val="windowText" lastClr="000000">
                            <a:lumMod val="50000"/>
                            <a:lumOff val="50000"/>
                          </a:sysClr>
                        </a:solidFill>
                        <a:ln w="12700" cap="flat" cmpd="sng" algn="ctr">
                          <a:solidFill>
                            <a:sysClr val="windowText" lastClr="000000">
                              <a:lumMod val="50000"/>
                              <a:lumOff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230513" id="Down Arrow 26" o:spid="_x0000_s1026" type="#_x0000_t67" style="position:absolute;margin-left:219.95pt;margin-top:7.45pt;width:7.45pt;height:37.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" adj="19464" fillcolor="#7f7f7f" strokecolor="#7f7f7f" strokeweight="1pt"/>
            </w:pict>
          </mc:Fallback>
        </mc:AlternateContent>
      </w:r>
    </w:p>
    <w:p w14:paraId="16539FE6" w14:textId="77777777" w:rsidR="00DC306B" w:rsidRPr="00DC306B" w:rsidRDefault="00DC306B" w:rsidP="00DC306B">
      <w:pPr>
        <w:suppressAutoHyphens/>
        <w:spacing w:after="160" w:line="256" w:lineRule="auto"/>
        <w:jc w:val="both"/>
        <w:rPr>
          <w:rFonts w:ascii="Calibri" w:eastAsia="WenQuanYi Micro Hei" w:hAnsi="Calibri" w:cs="Calibri"/>
          <w:lang w:val="en-GB"/>
        </w:rPr>
      </w:pPr>
    </w:p>
    <w:p w14:paraId="2129FEAB" w14:textId="77777777" w:rsidR="00DC306B" w:rsidRPr="00DC306B" w:rsidRDefault="00DC306B" w:rsidP="00DC306B">
      <w:pPr>
        <w:suppressAutoHyphens/>
        <w:spacing w:after="160" w:line="256" w:lineRule="auto"/>
        <w:jc w:val="both"/>
        <w:rPr>
          <w:rFonts w:ascii="Calibri" w:eastAsia="WenQuanYi Micro Hei" w:hAnsi="Calibri" w:cs="Calibri"/>
          <w:lang w:val="en-GB"/>
        </w:rPr>
      </w:pPr>
      <w:r w:rsidRPr="00DC306B">
        <w:rPr>
          <w:rFonts w:ascii="Calibri" w:eastAsia="WenQuanYi Micro Hei" w:hAnsi="Calibri" w:cs="Calibri"/>
          <w:b/>
          <w:noProof/>
          <w:lang w:val="en-GB" w:eastAsia="zh-CN"/>
        </w:rPr>
        <mc:AlternateContent>
          <mc:Choice Requires="wps">
            <w:drawing>
              <wp:anchor distT="0" distB="0" distL="114300" distR="114300" simplePos="0" relativeHeight="251666432" behindDoc="0" locked="0" layoutInCell="1" allowOverlap="1" wp14:anchorId="36E465EF" wp14:editId="73275E22">
                <wp:simplePos x="0" y="0"/>
                <wp:positionH relativeFrom="column">
                  <wp:posOffset>1924050</wp:posOffset>
                </wp:positionH>
                <wp:positionV relativeFrom="paragraph">
                  <wp:posOffset>8890</wp:posOffset>
                </wp:positionV>
                <wp:extent cx="1924050" cy="781050"/>
                <wp:effectExtent l="0" t="0" r="19050" b="19050"/>
                <wp:wrapNone/>
                <wp:docPr id="19" name="Rounded Rectangle 19"/>
                <wp:cNvGraphicFramePr/>
                <a:graphic xmlns:a="http://schemas.openxmlformats.org/drawingml/2006/main">
                  <a:graphicData uri="http://schemas.microsoft.com/office/word/2010/wordprocessingShape">
                    <wps:wsp>
                      <wps:cNvSpPr/>
                      <wps:spPr>
                        <a:xfrm>
                          <a:off x="0" y="0"/>
                          <a:ext cx="1924050" cy="781050"/>
                        </a:xfrm>
                        <a:prstGeom prst="roundRect">
                          <a:avLst/>
                        </a:prstGeom>
                        <a:solidFill>
                          <a:sysClr val="window" lastClr="FFFFFF">
                            <a:lumMod val="95000"/>
                          </a:sysClr>
                        </a:solidFill>
                        <a:ln w="12700" cap="flat" cmpd="sng" algn="ctr">
                          <a:solidFill>
                            <a:sysClr val="windowText" lastClr="000000"/>
                          </a:solidFill>
                          <a:prstDash val="solid"/>
                          <a:miter lim="800000"/>
                        </a:ln>
                        <a:effectLst/>
                      </wps:spPr>
                      <wps:txbx>
                        <w:txbxContent>
                          <w:p w14:paraId="39C6B8B1" w14:textId="77777777" w:rsidR="00DC306B" w:rsidRPr="003F3013" w:rsidRDefault="00DC306B" w:rsidP="00DC306B">
                            <w:pPr>
                              <w:jc w:val="center"/>
                              <w:rPr>
                                <w:rFonts w:cs="Calibri"/>
                                <w:b/>
                                <w:color w:val="000000"/>
                                <w:szCs w:val="18"/>
                                <w:u w:val="single"/>
                              </w:rPr>
                            </w:pPr>
                            <w:r w:rsidRPr="003F3013">
                              <w:rPr>
                                <w:rFonts w:cs="Calibri"/>
                                <w:b/>
                                <w:color w:val="000000"/>
                                <w:szCs w:val="18"/>
                                <w:u w:val="single"/>
                              </w:rPr>
                              <w:t>Eligibility</w:t>
                            </w:r>
                          </w:p>
                          <w:p w14:paraId="17A834B2" w14:textId="77777777" w:rsidR="00DC306B" w:rsidRPr="003F3013" w:rsidRDefault="00DC306B" w:rsidP="00DC306B">
                            <w:pPr>
                              <w:jc w:val="center"/>
                              <w:rPr>
                                <w:rFonts w:cs="Calibri"/>
                                <w:color w:val="000000"/>
                                <w:szCs w:val="18"/>
                              </w:rPr>
                            </w:pPr>
                            <w:r w:rsidRPr="003F3013">
                              <w:rPr>
                                <w:rFonts w:cs="Calibri"/>
                                <w:color w:val="000000"/>
                                <w:sz w:val="20"/>
                                <w:szCs w:val="18"/>
                              </w:rPr>
                              <w:t xml:space="preserve">Number of full-text articles assessed for eligibility = </w:t>
                            </w:r>
                            <w:r>
                              <w:rPr>
                                <w:rFonts w:cs="Calibri"/>
                                <w:color w:val="000000"/>
                                <w:sz w:val="20"/>
                                <w:szCs w:val="18"/>
                              </w:rPr>
                              <w:t>89</w:t>
                            </w:r>
                          </w:p>
                          <w:p w14:paraId="2AFA54B3" w14:textId="77777777" w:rsidR="00DC306B" w:rsidRPr="003F3013" w:rsidRDefault="00DC306B" w:rsidP="00DC306B">
                            <w:pPr>
                              <w:jc w:val="center"/>
                              <w:rPr>
                                <w:rFonts w:cs="Calibri"/>
                                <w:color w:val="000000"/>
                                <w:sz w:val="18"/>
                                <w:szCs w:val="18"/>
                                <w:u w:val="singl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6E465EF" id="Rounded Rectangle 19" o:spid="_x0000_s1034" style="position:absolute;left:0;text-align:left;margin-left:151.5pt;margin-top:.7pt;width:151.5pt;height:6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" fillcolor="#f2f2f2" strokecolor="windowText" strokeweight="1pt">
                <v:stroke joinstyle="miter"/>
                <v:textbox>
                  <w:txbxContent>
                    <w:p w14:paraId="39C6B8B1" w14:textId="77777777" w:rsidR="00DC306B" w:rsidRPr="003F3013" w:rsidRDefault="00DC306B" w:rsidP="00DC306B">
                      <w:pPr>
                        <w:jc w:val="center"/>
                        <w:rPr>
                          <w:rFonts w:cs="Calibri"/>
                          <w:b/>
                          <w:color w:val="000000"/>
                          <w:szCs w:val="18"/>
                          <w:u w:val="single"/>
                        </w:rPr>
                      </w:pPr>
                      <w:r w:rsidRPr="003F3013">
                        <w:rPr>
                          <w:rFonts w:cs="Calibri"/>
                          <w:b/>
                          <w:color w:val="000000"/>
                          <w:szCs w:val="18"/>
                          <w:u w:val="single"/>
                        </w:rPr>
                        <w:t>Eligibility</w:t>
                      </w:r>
                    </w:p>
                    <w:p w14:paraId="17A834B2" w14:textId="77777777" w:rsidR="00DC306B" w:rsidRPr="003F3013" w:rsidRDefault="00DC306B" w:rsidP="00DC306B">
                      <w:pPr>
                        <w:jc w:val="center"/>
                        <w:rPr>
                          <w:rFonts w:cs="Calibri"/>
                          <w:color w:val="000000"/>
                          <w:szCs w:val="18"/>
                        </w:rPr>
                      </w:pPr>
                      <w:r w:rsidRPr="003F3013">
                        <w:rPr>
                          <w:rFonts w:cs="Calibri"/>
                          <w:color w:val="000000"/>
                          <w:sz w:val="20"/>
                          <w:szCs w:val="18"/>
                        </w:rPr>
                        <w:t xml:space="preserve">Number of full-text articles assessed for eligibility = </w:t>
                      </w:r>
                      <w:r>
                        <w:rPr>
                          <w:rFonts w:cs="Calibri"/>
                          <w:color w:val="000000"/>
                          <w:sz w:val="20"/>
                          <w:szCs w:val="18"/>
                        </w:rPr>
                        <w:t>89</w:t>
                      </w:r>
                    </w:p>
                    <w:p w14:paraId="2AFA54B3" w14:textId="77777777" w:rsidR="00DC306B" w:rsidRPr="003F3013" w:rsidRDefault="00DC306B" w:rsidP="00DC306B">
                      <w:pPr>
                        <w:jc w:val="center"/>
                        <w:rPr>
                          <w:rFonts w:cs="Calibri"/>
                          <w:color w:val="000000"/>
                          <w:sz w:val="18"/>
                          <w:szCs w:val="18"/>
                          <w:u w:val="single"/>
                        </w:rPr>
                      </w:pPr>
                    </w:p>
                  </w:txbxContent>
                </v:textbox>
              </v:roundrect>
            </w:pict>
          </mc:Fallback>
        </mc:AlternateContent>
      </w:r>
      <w:r w:rsidRPr="00DC306B">
        <w:rPr>
          <w:rFonts w:ascii="Calibri" w:eastAsia="WenQuanYi Micro Hei" w:hAnsi="Calibri" w:cs="Calibri"/>
          <w:b/>
          <w:noProof/>
          <w:lang w:val="en-GB" w:eastAsia="zh-CN"/>
        </w:rPr>
        <mc:AlternateContent>
          <mc:Choice Requires="wps">
            <w:drawing>
              <wp:anchor distT="0" distB="0" distL="114300" distR="114300" simplePos="0" relativeHeight="251667456" behindDoc="0" locked="0" layoutInCell="1" allowOverlap="1" wp14:anchorId="48533629" wp14:editId="3B51ADD1">
                <wp:simplePos x="0" y="0"/>
                <wp:positionH relativeFrom="column">
                  <wp:posOffset>4533900</wp:posOffset>
                </wp:positionH>
                <wp:positionV relativeFrom="paragraph">
                  <wp:posOffset>8890</wp:posOffset>
                </wp:positionV>
                <wp:extent cx="2009775" cy="2466975"/>
                <wp:effectExtent l="0" t="0" r="28575" b="28575"/>
                <wp:wrapNone/>
                <wp:docPr id="20" name="Rounded Rectangle 20"/>
                <wp:cNvGraphicFramePr/>
                <a:graphic xmlns:a="http://schemas.openxmlformats.org/drawingml/2006/main">
                  <a:graphicData uri="http://schemas.microsoft.com/office/word/2010/wordprocessingShape">
                    <wps:wsp>
                      <wps:cNvSpPr/>
                      <wps:spPr>
                        <a:xfrm>
                          <a:off x="0" y="0"/>
                          <a:ext cx="2009775" cy="2466975"/>
                        </a:xfrm>
                        <a:prstGeom prst="roundRect">
                          <a:avLst/>
                        </a:prstGeom>
                        <a:solidFill>
                          <a:sysClr val="window" lastClr="FFFFFF">
                            <a:lumMod val="95000"/>
                          </a:sysClr>
                        </a:solidFill>
                        <a:ln w="12700" cap="flat" cmpd="sng" algn="ctr">
                          <a:solidFill>
                            <a:sysClr val="windowText" lastClr="000000"/>
                          </a:solidFill>
                          <a:prstDash val="solid"/>
                          <a:miter lim="800000"/>
                        </a:ln>
                        <a:effectLst/>
                      </wps:spPr>
                      <wps:txbx>
                        <w:txbxContent>
                          <w:p w14:paraId="60902E2B" w14:textId="77777777" w:rsidR="00DC306B" w:rsidRPr="003F3013" w:rsidRDefault="00DC306B" w:rsidP="00DC306B">
                            <w:pPr>
                              <w:spacing w:line="257" w:lineRule="auto"/>
                              <w:rPr>
                                <w:rFonts w:cs="Calibri"/>
                                <w:color w:val="000000"/>
                                <w:sz w:val="18"/>
                                <w:szCs w:val="18"/>
                              </w:rPr>
                            </w:pPr>
                            <w:r w:rsidRPr="003F3013">
                              <w:rPr>
                                <w:rFonts w:cs="Calibri"/>
                                <w:color w:val="000000"/>
                                <w:sz w:val="18"/>
                                <w:szCs w:val="18"/>
                              </w:rPr>
                              <w:t>Number of full-text articles excluded =</w:t>
                            </w:r>
                          </w:p>
                          <w:p w14:paraId="16480AFB" w14:textId="77777777" w:rsidR="00DC306B" w:rsidRDefault="00DC306B" w:rsidP="00DC306B">
                            <w:pPr>
                              <w:pStyle w:val="ListParagraph"/>
                              <w:numPr>
                                <w:ilvl w:val="0"/>
                                <w:numId w:val="15"/>
                              </w:numPr>
                              <w:spacing w:line="257" w:lineRule="auto"/>
                              <w:rPr>
                                <w:color w:val="000000"/>
                                <w:sz w:val="18"/>
                                <w:szCs w:val="18"/>
                              </w:rPr>
                            </w:pPr>
                            <w:r>
                              <w:rPr>
                                <w:color w:val="000000"/>
                                <w:sz w:val="18"/>
                                <w:szCs w:val="18"/>
                              </w:rPr>
                              <w:t>Does not describe</w:t>
                            </w:r>
                            <w:r w:rsidRPr="000B7094">
                              <w:rPr>
                                <w:color w:val="000000"/>
                                <w:sz w:val="18"/>
                                <w:szCs w:val="18"/>
                              </w:rPr>
                              <w:t xml:space="preserve"> CGA in patients over 65 years =</w:t>
                            </w:r>
                            <w:r>
                              <w:rPr>
                                <w:color w:val="000000"/>
                                <w:sz w:val="18"/>
                                <w:szCs w:val="18"/>
                              </w:rPr>
                              <w:t>26</w:t>
                            </w:r>
                          </w:p>
                          <w:p w14:paraId="64D9ED1D" w14:textId="77777777" w:rsidR="00DC306B" w:rsidRPr="00447199" w:rsidRDefault="00DC306B" w:rsidP="00DC306B">
                            <w:pPr>
                              <w:pStyle w:val="ListParagraph"/>
                              <w:numPr>
                                <w:ilvl w:val="0"/>
                                <w:numId w:val="15"/>
                              </w:numPr>
                              <w:spacing w:line="257" w:lineRule="auto"/>
                              <w:rPr>
                                <w:color w:val="000000"/>
                                <w:sz w:val="18"/>
                                <w:szCs w:val="18"/>
                              </w:rPr>
                            </w:pPr>
                            <w:r>
                              <w:rPr>
                                <w:color w:val="000000"/>
                                <w:sz w:val="18"/>
                                <w:szCs w:val="18"/>
                              </w:rPr>
                              <w:t>I</w:t>
                            </w:r>
                            <w:r w:rsidRPr="000B7094">
                              <w:rPr>
                                <w:color w:val="000000"/>
                                <w:sz w:val="18"/>
                                <w:szCs w:val="18"/>
                              </w:rPr>
                              <w:t xml:space="preserve">ntervention does not involve a practitioner with the skill set </w:t>
                            </w:r>
                            <w:r>
                              <w:rPr>
                                <w:color w:val="000000"/>
                                <w:sz w:val="18"/>
                                <w:szCs w:val="18"/>
                              </w:rPr>
                              <w:t>for multi-morbidity= 13</w:t>
                            </w:r>
                          </w:p>
                          <w:p w14:paraId="176A58A4" w14:textId="77777777" w:rsidR="00DC306B" w:rsidRDefault="00DC306B" w:rsidP="00DC306B">
                            <w:pPr>
                              <w:pStyle w:val="ListParagraph"/>
                              <w:numPr>
                                <w:ilvl w:val="0"/>
                                <w:numId w:val="15"/>
                              </w:numPr>
                              <w:spacing w:line="257" w:lineRule="auto"/>
                              <w:rPr>
                                <w:color w:val="000000"/>
                                <w:sz w:val="18"/>
                                <w:szCs w:val="18"/>
                              </w:rPr>
                            </w:pPr>
                            <w:r>
                              <w:rPr>
                                <w:color w:val="000000"/>
                                <w:sz w:val="18"/>
                                <w:szCs w:val="18"/>
                              </w:rPr>
                              <w:t>Intervention not located primary care = 38</w:t>
                            </w:r>
                          </w:p>
                          <w:p w14:paraId="65D73CA7" w14:textId="77777777" w:rsidR="00DC306B" w:rsidRPr="00447199" w:rsidRDefault="00DC306B" w:rsidP="00DC306B">
                            <w:pPr>
                              <w:pStyle w:val="ListParagraph"/>
                              <w:numPr>
                                <w:ilvl w:val="0"/>
                                <w:numId w:val="15"/>
                              </w:numPr>
                              <w:spacing w:line="257" w:lineRule="auto"/>
                              <w:rPr>
                                <w:color w:val="000000"/>
                                <w:sz w:val="18"/>
                                <w:szCs w:val="18"/>
                              </w:rPr>
                            </w:pPr>
                            <w:r w:rsidRPr="000B7094">
                              <w:rPr>
                                <w:color w:val="000000"/>
                                <w:sz w:val="18"/>
                                <w:szCs w:val="18"/>
                              </w:rPr>
                              <w:t>Not written in English language= 5</w:t>
                            </w:r>
                          </w:p>
                          <w:p w14:paraId="0D3ED1E6" w14:textId="77777777" w:rsidR="00DC306B" w:rsidRPr="000B7094" w:rsidRDefault="00DC306B" w:rsidP="00DC306B">
                            <w:pPr>
                              <w:pStyle w:val="ListParagraph"/>
                              <w:numPr>
                                <w:ilvl w:val="0"/>
                                <w:numId w:val="15"/>
                              </w:numPr>
                              <w:spacing w:line="257" w:lineRule="auto"/>
                              <w:rPr>
                                <w:color w:val="000000"/>
                                <w:sz w:val="18"/>
                                <w:szCs w:val="18"/>
                              </w:rPr>
                            </w:pPr>
                            <w:r>
                              <w:rPr>
                                <w:color w:val="000000"/>
                                <w:sz w:val="18"/>
                                <w:szCs w:val="18"/>
                              </w:rPr>
                              <w:t>Unable to obtain full text=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8533629" id="Rounded Rectangle 20" o:spid="_x0000_s1035" style="position:absolute;left:0;text-align:left;margin-left:357pt;margin-top:.7pt;width:158.25pt;height:194.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" fillcolor="#f2f2f2" strokecolor="windowText" strokeweight="1pt">
                <v:stroke joinstyle="miter"/>
                <v:textbox>
                  <w:txbxContent>
                    <w:p w14:paraId="60902E2B" w14:textId="77777777" w:rsidR="00DC306B" w:rsidRPr="003F3013" w:rsidRDefault="00DC306B" w:rsidP="00DC306B">
                      <w:pPr>
                        <w:spacing w:line="257" w:lineRule="auto"/>
                        <w:rPr>
                          <w:rFonts w:cs="Calibri"/>
                          <w:color w:val="000000"/>
                          <w:sz w:val="18"/>
                          <w:szCs w:val="18"/>
                        </w:rPr>
                      </w:pPr>
                      <w:r w:rsidRPr="003F3013">
                        <w:rPr>
                          <w:rFonts w:cs="Calibri"/>
                          <w:color w:val="000000"/>
                          <w:sz w:val="18"/>
                          <w:szCs w:val="18"/>
                        </w:rPr>
                        <w:t>Number of full-text articles excluded =</w:t>
                      </w:r>
                    </w:p>
                    <w:p w14:paraId="16480AFB" w14:textId="77777777" w:rsidR="00DC306B" w:rsidRDefault="00DC306B" w:rsidP="00DC306B">
                      <w:pPr>
                        <w:pStyle w:val="ListParagraph"/>
                        <w:numPr>
                          <w:ilvl w:val="0"/>
                          <w:numId w:val="15"/>
                        </w:numPr>
                        <w:spacing w:line="257" w:lineRule="auto"/>
                        <w:rPr>
                          <w:color w:val="000000"/>
                          <w:sz w:val="18"/>
                          <w:szCs w:val="18"/>
                        </w:rPr>
                      </w:pPr>
                      <w:r>
                        <w:rPr>
                          <w:color w:val="000000"/>
                          <w:sz w:val="18"/>
                          <w:szCs w:val="18"/>
                        </w:rPr>
                        <w:t>Does not describe</w:t>
                      </w:r>
                      <w:r w:rsidRPr="000B7094">
                        <w:rPr>
                          <w:color w:val="000000"/>
                          <w:sz w:val="18"/>
                          <w:szCs w:val="18"/>
                        </w:rPr>
                        <w:t xml:space="preserve"> CGA in patients over 65 years =</w:t>
                      </w:r>
                      <w:r>
                        <w:rPr>
                          <w:color w:val="000000"/>
                          <w:sz w:val="18"/>
                          <w:szCs w:val="18"/>
                        </w:rPr>
                        <w:t>26</w:t>
                      </w:r>
                    </w:p>
                    <w:p w14:paraId="64D9ED1D" w14:textId="77777777" w:rsidR="00DC306B" w:rsidRPr="00447199" w:rsidRDefault="00DC306B" w:rsidP="00DC306B">
                      <w:pPr>
                        <w:pStyle w:val="ListParagraph"/>
                        <w:numPr>
                          <w:ilvl w:val="0"/>
                          <w:numId w:val="15"/>
                        </w:numPr>
                        <w:spacing w:line="257" w:lineRule="auto"/>
                        <w:rPr>
                          <w:color w:val="000000"/>
                          <w:sz w:val="18"/>
                          <w:szCs w:val="18"/>
                        </w:rPr>
                      </w:pPr>
                      <w:r>
                        <w:rPr>
                          <w:color w:val="000000"/>
                          <w:sz w:val="18"/>
                          <w:szCs w:val="18"/>
                        </w:rPr>
                        <w:t>I</w:t>
                      </w:r>
                      <w:r w:rsidRPr="000B7094">
                        <w:rPr>
                          <w:color w:val="000000"/>
                          <w:sz w:val="18"/>
                          <w:szCs w:val="18"/>
                        </w:rPr>
                        <w:t xml:space="preserve">ntervention does not involve a practitioner with the skill set </w:t>
                      </w:r>
                      <w:r>
                        <w:rPr>
                          <w:color w:val="000000"/>
                          <w:sz w:val="18"/>
                          <w:szCs w:val="18"/>
                        </w:rPr>
                        <w:t>for multi-morbidity= 13</w:t>
                      </w:r>
                    </w:p>
                    <w:p w14:paraId="176A58A4" w14:textId="77777777" w:rsidR="00DC306B" w:rsidRDefault="00DC306B" w:rsidP="00DC306B">
                      <w:pPr>
                        <w:pStyle w:val="ListParagraph"/>
                        <w:numPr>
                          <w:ilvl w:val="0"/>
                          <w:numId w:val="15"/>
                        </w:numPr>
                        <w:spacing w:line="257" w:lineRule="auto"/>
                        <w:rPr>
                          <w:color w:val="000000"/>
                          <w:sz w:val="18"/>
                          <w:szCs w:val="18"/>
                        </w:rPr>
                      </w:pPr>
                      <w:r>
                        <w:rPr>
                          <w:color w:val="000000"/>
                          <w:sz w:val="18"/>
                          <w:szCs w:val="18"/>
                        </w:rPr>
                        <w:t>Intervention not located primary care = 38</w:t>
                      </w:r>
                    </w:p>
                    <w:p w14:paraId="65D73CA7" w14:textId="77777777" w:rsidR="00DC306B" w:rsidRPr="00447199" w:rsidRDefault="00DC306B" w:rsidP="00DC306B">
                      <w:pPr>
                        <w:pStyle w:val="ListParagraph"/>
                        <w:numPr>
                          <w:ilvl w:val="0"/>
                          <w:numId w:val="15"/>
                        </w:numPr>
                        <w:spacing w:line="257" w:lineRule="auto"/>
                        <w:rPr>
                          <w:color w:val="000000"/>
                          <w:sz w:val="18"/>
                          <w:szCs w:val="18"/>
                        </w:rPr>
                      </w:pPr>
                      <w:r w:rsidRPr="000B7094">
                        <w:rPr>
                          <w:color w:val="000000"/>
                          <w:sz w:val="18"/>
                          <w:szCs w:val="18"/>
                        </w:rPr>
                        <w:t>Not written in English language= 5</w:t>
                      </w:r>
                    </w:p>
                    <w:p w14:paraId="0D3ED1E6" w14:textId="77777777" w:rsidR="00DC306B" w:rsidRPr="000B7094" w:rsidRDefault="00DC306B" w:rsidP="00DC306B">
                      <w:pPr>
                        <w:pStyle w:val="ListParagraph"/>
                        <w:numPr>
                          <w:ilvl w:val="0"/>
                          <w:numId w:val="15"/>
                        </w:numPr>
                        <w:spacing w:line="257" w:lineRule="auto"/>
                        <w:rPr>
                          <w:color w:val="000000"/>
                          <w:sz w:val="18"/>
                          <w:szCs w:val="18"/>
                        </w:rPr>
                      </w:pPr>
                      <w:r>
                        <w:rPr>
                          <w:color w:val="000000"/>
                          <w:sz w:val="18"/>
                          <w:szCs w:val="18"/>
                        </w:rPr>
                        <w:t>Unable to obtain full text= 3</w:t>
                      </w:r>
                    </w:p>
                  </w:txbxContent>
                </v:textbox>
              </v:roundrect>
            </w:pict>
          </mc:Fallback>
        </mc:AlternateContent>
      </w:r>
      <w:r w:rsidRPr="00DC306B">
        <w:rPr>
          <w:rFonts w:ascii="Calibri" w:eastAsia="WenQuanYi Micro Hei" w:hAnsi="Calibri" w:cs="Calibri"/>
          <w:b/>
          <w:noProof/>
          <w:lang w:val="en-GB" w:eastAsia="zh-CN"/>
        </w:rPr>
        <mc:AlternateContent>
          <mc:Choice Requires="wps">
            <w:drawing>
              <wp:anchor distT="0" distB="0" distL="114300" distR="114300" simplePos="0" relativeHeight="251661312" behindDoc="0" locked="0" layoutInCell="1" allowOverlap="1" wp14:anchorId="47860C7B" wp14:editId="7C99B78D">
                <wp:simplePos x="0" y="0"/>
                <wp:positionH relativeFrom="column">
                  <wp:posOffset>3733800</wp:posOffset>
                </wp:positionH>
                <wp:positionV relativeFrom="paragraph">
                  <wp:posOffset>19050</wp:posOffset>
                </wp:positionV>
                <wp:extent cx="914400" cy="59736"/>
                <wp:effectExtent l="0" t="19050" r="38100" b="35560"/>
                <wp:wrapNone/>
                <wp:docPr id="58" name="Right Arrow 58"/>
                <wp:cNvGraphicFramePr/>
                <a:graphic xmlns:a="http://schemas.openxmlformats.org/drawingml/2006/main">
                  <a:graphicData uri="http://schemas.microsoft.com/office/word/2010/wordprocessingShape">
                    <wps:wsp>
                      <wps:cNvSpPr/>
                      <wps:spPr>
                        <a:xfrm>
                          <a:off x="0" y="0"/>
                          <a:ext cx="914400" cy="59736"/>
                        </a:xfrm>
                        <a:prstGeom prst="rightArrow">
                          <a:avLst/>
                        </a:prstGeom>
                        <a:solidFill>
                          <a:sysClr val="windowText" lastClr="000000">
                            <a:lumMod val="50000"/>
                            <a:lumOff val="50000"/>
                          </a:sysClr>
                        </a:solidFill>
                        <a:ln w="12700" cap="flat" cmpd="sng" algn="ctr">
                          <a:solidFill>
                            <a:sysClr val="windowText" lastClr="000000">
                              <a:lumMod val="50000"/>
                              <a:lumOff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C384A3" id="Right Arrow 58" o:spid="_x0000_s1026" type="#_x0000_t13" style="position:absolute;margin-left:294pt;margin-top:1.5pt;width:1in;height:4.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" adj="20894" fillcolor="#7f7f7f" strokecolor="#7f7f7f" strokeweight="1pt"/>
            </w:pict>
          </mc:Fallback>
        </mc:AlternateContent>
      </w:r>
      <w:r w:rsidRPr="00DC306B">
        <w:rPr>
          <w:rFonts w:ascii="Calibri" w:eastAsia="WenQuanYi Micro Hei" w:hAnsi="Calibri" w:cs="Calibri"/>
          <w:noProof/>
          <w:lang w:val="en-GB" w:eastAsia="zh-CN"/>
        </w:rPr>
        <mc:AlternateContent>
          <mc:Choice Requires="wpg">
            <w:drawing>
              <wp:anchor distT="0" distB="0" distL="114300" distR="114300" simplePos="0" relativeHeight="251660288" behindDoc="0" locked="0" layoutInCell="1" allowOverlap="1" wp14:anchorId="30239981" wp14:editId="60C4B850">
                <wp:simplePos x="0" y="0"/>
                <wp:positionH relativeFrom="column">
                  <wp:posOffset>733425</wp:posOffset>
                </wp:positionH>
                <wp:positionV relativeFrom="paragraph">
                  <wp:posOffset>38100</wp:posOffset>
                </wp:positionV>
                <wp:extent cx="1276350" cy="1447800"/>
                <wp:effectExtent l="19050" t="0" r="0" b="38100"/>
                <wp:wrapThrough wrapText="bothSides">
                  <wp:wrapPolygon edited="0">
                    <wp:start x="0" y="0"/>
                    <wp:lineTo x="-322" y="284"/>
                    <wp:lineTo x="-322" y="21884"/>
                    <wp:lineTo x="1290" y="21884"/>
                    <wp:lineTo x="1290" y="4547"/>
                    <wp:lineTo x="3224" y="4547"/>
                    <wp:lineTo x="21278" y="568"/>
                    <wp:lineTo x="21278" y="0"/>
                    <wp:lineTo x="0" y="0"/>
                  </wp:wrapPolygon>
                </wp:wrapThrough>
                <wp:docPr id="33" name="Group 33"/>
                <wp:cNvGraphicFramePr/>
                <a:graphic xmlns:a="http://schemas.openxmlformats.org/drawingml/2006/main">
                  <a:graphicData uri="http://schemas.microsoft.com/office/word/2010/wordprocessingGroup">
                    <wpg:wgp>
                      <wpg:cNvGrpSpPr/>
                      <wpg:grpSpPr>
                        <a:xfrm>
                          <a:off x="0" y="0"/>
                          <a:ext cx="1276350" cy="1447800"/>
                          <a:chOff x="0" y="0"/>
                          <a:chExt cx="1266337" cy="1604334"/>
                        </a:xfrm>
                      </wpg:grpSpPr>
                      <wps:wsp>
                        <wps:cNvPr id="31" name="Down Arrow 31"/>
                        <wps:cNvSpPr/>
                        <wps:spPr>
                          <a:xfrm flipH="1">
                            <a:off x="0" y="10632"/>
                            <a:ext cx="45720" cy="1593702"/>
                          </a:xfrm>
                          <a:prstGeom prst="downArrow">
                            <a:avLst/>
                          </a:prstGeom>
                          <a:solidFill>
                            <a:sysClr val="windowText" lastClr="000000">
                              <a:lumMod val="50000"/>
                              <a:lumOff val="50000"/>
                            </a:sysClr>
                          </a:solidFill>
                          <a:ln w="12700" cap="flat" cmpd="sng" algn="ctr">
                            <a:solidFill>
                              <a:sysClr val="windowText" lastClr="000000">
                                <a:lumMod val="50000"/>
                                <a:lumOff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31897" y="0"/>
                            <a:ext cx="1234440" cy="45085"/>
                          </a:xfrm>
                          <a:prstGeom prst="rect">
                            <a:avLst/>
                          </a:prstGeom>
                          <a:solidFill>
                            <a:srgbClr val="7F7F7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A1F8330" id="Group 33" o:spid="_x0000_s1026" style="position:absolute;margin-left:57.75pt;margin-top:3pt;width:100.5pt;height:114pt;z-index:251660288;mso-width-relative:margin;mso-height-relative:margin" coordsize="12663,1604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">
                <v:shape id="Down Arrow 31" o:spid="_x0000_s1027" type="#_x0000_t67" style="position:absolute;top:106;width:457;height:15937;flip:x;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" adj="21290" fillcolor="#7f7f7f" strokecolor="#7f7f7f" strokeweight="1pt"/>
                <v:rect id="Rectangle 32" o:spid="_x0000_s1028" style="position:absolute;left:318;width:12345;height:45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" fillcolor="#7f7f7f" stroked="f" strokeweight="1pt"/>
                <w10:wrap type="through"/>
              </v:group>
            </w:pict>
          </mc:Fallback>
        </mc:AlternateContent>
      </w:r>
    </w:p>
    <w:p w14:paraId="631B9DDE" w14:textId="77777777" w:rsidR="00DC306B" w:rsidRPr="00DC306B" w:rsidRDefault="00DC306B" w:rsidP="00DC306B">
      <w:pPr>
        <w:suppressAutoHyphens/>
        <w:spacing w:after="160" w:line="256" w:lineRule="auto"/>
        <w:jc w:val="both"/>
        <w:rPr>
          <w:rFonts w:ascii="Calibri" w:eastAsia="WenQuanYi Micro Hei" w:hAnsi="Calibri" w:cs="Calibri"/>
          <w:lang w:val="en-GB"/>
        </w:rPr>
      </w:pPr>
    </w:p>
    <w:p w14:paraId="35842CE2" w14:textId="77777777" w:rsidR="00DC306B" w:rsidRPr="00DC306B" w:rsidRDefault="00DC306B" w:rsidP="00DC306B">
      <w:pPr>
        <w:suppressAutoHyphens/>
        <w:spacing w:after="160" w:line="256" w:lineRule="auto"/>
        <w:jc w:val="both"/>
        <w:rPr>
          <w:rFonts w:ascii="Calibri" w:eastAsia="WenQuanYi Micro Hei" w:hAnsi="Calibri" w:cs="Calibri"/>
          <w:lang w:val="en-GB"/>
        </w:rPr>
      </w:pPr>
      <w:r w:rsidRPr="00DC306B">
        <w:rPr>
          <w:rFonts w:ascii="Calibri" w:eastAsia="WenQuanYi Micro Hei" w:hAnsi="Calibri" w:cs="Calibri"/>
          <w:b/>
          <w:noProof/>
          <w:lang w:val="en-GB" w:eastAsia="zh-CN"/>
        </w:rPr>
        <mc:AlternateContent>
          <mc:Choice Requires="wps">
            <w:drawing>
              <wp:anchor distT="0" distB="0" distL="114300" distR="114300" simplePos="0" relativeHeight="251670528" behindDoc="0" locked="0" layoutInCell="1" allowOverlap="1" wp14:anchorId="75DFB5B8" wp14:editId="224B39D3">
                <wp:simplePos x="0" y="0"/>
                <wp:positionH relativeFrom="margin">
                  <wp:posOffset>2838450</wp:posOffset>
                </wp:positionH>
                <wp:positionV relativeFrom="paragraph">
                  <wp:posOffset>175895</wp:posOffset>
                </wp:positionV>
                <wp:extent cx="57150" cy="409575"/>
                <wp:effectExtent l="19050" t="0" r="38100" b="47625"/>
                <wp:wrapNone/>
                <wp:docPr id="24" name="Down Arrow 24"/>
                <wp:cNvGraphicFramePr/>
                <a:graphic xmlns:a="http://schemas.openxmlformats.org/drawingml/2006/main">
                  <a:graphicData uri="http://schemas.microsoft.com/office/word/2010/wordprocessingShape">
                    <wps:wsp>
                      <wps:cNvSpPr/>
                      <wps:spPr>
                        <a:xfrm>
                          <a:off x="0" y="0"/>
                          <a:ext cx="57150" cy="409575"/>
                        </a:xfrm>
                        <a:prstGeom prst="downArrow">
                          <a:avLst/>
                        </a:prstGeom>
                        <a:solidFill>
                          <a:sysClr val="windowText" lastClr="000000">
                            <a:lumMod val="50000"/>
                            <a:lumOff val="50000"/>
                          </a:sysClr>
                        </a:solidFill>
                        <a:ln w="12700" cap="flat" cmpd="sng" algn="ctr">
                          <a:solidFill>
                            <a:sysClr val="windowText" lastClr="000000">
                              <a:lumMod val="50000"/>
                              <a:lumOff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28F2E4" id="Down Arrow 24" o:spid="_x0000_s1026" type="#_x0000_t67" style="position:absolute;margin-left:223.5pt;margin-top:13.85pt;width:4.5pt;height:32.2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" adj="20093" fillcolor="#7f7f7f" strokecolor="#7f7f7f" strokeweight="1pt">
                <w10:wrap anchorx="margin"/>
              </v:shape>
            </w:pict>
          </mc:Fallback>
        </mc:AlternateContent>
      </w:r>
    </w:p>
    <w:p w14:paraId="2ABAAEC6" w14:textId="77777777" w:rsidR="00DC306B" w:rsidRPr="00DC306B" w:rsidRDefault="00DC306B" w:rsidP="00DC306B">
      <w:pPr>
        <w:suppressAutoHyphens/>
        <w:spacing w:after="160" w:line="256" w:lineRule="auto"/>
        <w:jc w:val="both"/>
        <w:rPr>
          <w:rFonts w:ascii="Calibri" w:eastAsia="WenQuanYi Micro Hei" w:hAnsi="Calibri" w:cs="Calibri"/>
          <w:lang w:val="en-GB"/>
        </w:rPr>
      </w:pPr>
    </w:p>
    <w:p w14:paraId="56CF9F25" w14:textId="77777777" w:rsidR="00DC306B" w:rsidRPr="00DC306B" w:rsidRDefault="00DC306B" w:rsidP="00DC306B">
      <w:pPr>
        <w:suppressAutoHyphens/>
        <w:spacing w:after="160" w:line="256" w:lineRule="auto"/>
        <w:jc w:val="both"/>
        <w:rPr>
          <w:rFonts w:ascii="Calibri" w:eastAsia="WenQuanYi Micro Hei" w:hAnsi="Calibri" w:cs="Calibri"/>
          <w:lang w:val="en-GB"/>
        </w:rPr>
      </w:pPr>
      <w:r w:rsidRPr="00DC306B">
        <w:rPr>
          <w:rFonts w:ascii="Calibri" w:eastAsia="WenQuanYi Micro Hei" w:hAnsi="Calibri" w:cs="Calibri"/>
          <w:b/>
          <w:noProof/>
          <w:lang w:val="en-GB" w:eastAsia="zh-CN"/>
        </w:rPr>
        <mc:AlternateContent>
          <mc:Choice Requires="wps">
            <w:drawing>
              <wp:anchor distT="0" distB="0" distL="114300" distR="114300" simplePos="0" relativeHeight="251673600" behindDoc="0" locked="0" layoutInCell="1" allowOverlap="1" wp14:anchorId="3AF60F5F" wp14:editId="0CB88070">
                <wp:simplePos x="0" y="0"/>
                <wp:positionH relativeFrom="column">
                  <wp:posOffset>1849755</wp:posOffset>
                </wp:positionH>
                <wp:positionV relativeFrom="paragraph">
                  <wp:posOffset>13335</wp:posOffset>
                </wp:positionV>
                <wp:extent cx="2249716" cy="330868"/>
                <wp:effectExtent l="0" t="0" r="36830" b="24765"/>
                <wp:wrapNone/>
                <wp:docPr id="1" name="Rounded Rectangle 1"/>
                <wp:cNvGraphicFramePr/>
                <a:graphic xmlns:a="http://schemas.openxmlformats.org/drawingml/2006/main">
                  <a:graphicData uri="http://schemas.microsoft.com/office/word/2010/wordprocessingShape">
                    <wps:wsp>
                      <wps:cNvSpPr/>
                      <wps:spPr>
                        <a:xfrm>
                          <a:off x="0" y="0"/>
                          <a:ext cx="2249716" cy="330868"/>
                        </a:xfrm>
                        <a:prstGeom prst="roundRect">
                          <a:avLst/>
                        </a:prstGeom>
                        <a:solidFill>
                          <a:sysClr val="window" lastClr="FFFFFF">
                            <a:lumMod val="95000"/>
                          </a:sysClr>
                        </a:solidFill>
                        <a:ln w="12700" cap="flat" cmpd="sng" algn="ctr">
                          <a:solidFill>
                            <a:sysClr val="windowText" lastClr="000000"/>
                          </a:solidFill>
                          <a:prstDash val="solid"/>
                          <a:miter lim="800000"/>
                        </a:ln>
                        <a:effectLst/>
                      </wps:spPr>
                      <wps:txbx>
                        <w:txbxContent>
                          <w:p w14:paraId="3E07285E" w14:textId="77777777" w:rsidR="00DC306B" w:rsidRPr="003F3013" w:rsidRDefault="00DC306B" w:rsidP="00DC306B">
                            <w:pPr>
                              <w:spacing w:line="257" w:lineRule="auto"/>
                              <w:jc w:val="center"/>
                              <w:rPr>
                                <w:rFonts w:cs="Calibri"/>
                                <w:color w:val="000000"/>
                                <w:sz w:val="18"/>
                                <w:szCs w:val="18"/>
                              </w:rPr>
                            </w:pPr>
                            <w:r w:rsidRPr="003F3013">
                              <w:rPr>
                                <w:rFonts w:cs="Calibri"/>
                                <w:color w:val="000000"/>
                                <w:sz w:val="18"/>
                                <w:szCs w:val="18"/>
                              </w:rPr>
                              <w:t>Papers for full data extraction = 4</w:t>
                            </w:r>
                          </w:p>
                          <w:p w14:paraId="33A46063" w14:textId="77777777" w:rsidR="00DC306B" w:rsidRPr="00462974" w:rsidRDefault="00DC306B" w:rsidP="00DC306B">
                            <w:pPr>
                              <w:jc w:val="center"/>
                              <w:rPr>
                                <w:color w:val="000000"/>
                                <w:sz w:val="18"/>
                                <w:szCs w:val="18"/>
                                <w:u w:val="singl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AF60F5F" id="Rounded Rectangle 1" o:spid="_x0000_s1036" style="position:absolute;left:0;text-align:left;margin-left:145.65pt;margin-top:1.05pt;width:177.15pt;height:26.0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" fillcolor="#f2f2f2" strokecolor="windowText" strokeweight="1pt">
                <v:stroke joinstyle="miter"/>
                <v:textbox>
                  <w:txbxContent>
                    <w:p w14:paraId="3E07285E" w14:textId="77777777" w:rsidR="00DC306B" w:rsidRPr="003F3013" w:rsidRDefault="00DC306B" w:rsidP="00DC306B">
                      <w:pPr>
                        <w:spacing w:line="257" w:lineRule="auto"/>
                        <w:jc w:val="center"/>
                        <w:rPr>
                          <w:rFonts w:cs="Calibri"/>
                          <w:color w:val="000000"/>
                          <w:sz w:val="18"/>
                          <w:szCs w:val="18"/>
                        </w:rPr>
                      </w:pPr>
                      <w:r w:rsidRPr="003F3013">
                        <w:rPr>
                          <w:rFonts w:cs="Calibri"/>
                          <w:color w:val="000000"/>
                          <w:sz w:val="18"/>
                          <w:szCs w:val="18"/>
                        </w:rPr>
                        <w:t>Papers for full data extraction = 4</w:t>
                      </w:r>
                    </w:p>
                    <w:p w14:paraId="33A46063" w14:textId="77777777" w:rsidR="00DC306B" w:rsidRPr="00462974" w:rsidRDefault="00DC306B" w:rsidP="00DC306B">
                      <w:pPr>
                        <w:jc w:val="center"/>
                        <w:rPr>
                          <w:color w:val="000000"/>
                          <w:sz w:val="18"/>
                          <w:szCs w:val="18"/>
                          <w:u w:val="single"/>
                        </w:rPr>
                      </w:pPr>
                    </w:p>
                  </w:txbxContent>
                </v:textbox>
              </v:roundrect>
            </w:pict>
          </mc:Fallback>
        </mc:AlternateContent>
      </w:r>
      <w:r w:rsidRPr="00DC306B">
        <w:rPr>
          <w:rFonts w:ascii="Calibri" w:eastAsia="WenQuanYi Micro Hei" w:hAnsi="Calibri" w:cs="Calibri"/>
          <w:b/>
          <w:noProof/>
          <w:lang w:val="en-GB" w:eastAsia="zh-CN"/>
        </w:rPr>
        <mc:AlternateContent>
          <mc:Choice Requires="wps">
            <w:drawing>
              <wp:anchor distT="0" distB="0" distL="114300" distR="114300" simplePos="0" relativeHeight="251679744" behindDoc="0" locked="0" layoutInCell="1" allowOverlap="1" wp14:anchorId="1D2402C2" wp14:editId="098A9D8D">
                <wp:simplePos x="0" y="0"/>
                <wp:positionH relativeFrom="column">
                  <wp:posOffset>843280</wp:posOffset>
                </wp:positionH>
                <wp:positionV relativeFrom="paragraph">
                  <wp:posOffset>1052830</wp:posOffset>
                </wp:positionV>
                <wp:extent cx="45085" cy="411480"/>
                <wp:effectExtent l="25400" t="0" r="56515" b="45720"/>
                <wp:wrapNone/>
                <wp:docPr id="27" name="Down Arrow 27"/>
                <wp:cNvGraphicFramePr/>
                <a:graphic xmlns:a="http://schemas.openxmlformats.org/drawingml/2006/main">
                  <a:graphicData uri="http://schemas.microsoft.com/office/word/2010/wordprocessingShape">
                    <wps:wsp>
                      <wps:cNvSpPr/>
                      <wps:spPr>
                        <a:xfrm>
                          <a:off x="0" y="0"/>
                          <a:ext cx="45085" cy="411480"/>
                        </a:xfrm>
                        <a:prstGeom prst="downArrow">
                          <a:avLst/>
                        </a:prstGeom>
                        <a:solidFill>
                          <a:sysClr val="windowText" lastClr="000000">
                            <a:lumMod val="50000"/>
                            <a:lumOff val="50000"/>
                          </a:sysClr>
                        </a:solidFill>
                        <a:ln w="12700" cap="flat" cmpd="sng" algn="ctr">
                          <a:solidFill>
                            <a:sysClr val="windowText" lastClr="000000">
                              <a:lumMod val="50000"/>
                              <a:lumOff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4D30EC" id="Down Arrow 27" o:spid="_x0000_s1026" type="#_x0000_t67" style="position:absolute;margin-left:66.4pt;margin-top:82.9pt;width:3.55pt;height:32.4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" adj="20417" fillcolor="#7f7f7f" strokecolor="#7f7f7f" strokeweight="1pt"/>
            </w:pict>
          </mc:Fallback>
        </mc:AlternateContent>
      </w:r>
      <w:r w:rsidRPr="00DC306B">
        <w:rPr>
          <w:rFonts w:ascii="Calibri" w:eastAsia="WenQuanYi Micro Hei" w:hAnsi="Calibri" w:cs="Calibri"/>
          <w:b/>
          <w:noProof/>
          <w:lang w:val="en-GB" w:eastAsia="zh-CN"/>
        </w:rPr>
        <mc:AlternateContent>
          <mc:Choice Requires="wps">
            <w:drawing>
              <wp:anchor distT="0" distB="0" distL="114300" distR="114300" simplePos="0" relativeHeight="251675648" behindDoc="0" locked="0" layoutInCell="1" allowOverlap="1" wp14:anchorId="25CAF23B" wp14:editId="75BB8A43">
                <wp:simplePos x="0" y="0"/>
                <wp:positionH relativeFrom="column">
                  <wp:posOffset>-62053</wp:posOffset>
                </wp:positionH>
                <wp:positionV relativeFrom="paragraph">
                  <wp:posOffset>1508125</wp:posOffset>
                </wp:positionV>
                <wp:extent cx="1936750" cy="285750"/>
                <wp:effectExtent l="0" t="0" r="19050" b="19050"/>
                <wp:wrapNone/>
                <wp:docPr id="5" name="Rounded Rectangle 5"/>
                <wp:cNvGraphicFramePr/>
                <a:graphic xmlns:a="http://schemas.openxmlformats.org/drawingml/2006/main">
                  <a:graphicData uri="http://schemas.microsoft.com/office/word/2010/wordprocessingShape">
                    <wps:wsp>
                      <wps:cNvSpPr/>
                      <wps:spPr>
                        <a:xfrm>
                          <a:off x="0" y="0"/>
                          <a:ext cx="1936750" cy="285750"/>
                        </a:xfrm>
                        <a:prstGeom prst="roundRect">
                          <a:avLst/>
                        </a:prstGeom>
                        <a:solidFill>
                          <a:sysClr val="window" lastClr="FFFFFF">
                            <a:lumMod val="95000"/>
                          </a:sysClr>
                        </a:solidFill>
                        <a:ln w="12700" cap="flat" cmpd="sng" algn="ctr">
                          <a:solidFill>
                            <a:sysClr val="windowText" lastClr="000000"/>
                          </a:solidFill>
                          <a:prstDash val="solid"/>
                          <a:miter lim="800000"/>
                        </a:ln>
                        <a:effectLst/>
                      </wps:spPr>
                      <wps:txbx>
                        <w:txbxContent>
                          <w:p w14:paraId="44127F52" w14:textId="77777777" w:rsidR="00DC306B" w:rsidRPr="003F3013" w:rsidRDefault="00DC306B" w:rsidP="00DC306B">
                            <w:pPr>
                              <w:jc w:val="center"/>
                              <w:rPr>
                                <w:rFonts w:cs="Calibri"/>
                                <w:color w:val="000000"/>
                                <w:sz w:val="18"/>
                                <w:szCs w:val="18"/>
                              </w:rPr>
                            </w:pPr>
                            <w:r w:rsidRPr="003F3013">
                              <w:rPr>
                                <w:rFonts w:cs="Calibri"/>
                                <w:color w:val="000000"/>
                                <w:sz w:val="18"/>
                                <w:szCs w:val="18"/>
                              </w:rPr>
                              <w:t>Papers for full data extraction = 0</w:t>
                            </w:r>
                          </w:p>
                          <w:p w14:paraId="14AB3FF6" w14:textId="77777777" w:rsidR="00DC306B" w:rsidRPr="00462974" w:rsidRDefault="00DC306B" w:rsidP="00DC306B">
                            <w:pPr>
                              <w:jc w:val="center"/>
                              <w:rPr>
                                <w:color w:val="000000"/>
                                <w:sz w:val="18"/>
                                <w:szCs w:val="18"/>
                                <w:u w:val="single"/>
                              </w:rPr>
                            </w:pPr>
                          </w:p>
                          <w:p w14:paraId="08C18BAC" w14:textId="77777777" w:rsidR="00DC306B" w:rsidRPr="00462974" w:rsidRDefault="00DC306B" w:rsidP="00DC306B">
                            <w:pPr>
                              <w:jc w:val="center"/>
                              <w:rPr>
                                <w:color w:val="000000"/>
                                <w:sz w:val="18"/>
                                <w:szCs w:val="18"/>
                                <w:u w:val="singl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5CAF23B" id="Rounded Rectangle 5" o:spid="_x0000_s1037" style="position:absolute;left:0;text-align:left;margin-left:-4.9pt;margin-top:118.75pt;width:152.5pt;height:2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" fillcolor="#f2f2f2" strokecolor="windowText" strokeweight="1pt">
                <v:stroke joinstyle="miter"/>
                <v:textbox>
                  <w:txbxContent>
                    <w:p w14:paraId="44127F52" w14:textId="77777777" w:rsidR="00DC306B" w:rsidRPr="003F3013" w:rsidRDefault="00DC306B" w:rsidP="00DC306B">
                      <w:pPr>
                        <w:jc w:val="center"/>
                        <w:rPr>
                          <w:rFonts w:cs="Calibri"/>
                          <w:color w:val="000000"/>
                          <w:sz w:val="18"/>
                          <w:szCs w:val="18"/>
                        </w:rPr>
                      </w:pPr>
                      <w:r w:rsidRPr="003F3013">
                        <w:rPr>
                          <w:rFonts w:cs="Calibri"/>
                          <w:color w:val="000000"/>
                          <w:sz w:val="18"/>
                          <w:szCs w:val="18"/>
                        </w:rPr>
                        <w:t>Papers for full data extraction = 0</w:t>
                      </w:r>
                    </w:p>
                    <w:p w14:paraId="14AB3FF6" w14:textId="77777777" w:rsidR="00DC306B" w:rsidRPr="00462974" w:rsidRDefault="00DC306B" w:rsidP="00DC306B">
                      <w:pPr>
                        <w:jc w:val="center"/>
                        <w:rPr>
                          <w:color w:val="000000"/>
                          <w:sz w:val="18"/>
                          <w:szCs w:val="18"/>
                          <w:u w:val="single"/>
                        </w:rPr>
                      </w:pPr>
                    </w:p>
                    <w:p w14:paraId="08C18BAC" w14:textId="77777777" w:rsidR="00DC306B" w:rsidRPr="00462974" w:rsidRDefault="00DC306B" w:rsidP="00DC306B">
                      <w:pPr>
                        <w:jc w:val="center"/>
                        <w:rPr>
                          <w:color w:val="000000"/>
                          <w:sz w:val="18"/>
                          <w:szCs w:val="18"/>
                          <w:u w:val="single"/>
                        </w:rPr>
                      </w:pPr>
                    </w:p>
                  </w:txbxContent>
                </v:textbox>
              </v:roundrect>
            </w:pict>
          </mc:Fallback>
        </mc:AlternateContent>
      </w:r>
    </w:p>
    <w:p w14:paraId="761937A3" w14:textId="77777777" w:rsidR="00DC306B" w:rsidRPr="00DC306B" w:rsidRDefault="00DC306B" w:rsidP="00DC306B">
      <w:pPr>
        <w:jc w:val="both"/>
        <w:rPr>
          <w:rFonts w:ascii="Calibri" w:eastAsia="Calibri" w:hAnsi="Calibri" w:cs="Calibri"/>
          <w:lang w:val="en-GB"/>
        </w:rPr>
      </w:pPr>
      <w:r w:rsidRPr="00DC306B">
        <w:rPr>
          <w:rFonts w:ascii="Calibri" w:eastAsia="WenQuanYi Micro Hei" w:hAnsi="Calibri" w:cs="Calibri"/>
          <w:b/>
          <w:noProof/>
          <w:lang w:val="en-GB" w:eastAsia="zh-CN"/>
        </w:rPr>
        <mc:AlternateContent>
          <mc:Choice Requires="wps">
            <w:drawing>
              <wp:anchor distT="0" distB="0" distL="114300" distR="114300" simplePos="0" relativeHeight="251665408" behindDoc="0" locked="0" layoutInCell="1" allowOverlap="1" wp14:anchorId="36B41B76" wp14:editId="368E3FBB">
                <wp:simplePos x="0" y="0"/>
                <wp:positionH relativeFrom="margin">
                  <wp:posOffset>590550</wp:posOffset>
                </wp:positionH>
                <wp:positionV relativeFrom="paragraph">
                  <wp:posOffset>1838326</wp:posOffset>
                </wp:positionV>
                <wp:extent cx="5572125" cy="666750"/>
                <wp:effectExtent l="0" t="0" r="28575" b="19050"/>
                <wp:wrapNone/>
                <wp:docPr id="16" name="Rounded Rectangle 16"/>
                <wp:cNvGraphicFramePr/>
                <a:graphic xmlns:a="http://schemas.openxmlformats.org/drawingml/2006/main">
                  <a:graphicData uri="http://schemas.microsoft.com/office/word/2010/wordprocessingShape">
                    <wps:wsp>
                      <wps:cNvSpPr/>
                      <wps:spPr>
                        <a:xfrm>
                          <a:off x="0" y="0"/>
                          <a:ext cx="5572125" cy="66675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04180E05" w14:textId="77777777" w:rsidR="00DC306B" w:rsidRPr="003F3013" w:rsidRDefault="00DC306B" w:rsidP="00DC306B">
                            <w:pPr>
                              <w:jc w:val="center"/>
                              <w:rPr>
                                <w:rFonts w:cs="Calibri"/>
                                <w:b/>
                                <w:color w:val="000000"/>
                                <w:szCs w:val="18"/>
                              </w:rPr>
                            </w:pPr>
                            <w:r w:rsidRPr="003F3013">
                              <w:rPr>
                                <w:rFonts w:cs="Calibri"/>
                                <w:b/>
                                <w:color w:val="000000"/>
                                <w:szCs w:val="18"/>
                                <w:u w:val="single"/>
                              </w:rPr>
                              <w:t>Included</w:t>
                            </w:r>
                          </w:p>
                          <w:p w14:paraId="29DE82B3" w14:textId="77777777" w:rsidR="00DC306B" w:rsidRPr="003F3013" w:rsidRDefault="00DC306B" w:rsidP="00DC306B">
                            <w:pPr>
                              <w:jc w:val="center"/>
                              <w:rPr>
                                <w:rFonts w:cs="Calibri"/>
                                <w:color w:val="000000"/>
                                <w:szCs w:val="18"/>
                              </w:rPr>
                            </w:pPr>
                            <w:r w:rsidRPr="003F3013">
                              <w:rPr>
                                <w:rFonts w:cs="Calibri"/>
                                <w:color w:val="000000"/>
                                <w:szCs w:val="18"/>
                              </w:rPr>
                              <w:t>Number of full text articles included in narrative synthesis = 4</w:t>
                            </w:r>
                          </w:p>
                          <w:p w14:paraId="5848DF4C" w14:textId="77777777" w:rsidR="00DC306B" w:rsidRPr="00462974" w:rsidRDefault="00DC306B" w:rsidP="00DC306B">
                            <w:pPr>
                              <w:jc w:val="center"/>
                              <w:rPr>
                                <w:color w:val="000000"/>
                                <w:sz w:val="18"/>
                                <w:szCs w:val="18"/>
                              </w:rPr>
                            </w:pPr>
                          </w:p>
                          <w:p w14:paraId="7EAB5161" w14:textId="77777777" w:rsidR="00DC306B" w:rsidRPr="00462974" w:rsidRDefault="00DC306B" w:rsidP="00DC306B">
                            <w:pPr>
                              <w:rPr>
                                <w:color w:val="000000"/>
                                <w:sz w:val="18"/>
                                <w:szCs w:val="18"/>
                              </w:rPr>
                            </w:pPr>
                            <w:r w:rsidRPr="00462974">
                              <w:rPr>
                                <w:color w:val="000000"/>
                                <w:sz w:val="18"/>
                                <w:szCs w:val="18"/>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6B41B76" id="Rounded Rectangle 16" o:spid="_x0000_s1038" style="position:absolute;left:0;text-align:left;margin-left:46.5pt;margin-top:144.75pt;width:438.75pt;height:52.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" fillcolor="window" strokecolor="windowText" strokeweight="1pt">
                <v:stroke joinstyle="miter"/>
                <v:textbox>
                  <w:txbxContent>
                    <w:p w14:paraId="04180E05" w14:textId="77777777" w:rsidR="00DC306B" w:rsidRPr="003F3013" w:rsidRDefault="00DC306B" w:rsidP="00DC306B">
                      <w:pPr>
                        <w:jc w:val="center"/>
                        <w:rPr>
                          <w:rFonts w:cs="Calibri"/>
                          <w:b/>
                          <w:color w:val="000000"/>
                          <w:szCs w:val="18"/>
                        </w:rPr>
                      </w:pPr>
                      <w:r w:rsidRPr="003F3013">
                        <w:rPr>
                          <w:rFonts w:cs="Calibri"/>
                          <w:b/>
                          <w:color w:val="000000"/>
                          <w:szCs w:val="18"/>
                          <w:u w:val="single"/>
                        </w:rPr>
                        <w:t>Included</w:t>
                      </w:r>
                    </w:p>
                    <w:p w14:paraId="29DE82B3" w14:textId="77777777" w:rsidR="00DC306B" w:rsidRPr="003F3013" w:rsidRDefault="00DC306B" w:rsidP="00DC306B">
                      <w:pPr>
                        <w:jc w:val="center"/>
                        <w:rPr>
                          <w:rFonts w:cs="Calibri"/>
                          <w:color w:val="000000"/>
                          <w:szCs w:val="18"/>
                        </w:rPr>
                      </w:pPr>
                      <w:r w:rsidRPr="003F3013">
                        <w:rPr>
                          <w:rFonts w:cs="Calibri"/>
                          <w:color w:val="000000"/>
                          <w:szCs w:val="18"/>
                        </w:rPr>
                        <w:t>Number of full text articles included in narrative synthesis = 4</w:t>
                      </w:r>
                    </w:p>
                    <w:p w14:paraId="5848DF4C" w14:textId="77777777" w:rsidR="00DC306B" w:rsidRPr="00462974" w:rsidRDefault="00DC306B" w:rsidP="00DC306B">
                      <w:pPr>
                        <w:jc w:val="center"/>
                        <w:rPr>
                          <w:color w:val="000000"/>
                          <w:sz w:val="18"/>
                          <w:szCs w:val="18"/>
                        </w:rPr>
                      </w:pPr>
                    </w:p>
                    <w:p w14:paraId="7EAB5161" w14:textId="77777777" w:rsidR="00DC306B" w:rsidRPr="00462974" w:rsidRDefault="00DC306B" w:rsidP="00DC306B">
                      <w:pPr>
                        <w:rPr>
                          <w:color w:val="000000"/>
                          <w:sz w:val="18"/>
                          <w:szCs w:val="18"/>
                        </w:rPr>
                      </w:pPr>
                      <w:r w:rsidRPr="00462974">
                        <w:rPr>
                          <w:color w:val="000000"/>
                          <w:sz w:val="18"/>
                          <w:szCs w:val="18"/>
                        </w:rPr>
                        <w:t xml:space="preserve">                 </w:t>
                      </w:r>
                    </w:p>
                  </w:txbxContent>
                </v:textbox>
                <w10:wrap anchorx="margin"/>
              </v:roundrect>
            </w:pict>
          </mc:Fallback>
        </mc:AlternateContent>
      </w:r>
      <w:r w:rsidRPr="00DC306B">
        <w:rPr>
          <w:rFonts w:ascii="Calibri" w:eastAsia="WenQuanYi Micro Hei" w:hAnsi="Calibri" w:cs="Calibri"/>
          <w:b/>
          <w:noProof/>
          <w:lang w:val="en-GB" w:eastAsia="zh-CN"/>
        </w:rPr>
        <mc:AlternateContent>
          <mc:Choice Requires="wps">
            <w:drawing>
              <wp:anchor distT="0" distB="0" distL="114300" distR="114300" simplePos="0" relativeHeight="251674624" behindDoc="0" locked="0" layoutInCell="1" allowOverlap="1" wp14:anchorId="0A2FB5D0" wp14:editId="635EADF9">
                <wp:simplePos x="0" y="0"/>
                <wp:positionH relativeFrom="column">
                  <wp:posOffset>19050</wp:posOffset>
                </wp:positionH>
                <wp:positionV relativeFrom="paragraph">
                  <wp:posOffset>19050</wp:posOffset>
                </wp:positionV>
                <wp:extent cx="1741170" cy="685800"/>
                <wp:effectExtent l="0" t="0" r="11430" b="19050"/>
                <wp:wrapNone/>
                <wp:docPr id="4" name="Rounded Rectangle 4"/>
                <wp:cNvGraphicFramePr/>
                <a:graphic xmlns:a="http://schemas.openxmlformats.org/drawingml/2006/main">
                  <a:graphicData uri="http://schemas.microsoft.com/office/word/2010/wordprocessingShape">
                    <wps:wsp>
                      <wps:cNvSpPr/>
                      <wps:spPr>
                        <a:xfrm>
                          <a:off x="0" y="0"/>
                          <a:ext cx="1741170" cy="685800"/>
                        </a:xfrm>
                        <a:prstGeom prst="roundRect">
                          <a:avLst/>
                        </a:prstGeom>
                        <a:solidFill>
                          <a:sysClr val="window" lastClr="FFFFFF">
                            <a:lumMod val="95000"/>
                          </a:sysClr>
                        </a:solidFill>
                        <a:ln w="12700" cap="flat" cmpd="sng" algn="ctr">
                          <a:solidFill>
                            <a:sysClr val="windowText" lastClr="000000"/>
                          </a:solidFill>
                          <a:prstDash val="solid"/>
                          <a:miter lim="800000"/>
                        </a:ln>
                        <a:effectLst/>
                      </wps:spPr>
                      <wps:txbx>
                        <w:txbxContent>
                          <w:p w14:paraId="0D5DF03A" w14:textId="77777777" w:rsidR="00DC306B" w:rsidRPr="003F3013" w:rsidRDefault="00DC306B" w:rsidP="00DC306B">
                            <w:pPr>
                              <w:jc w:val="center"/>
                              <w:rPr>
                                <w:rFonts w:cs="Calibri"/>
                                <w:color w:val="000000"/>
                                <w:sz w:val="18"/>
                                <w:szCs w:val="18"/>
                              </w:rPr>
                            </w:pPr>
                            <w:r w:rsidRPr="003F3013">
                              <w:rPr>
                                <w:rFonts w:cs="Calibri"/>
                                <w:color w:val="000000"/>
                                <w:sz w:val="18"/>
                                <w:szCs w:val="18"/>
                              </w:rPr>
                              <w:t>Additional papers identified from reference list for assessment for eligibility = 6</w:t>
                            </w:r>
                          </w:p>
                          <w:p w14:paraId="67D58974" w14:textId="77777777" w:rsidR="00DC306B" w:rsidRPr="00462974" w:rsidRDefault="00DC306B" w:rsidP="00DC306B">
                            <w:pPr>
                              <w:jc w:val="center"/>
                              <w:rPr>
                                <w:color w:val="000000"/>
                                <w:sz w:val="18"/>
                                <w:szCs w:val="18"/>
                                <w:u w:val="singl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A2FB5D0" id="Rounded Rectangle 4" o:spid="_x0000_s1039" style="position:absolute;left:0;text-align:left;margin-left:1.5pt;margin-top:1.5pt;width:137.1pt;height:5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" fillcolor="#f2f2f2" strokecolor="windowText" strokeweight="1pt">
                <v:stroke joinstyle="miter"/>
                <v:textbox>
                  <w:txbxContent>
                    <w:p w14:paraId="0D5DF03A" w14:textId="77777777" w:rsidR="00DC306B" w:rsidRPr="003F3013" w:rsidRDefault="00DC306B" w:rsidP="00DC306B">
                      <w:pPr>
                        <w:jc w:val="center"/>
                        <w:rPr>
                          <w:rFonts w:cs="Calibri"/>
                          <w:color w:val="000000"/>
                          <w:sz w:val="18"/>
                          <w:szCs w:val="18"/>
                        </w:rPr>
                      </w:pPr>
                      <w:r w:rsidRPr="003F3013">
                        <w:rPr>
                          <w:rFonts w:cs="Calibri"/>
                          <w:color w:val="000000"/>
                          <w:sz w:val="18"/>
                          <w:szCs w:val="18"/>
                        </w:rPr>
                        <w:t>Additional papers identified from reference list for assessment for eligibility = 6</w:t>
                      </w:r>
                    </w:p>
                    <w:p w14:paraId="67D58974" w14:textId="77777777" w:rsidR="00DC306B" w:rsidRPr="00462974" w:rsidRDefault="00DC306B" w:rsidP="00DC306B">
                      <w:pPr>
                        <w:jc w:val="center"/>
                        <w:rPr>
                          <w:color w:val="000000"/>
                          <w:sz w:val="18"/>
                          <w:szCs w:val="18"/>
                          <w:u w:val="single"/>
                        </w:rPr>
                      </w:pPr>
                    </w:p>
                  </w:txbxContent>
                </v:textbox>
              </v:roundrect>
            </w:pict>
          </mc:Fallback>
        </mc:AlternateContent>
      </w:r>
      <w:r w:rsidRPr="00DC306B">
        <w:rPr>
          <w:rFonts w:ascii="Calibri" w:eastAsia="WenQuanYi Micro Hei" w:hAnsi="Calibri" w:cs="Calibri"/>
          <w:b/>
          <w:noProof/>
          <w:lang w:val="en-GB" w:eastAsia="zh-CN"/>
        </w:rPr>
        <mc:AlternateContent>
          <mc:Choice Requires="wps">
            <w:drawing>
              <wp:anchor distT="0" distB="0" distL="114300" distR="114300" simplePos="0" relativeHeight="251659264" behindDoc="0" locked="0" layoutInCell="1" allowOverlap="1" wp14:anchorId="42451940" wp14:editId="6FE68663">
                <wp:simplePos x="0" y="0"/>
                <wp:positionH relativeFrom="column">
                  <wp:posOffset>4057650</wp:posOffset>
                </wp:positionH>
                <wp:positionV relativeFrom="paragraph">
                  <wp:posOffset>7620</wp:posOffset>
                </wp:positionV>
                <wp:extent cx="45719" cy="1821180"/>
                <wp:effectExtent l="19050" t="0" r="31115" b="45720"/>
                <wp:wrapNone/>
                <wp:docPr id="9" name="Down Arrow 9"/>
                <wp:cNvGraphicFramePr/>
                <a:graphic xmlns:a="http://schemas.openxmlformats.org/drawingml/2006/main">
                  <a:graphicData uri="http://schemas.microsoft.com/office/word/2010/wordprocessingShape">
                    <wps:wsp>
                      <wps:cNvSpPr/>
                      <wps:spPr>
                        <a:xfrm flipH="1">
                          <a:off x="0" y="0"/>
                          <a:ext cx="45719" cy="1821180"/>
                        </a:xfrm>
                        <a:prstGeom prst="downArrow">
                          <a:avLst/>
                        </a:prstGeom>
                        <a:solidFill>
                          <a:sysClr val="windowText" lastClr="000000">
                            <a:lumMod val="50000"/>
                            <a:lumOff val="50000"/>
                          </a:sysClr>
                        </a:solidFill>
                        <a:ln w="12700" cap="flat" cmpd="sng" algn="ctr">
                          <a:solidFill>
                            <a:sysClr val="windowText" lastClr="000000">
                              <a:lumMod val="50000"/>
                              <a:lumOff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91468C" id="Down Arrow 9" o:spid="_x0000_s1026" type="#_x0000_t67" style="position:absolute;margin-left:319.5pt;margin-top:.6pt;width:3.6pt;height:143.4pt;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" adj="21329" fillcolor="#7f7f7f" strokecolor="#7f7f7f" strokeweight="1pt"/>
            </w:pict>
          </mc:Fallback>
        </mc:AlternateContent>
      </w:r>
      <w:r w:rsidRPr="00DC306B">
        <w:rPr>
          <w:rFonts w:ascii="Calibri" w:eastAsia="WenQuanYi Micro Hei" w:hAnsi="Calibri" w:cs="Calibri"/>
          <w:b/>
          <w:noProof/>
          <w:lang w:val="en-GB" w:eastAsia="zh-CN"/>
        </w:rPr>
        <mc:AlternateContent>
          <mc:Choice Requires="wps">
            <w:drawing>
              <wp:anchor distT="0" distB="0" distL="114300" distR="114300" simplePos="0" relativeHeight="251677696" behindDoc="0" locked="0" layoutInCell="1" allowOverlap="1" wp14:anchorId="79BE7182" wp14:editId="1A1577A6">
                <wp:simplePos x="0" y="0"/>
                <wp:positionH relativeFrom="column">
                  <wp:posOffset>2171700</wp:posOffset>
                </wp:positionH>
                <wp:positionV relativeFrom="paragraph">
                  <wp:posOffset>180975</wp:posOffset>
                </wp:positionV>
                <wp:extent cx="1809750" cy="1504950"/>
                <wp:effectExtent l="0" t="0" r="19050" b="19050"/>
                <wp:wrapNone/>
                <wp:docPr id="6" name="Rounded Rectangle 6"/>
                <wp:cNvGraphicFramePr/>
                <a:graphic xmlns:a="http://schemas.openxmlformats.org/drawingml/2006/main">
                  <a:graphicData uri="http://schemas.microsoft.com/office/word/2010/wordprocessingShape">
                    <wps:wsp>
                      <wps:cNvSpPr/>
                      <wps:spPr>
                        <a:xfrm>
                          <a:off x="0" y="0"/>
                          <a:ext cx="1809750" cy="1504950"/>
                        </a:xfrm>
                        <a:prstGeom prst="roundRect">
                          <a:avLst/>
                        </a:prstGeom>
                        <a:solidFill>
                          <a:sysClr val="window" lastClr="FFFFFF">
                            <a:lumMod val="95000"/>
                          </a:sysClr>
                        </a:solidFill>
                        <a:ln w="12700" cap="flat" cmpd="sng" algn="ctr">
                          <a:solidFill>
                            <a:sysClr val="windowText" lastClr="000000"/>
                          </a:solidFill>
                          <a:prstDash val="solid"/>
                          <a:miter lim="800000"/>
                        </a:ln>
                        <a:effectLst/>
                      </wps:spPr>
                      <wps:txbx>
                        <w:txbxContent>
                          <w:p w14:paraId="060723AD" w14:textId="77777777" w:rsidR="00DC306B" w:rsidRPr="00462974" w:rsidRDefault="00DC306B" w:rsidP="00DC306B">
                            <w:pPr>
                              <w:spacing w:line="257" w:lineRule="auto"/>
                              <w:rPr>
                                <w:color w:val="000000"/>
                                <w:sz w:val="18"/>
                                <w:szCs w:val="18"/>
                              </w:rPr>
                            </w:pPr>
                            <w:r w:rsidRPr="00462974">
                              <w:rPr>
                                <w:color w:val="000000"/>
                                <w:sz w:val="18"/>
                                <w:szCs w:val="18"/>
                              </w:rPr>
                              <w:t>Number of full-text articles excluded =</w:t>
                            </w:r>
                          </w:p>
                          <w:p w14:paraId="5AF052FA" w14:textId="77777777" w:rsidR="00DC306B" w:rsidRPr="000B7094" w:rsidRDefault="00DC306B" w:rsidP="00DC306B">
                            <w:pPr>
                              <w:pStyle w:val="ListParagraph"/>
                              <w:numPr>
                                <w:ilvl w:val="0"/>
                                <w:numId w:val="1"/>
                              </w:numPr>
                              <w:spacing w:line="257" w:lineRule="auto"/>
                              <w:rPr>
                                <w:color w:val="000000"/>
                                <w:sz w:val="18"/>
                                <w:szCs w:val="18"/>
                              </w:rPr>
                            </w:pPr>
                            <w:r>
                              <w:rPr>
                                <w:color w:val="000000"/>
                                <w:sz w:val="18"/>
                                <w:szCs w:val="18"/>
                              </w:rPr>
                              <w:t xml:space="preserve">Does not describe </w:t>
                            </w:r>
                            <w:r w:rsidRPr="000B7094">
                              <w:rPr>
                                <w:color w:val="000000"/>
                                <w:sz w:val="18"/>
                                <w:szCs w:val="18"/>
                              </w:rPr>
                              <w:t>CGA in patients over 65 years =</w:t>
                            </w:r>
                            <w:r>
                              <w:rPr>
                                <w:color w:val="000000"/>
                                <w:sz w:val="18"/>
                                <w:szCs w:val="18"/>
                              </w:rPr>
                              <w:t xml:space="preserve"> 1</w:t>
                            </w:r>
                          </w:p>
                          <w:p w14:paraId="50AC2453" w14:textId="77777777" w:rsidR="00DC306B" w:rsidRPr="000B7094" w:rsidRDefault="00DC306B" w:rsidP="00DC306B">
                            <w:pPr>
                              <w:pStyle w:val="ListParagraph"/>
                              <w:numPr>
                                <w:ilvl w:val="0"/>
                                <w:numId w:val="1"/>
                              </w:numPr>
                              <w:spacing w:line="257" w:lineRule="auto"/>
                              <w:rPr>
                                <w:color w:val="000000"/>
                                <w:sz w:val="18"/>
                                <w:szCs w:val="18"/>
                              </w:rPr>
                            </w:pPr>
                            <w:r>
                              <w:rPr>
                                <w:color w:val="000000"/>
                                <w:sz w:val="18"/>
                                <w:szCs w:val="18"/>
                              </w:rPr>
                              <w:t>Intervention not located in</w:t>
                            </w:r>
                            <w:r w:rsidRPr="000B7094">
                              <w:rPr>
                                <w:color w:val="000000"/>
                                <w:sz w:val="18"/>
                                <w:szCs w:val="18"/>
                              </w:rPr>
                              <w:t xml:space="preserve"> primary care </w:t>
                            </w:r>
                            <w:r>
                              <w:rPr>
                                <w:color w:val="000000"/>
                                <w:sz w:val="18"/>
                                <w:szCs w:val="18"/>
                              </w:rPr>
                              <w:t>= 5</w:t>
                            </w:r>
                          </w:p>
                          <w:p w14:paraId="76FA6661" w14:textId="77777777" w:rsidR="00DC306B" w:rsidRPr="00462974" w:rsidRDefault="00DC306B" w:rsidP="00DC306B">
                            <w:pPr>
                              <w:spacing w:line="257" w:lineRule="auto"/>
                              <w:rPr>
                                <w:color w:val="000000"/>
                                <w:sz w:val="18"/>
                                <w:szCs w:val="18"/>
                              </w:rPr>
                            </w:pPr>
                          </w:p>
                          <w:p w14:paraId="7F369C75" w14:textId="77777777" w:rsidR="00DC306B" w:rsidRPr="00462974" w:rsidRDefault="00DC306B" w:rsidP="00DC306B">
                            <w:pPr>
                              <w:spacing w:line="257" w:lineRule="auto"/>
                              <w:rPr>
                                <w:color w:val="000000"/>
                                <w:sz w:val="18"/>
                                <w:szCs w:val="18"/>
                              </w:rPr>
                            </w:pPr>
                            <w:r w:rsidRPr="00462974">
                              <w:rPr>
                                <w:color w:val="000000"/>
                                <w:sz w:val="18"/>
                                <w:szCs w:val="18"/>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9BE7182" id="Rounded Rectangle 6" o:spid="_x0000_s1040" style="position:absolute;left:0;text-align:left;margin-left:171pt;margin-top:14.25pt;width:142.5pt;height:118.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" fillcolor="#f2f2f2" strokecolor="windowText" strokeweight="1pt">
                <v:stroke joinstyle="miter"/>
                <v:textbox>
                  <w:txbxContent>
                    <w:p w14:paraId="060723AD" w14:textId="77777777" w:rsidR="00DC306B" w:rsidRPr="00462974" w:rsidRDefault="00DC306B" w:rsidP="00DC306B">
                      <w:pPr>
                        <w:spacing w:line="257" w:lineRule="auto"/>
                        <w:rPr>
                          <w:color w:val="000000"/>
                          <w:sz w:val="18"/>
                          <w:szCs w:val="18"/>
                        </w:rPr>
                      </w:pPr>
                      <w:r w:rsidRPr="00462974">
                        <w:rPr>
                          <w:color w:val="000000"/>
                          <w:sz w:val="18"/>
                          <w:szCs w:val="18"/>
                        </w:rPr>
                        <w:t>Number of full-text articles excluded =</w:t>
                      </w:r>
                    </w:p>
                    <w:p w14:paraId="5AF052FA" w14:textId="77777777" w:rsidR="00DC306B" w:rsidRPr="000B7094" w:rsidRDefault="00DC306B" w:rsidP="00DC306B">
                      <w:pPr>
                        <w:pStyle w:val="ListParagraph"/>
                        <w:numPr>
                          <w:ilvl w:val="0"/>
                          <w:numId w:val="1"/>
                        </w:numPr>
                        <w:spacing w:line="257" w:lineRule="auto"/>
                        <w:rPr>
                          <w:color w:val="000000"/>
                          <w:sz w:val="18"/>
                          <w:szCs w:val="18"/>
                        </w:rPr>
                      </w:pPr>
                      <w:r>
                        <w:rPr>
                          <w:color w:val="000000"/>
                          <w:sz w:val="18"/>
                          <w:szCs w:val="18"/>
                        </w:rPr>
                        <w:t xml:space="preserve">Does not describe </w:t>
                      </w:r>
                      <w:r w:rsidRPr="000B7094">
                        <w:rPr>
                          <w:color w:val="000000"/>
                          <w:sz w:val="18"/>
                          <w:szCs w:val="18"/>
                        </w:rPr>
                        <w:t>CGA in patients over 65 years =</w:t>
                      </w:r>
                      <w:r>
                        <w:rPr>
                          <w:color w:val="000000"/>
                          <w:sz w:val="18"/>
                          <w:szCs w:val="18"/>
                        </w:rPr>
                        <w:t xml:space="preserve"> 1</w:t>
                      </w:r>
                    </w:p>
                    <w:p w14:paraId="50AC2453" w14:textId="77777777" w:rsidR="00DC306B" w:rsidRPr="000B7094" w:rsidRDefault="00DC306B" w:rsidP="00DC306B">
                      <w:pPr>
                        <w:pStyle w:val="ListParagraph"/>
                        <w:numPr>
                          <w:ilvl w:val="0"/>
                          <w:numId w:val="1"/>
                        </w:numPr>
                        <w:spacing w:line="257" w:lineRule="auto"/>
                        <w:rPr>
                          <w:color w:val="000000"/>
                          <w:sz w:val="18"/>
                          <w:szCs w:val="18"/>
                        </w:rPr>
                      </w:pPr>
                      <w:r>
                        <w:rPr>
                          <w:color w:val="000000"/>
                          <w:sz w:val="18"/>
                          <w:szCs w:val="18"/>
                        </w:rPr>
                        <w:t>Intervention not located in</w:t>
                      </w:r>
                      <w:r w:rsidRPr="000B7094">
                        <w:rPr>
                          <w:color w:val="000000"/>
                          <w:sz w:val="18"/>
                          <w:szCs w:val="18"/>
                        </w:rPr>
                        <w:t xml:space="preserve"> primary care </w:t>
                      </w:r>
                      <w:r>
                        <w:rPr>
                          <w:color w:val="000000"/>
                          <w:sz w:val="18"/>
                          <w:szCs w:val="18"/>
                        </w:rPr>
                        <w:t>= 5</w:t>
                      </w:r>
                    </w:p>
                    <w:p w14:paraId="76FA6661" w14:textId="77777777" w:rsidR="00DC306B" w:rsidRPr="00462974" w:rsidRDefault="00DC306B" w:rsidP="00DC306B">
                      <w:pPr>
                        <w:spacing w:line="257" w:lineRule="auto"/>
                        <w:rPr>
                          <w:color w:val="000000"/>
                          <w:sz w:val="18"/>
                          <w:szCs w:val="18"/>
                        </w:rPr>
                      </w:pPr>
                    </w:p>
                    <w:p w14:paraId="7F369C75" w14:textId="77777777" w:rsidR="00DC306B" w:rsidRPr="00462974" w:rsidRDefault="00DC306B" w:rsidP="00DC306B">
                      <w:pPr>
                        <w:spacing w:line="257" w:lineRule="auto"/>
                        <w:rPr>
                          <w:color w:val="000000"/>
                          <w:sz w:val="18"/>
                          <w:szCs w:val="18"/>
                        </w:rPr>
                      </w:pPr>
                      <w:r w:rsidRPr="00462974">
                        <w:rPr>
                          <w:color w:val="000000"/>
                          <w:sz w:val="18"/>
                          <w:szCs w:val="18"/>
                        </w:rPr>
                        <w:t xml:space="preserve"> </w:t>
                      </w:r>
                    </w:p>
                  </w:txbxContent>
                </v:textbox>
              </v:roundrect>
            </w:pict>
          </mc:Fallback>
        </mc:AlternateContent>
      </w:r>
      <w:r w:rsidRPr="00DC306B">
        <w:rPr>
          <w:rFonts w:ascii="Calibri" w:eastAsia="WenQuanYi Micro Hei" w:hAnsi="Calibri" w:cs="Calibri"/>
          <w:b/>
          <w:noProof/>
          <w:lang w:val="en-GB" w:eastAsia="zh-CN"/>
        </w:rPr>
        <mc:AlternateContent>
          <mc:Choice Requires="wps">
            <w:drawing>
              <wp:anchor distT="0" distB="0" distL="114300" distR="114300" simplePos="0" relativeHeight="251680768" behindDoc="0" locked="0" layoutInCell="1" allowOverlap="1" wp14:anchorId="449BD2AD" wp14:editId="28EE199B">
                <wp:simplePos x="0" y="0"/>
                <wp:positionH relativeFrom="column">
                  <wp:posOffset>1533525</wp:posOffset>
                </wp:positionH>
                <wp:positionV relativeFrom="paragraph">
                  <wp:posOffset>1490345</wp:posOffset>
                </wp:positionV>
                <wp:extent cx="54610" cy="333375"/>
                <wp:effectExtent l="19050" t="0" r="40640" b="47625"/>
                <wp:wrapNone/>
                <wp:docPr id="10" name="Down Arrow 10"/>
                <wp:cNvGraphicFramePr/>
                <a:graphic xmlns:a="http://schemas.openxmlformats.org/drawingml/2006/main">
                  <a:graphicData uri="http://schemas.microsoft.com/office/word/2010/wordprocessingShape">
                    <wps:wsp>
                      <wps:cNvSpPr/>
                      <wps:spPr>
                        <a:xfrm flipH="1">
                          <a:off x="0" y="0"/>
                          <a:ext cx="54610" cy="333375"/>
                        </a:xfrm>
                        <a:prstGeom prst="downArrow">
                          <a:avLst/>
                        </a:prstGeom>
                        <a:solidFill>
                          <a:sysClr val="windowText" lastClr="000000">
                            <a:lumMod val="50000"/>
                            <a:lumOff val="50000"/>
                          </a:sysClr>
                        </a:solidFill>
                        <a:ln w="12700" cap="flat" cmpd="sng" algn="ctr">
                          <a:solidFill>
                            <a:sysClr val="windowText" lastClr="000000">
                              <a:lumMod val="50000"/>
                              <a:lumOff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857508" id="Down Arrow 10" o:spid="_x0000_s1026" type="#_x0000_t67" style="position:absolute;margin-left:120.75pt;margin-top:117.35pt;width:4.3pt;height:26.2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" adj="19831" fillcolor="#7f7f7f" strokecolor="#7f7f7f" strokeweight="1pt"/>
            </w:pict>
          </mc:Fallback>
        </mc:AlternateContent>
      </w:r>
      <w:r w:rsidRPr="00DC306B">
        <w:rPr>
          <w:rFonts w:ascii="Calibri" w:eastAsia="WenQuanYi Micro Hei" w:hAnsi="Calibri" w:cs="Calibri"/>
          <w:b/>
          <w:noProof/>
          <w:lang w:val="en-GB" w:eastAsia="zh-CN"/>
        </w:rPr>
        <mc:AlternateContent>
          <mc:Choice Requires="wps">
            <w:drawing>
              <wp:anchor distT="0" distB="0" distL="114300" distR="114300" simplePos="0" relativeHeight="251678720" behindDoc="0" locked="0" layoutInCell="1" allowOverlap="1" wp14:anchorId="51591238" wp14:editId="611CD00C">
                <wp:simplePos x="0" y="0"/>
                <wp:positionH relativeFrom="column">
                  <wp:posOffset>1762125</wp:posOffset>
                </wp:positionH>
                <wp:positionV relativeFrom="paragraph">
                  <wp:posOffset>223520</wp:posOffset>
                </wp:positionV>
                <wp:extent cx="457200" cy="86995"/>
                <wp:effectExtent l="0" t="19050" r="38100" b="46355"/>
                <wp:wrapNone/>
                <wp:docPr id="8" name="Right Arrow 8"/>
                <wp:cNvGraphicFramePr/>
                <a:graphic xmlns:a="http://schemas.openxmlformats.org/drawingml/2006/main">
                  <a:graphicData uri="http://schemas.microsoft.com/office/word/2010/wordprocessingShape">
                    <wps:wsp>
                      <wps:cNvSpPr/>
                      <wps:spPr>
                        <a:xfrm flipV="1">
                          <a:off x="0" y="0"/>
                          <a:ext cx="457200" cy="86995"/>
                        </a:xfrm>
                        <a:prstGeom prst="rightArrow">
                          <a:avLst/>
                        </a:prstGeom>
                        <a:solidFill>
                          <a:srgbClr val="7F7F7F"/>
                        </a:solidFill>
                        <a:ln w="12700" cap="flat" cmpd="sng" algn="ctr">
                          <a:solidFill>
                            <a:sysClr val="windowText" lastClr="000000">
                              <a:lumMod val="50000"/>
                              <a:lumOff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E19473" id="Right Arrow 8" o:spid="_x0000_s1026" type="#_x0000_t13" style="position:absolute;margin-left:138.75pt;margin-top:17.6pt;width:36pt;height:6.85pt;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" adj="19545" fillcolor="#7f7f7f" strokecolor="#7f7f7f" strokeweight="1pt"/>
            </w:pict>
          </mc:Fallback>
        </mc:AlternateContent>
      </w:r>
    </w:p>
    <w:p w14:paraId="061AE736" w14:textId="562ADB4B" w:rsidR="00DC306B" w:rsidRDefault="00DC306B" w:rsidP="00446665">
      <w:pPr>
        <w:widowControl w:val="0"/>
        <w:autoSpaceDE w:val="0"/>
        <w:autoSpaceDN w:val="0"/>
        <w:adjustRightInd w:val="0"/>
        <w:ind w:left="640" w:hanging="640"/>
        <w:jc w:val="both"/>
        <w:rPr>
          <w:rFonts w:asciiTheme="minorHAnsi" w:hAnsiTheme="minorHAnsi" w:cstheme="minorHAnsi"/>
          <w:lang w:val="en-GB"/>
        </w:rPr>
      </w:pPr>
      <w:r>
        <w:rPr>
          <w:rFonts w:asciiTheme="minorHAnsi" w:hAnsiTheme="minorHAnsi" w:cstheme="minorHAnsi"/>
          <w:lang w:val="en-GB"/>
        </w:rPr>
        <w:br w:type="page"/>
      </w:r>
    </w:p>
    <w:p w14:paraId="564CA46C" w14:textId="77777777" w:rsidR="00DC306B" w:rsidRPr="00FD4049" w:rsidRDefault="00DC306B" w:rsidP="00DC306B">
      <w:pPr>
        <w:rPr>
          <w:rStyle w:val="Strong"/>
          <w:rFonts w:ascii="Calibri" w:hAnsi="Calibri" w:cs="Calibri"/>
        </w:rPr>
      </w:pPr>
      <w:r>
        <w:rPr>
          <w:rStyle w:val="Strong"/>
          <w:rFonts w:ascii="Calibri" w:hAnsi="Calibri" w:cs="Calibri"/>
        </w:rPr>
        <w:lastRenderedPageBreak/>
        <w:t>Appendix</w:t>
      </w:r>
      <w:r w:rsidRPr="00FD4049">
        <w:rPr>
          <w:rStyle w:val="Strong"/>
          <w:rFonts w:ascii="Calibri" w:hAnsi="Calibri" w:cs="Calibri"/>
        </w:rPr>
        <w:t xml:space="preserve"> 1: search terms for databases:</w:t>
      </w:r>
    </w:p>
    <w:p w14:paraId="554CADC8" w14:textId="77777777" w:rsidR="00DC306B" w:rsidRPr="00FD4049" w:rsidRDefault="00DC306B" w:rsidP="00DC306B">
      <w:pPr>
        <w:rPr>
          <w:rStyle w:val="Strong"/>
          <w:rFonts w:ascii="Calibri" w:hAnsi="Calibri" w:cs="Calibri"/>
        </w:rPr>
      </w:pPr>
    </w:p>
    <w:p w14:paraId="79B3B6BB" w14:textId="77777777" w:rsidR="00DC306B" w:rsidRPr="00FD4049" w:rsidRDefault="00DC306B" w:rsidP="00DC306B">
      <w:pPr>
        <w:pStyle w:val="Heading2"/>
        <w:rPr>
          <w:rFonts w:ascii="Calibri" w:hAnsi="Calibri" w:cs="Calibri"/>
          <w:sz w:val="24"/>
          <w:szCs w:val="24"/>
        </w:rPr>
      </w:pPr>
      <w:r w:rsidRPr="00FD4049">
        <w:rPr>
          <w:rFonts w:ascii="Calibri" w:hAnsi="Calibri" w:cs="Calibri"/>
          <w:sz w:val="24"/>
          <w:szCs w:val="24"/>
        </w:rPr>
        <w:t>Search terms:</w:t>
      </w:r>
    </w:p>
    <w:p w14:paraId="7E762568" w14:textId="77777777" w:rsidR="00DC306B" w:rsidRPr="00FD4049" w:rsidRDefault="00DC306B" w:rsidP="00DC306B">
      <w:pPr>
        <w:rPr>
          <w:rFonts w:ascii="Calibri" w:hAnsi="Calibri" w:cs="Calibri"/>
        </w:rPr>
      </w:pPr>
      <w:r w:rsidRPr="00FD4049">
        <w:rPr>
          <w:rFonts w:ascii="Calibri" w:hAnsi="Calibri" w:cs="Calibri"/>
        </w:rPr>
        <w:t>Medline Search Strategy Via OVID SP</w:t>
      </w:r>
    </w:p>
    <w:p w14:paraId="15860231" w14:textId="77777777" w:rsidR="00DC306B" w:rsidRPr="00FD4049" w:rsidRDefault="00DC306B" w:rsidP="00DC306B">
      <w:pPr>
        <w:rPr>
          <w:rFonts w:ascii="Calibri" w:hAnsi="Calibri" w:cs="Calibri"/>
        </w:rPr>
      </w:pPr>
    </w:p>
    <w:p w14:paraId="510ECB92" w14:textId="77777777" w:rsidR="00DC306B" w:rsidRPr="00FD4049" w:rsidRDefault="00DC306B" w:rsidP="00DC306B">
      <w:pPr>
        <w:rPr>
          <w:rFonts w:ascii="Calibri" w:hAnsi="Calibri" w:cs="Calibri"/>
        </w:rPr>
      </w:pPr>
      <w:r w:rsidRPr="00FD4049">
        <w:rPr>
          <w:rFonts w:ascii="Calibri" w:hAnsi="Calibri" w:cs="Calibri"/>
        </w:rPr>
        <w:t xml:space="preserve">1. </w:t>
      </w:r>
      <w:proofErr w:type="spellStart"/>
      <w:r w:rsidRPr="00FD4049">
        <w:rPr>
          <w:rFonts w:ascii="Calibri" w:hAnsi="Calibri" w:cs="Calibri"/>
        </w:rPr>
        <w:t>exp</w:t>
      </w:r>
      <w:proofErr w:type="spellEnd"/>
      <w:r w:rsidRPr="00FD4049">
        <w:rPr>
          <w:rFonts w:ascii="Calibri" w:hAnsi="Calibri" w:cs="Calibri"/>
        </w:rPr>
        <w:t xml:space="preserve"> Aged/</w:t>
      </w:r>
    </w:p>
    <w:p w14:paraId="3FA47B9A" w14:textId="77777777" w:rsidR="00DC306B" w:rsidRPr="00FD4049" w:rsidRDefault="00DC306B" w:rsidP="00DC306B">
      <w:pPr>
        <w:rPr>
          <w:rFonts w:ascii="Calibri" w:hAnsi="Calibri" w:cs="Calibri"/>
        </w:rPr>
      </w:pPr>
      <w:r w:rsidRPr="00FD4049">
        <w:rPr>
          <w:rFonts w:ascii="Calibri" w:hAnsi="Calibri" w:cs="Calibri"/>
        </w:rPr>
        <w:t>2. elder*.</w:t>
      </w:r>
      <w:proofErr w:type="spellStart"/>
      <w:r w:rsidRPr="00FD4049">
        <w:rPr>
          <w:rFonts w:ascii="Calibri" w:hAnsi="Calibri" w:cs="Calibri"/>
        </w:rPr>
        <w:t>tw</w:t>
      </w:r>
      <w:proofErr w:type="spellEnd"/>
      <w:r w:rsidRPr="00FD4049">
        <w:rPr>
          <w:rFonts w:ascii="Calibri" w:hAnsi="Calibri" w:cs="Calibri"/>
        </w:rPr>
        <w:t>.</w:t>
      </w:r>
    </w:p>
    <w:p w14:paraId="24269B70" w14:textId="77777777" w:rsidR="00DC306B" w:rsidRPr="00FD4049" w:rsidRDefault="00DC306B" w:rsidP="00DC306B">
      <w:pPr>
        <w:rPr>
          <w:rFonts w:ascii="Calibri" w:hAnsi="Calibri" w:cs="Calibri"/>
        </w:rPr>
      </w:pPr>
      <w:r w:rsidRPr="00FD4049">
        <w:rPr>
          <w:rFonts w:ascii="Calibri" w:hAnsi="Calibri" w:cs="Calibri"/>
        </w:rPr>
        <w:t>3. aged.tw.</w:t>
      </w:r>
    </w:p>
    <w:p w14:paraId="7825DF04" w14:textId="77777777" w:rsidR="00DC306B" w:rsidRPr="00FD4049" w:rsidRDefault="00DC306B" w:rsidP="00DC306B">
      <w:pPr>
        <w:rPr>
          <w:rFonts w:ascii="Calibri" w:hAnsi="Calibri" w:cs="Calibri"/>
        </w:rPr>
      </w:pPr>
      <w:r w:rsidRPr="00FD4049">
        <w:rPr>
          <w:rFonts w:ascii="Calibri" w:hAnsi="Calibri" w:cs="Calibri"/>
        </w:rPr>
        <w:t>4. old*.</w:t>
      </w:r>
      <w:proofErr w:type="spellStart"/>
      <w:r w:rsidRPr="00FD4049">
        <w:rPr>
          <w:rFonts w:ascii="Calibri" w:hAnsi="Calibri" w:cs="Calibri"/>
        </w:rPr>
        <w:t>tw</w:t>
      </w:r>
      <w:proofErr w:type="spellEnd"/>
      <w:r w:rsidRPr="00FD4049">
        <w:rPr>
          <w:rFonts w:ascii="Calibri" w:hAnsi="Calibri" w:cs="Calibri"/>
        </w:rPr>
        <w:t>.</w:t>
      </w:r>
    </w:p>
    <w:p w14:paraId="5FE999A8" w14:textId="77777777" w:rsidR="00DC306B" w:rsidRPr="00FD4049" w:rsidRDefault="00DC306B" w:rsidP="00DC306B">
      <w:pPr>
        <w:rPr>
          <w:rFonts w:ascii="Calibri" w:hAnsi="Calibri" w:cs="Calibri"/>
        </w:rPr>
      </w:pPr>
      <w:r w:rsidRPr="00FD4049">
        <w:rPr>
          <w:rFonts w:ascii="Calibri" w:hAnsi="Calibri" w:cs="Calibri"/>
        </w:rPr>
        <w:t>5. geriatric*.</w:t>
      </w:r>
      <w:proofErr w:type="spellStart"/>
      <w:r w:rsidRPr="00FD4049">
        <w:rPr>
          <w:rFonts w:ascii="Calibri" w:hAnsi="Calibri" w:cs="Calibri"/>
        </w:rPr>
        <w:t>tw</w:t>
      </w:r>
      <w:proofErr w:type="spellEnd"/>
      <w:r w:rsidRPr="00FD4049">
        <w:rPr>
          <w:rFonts w:ascii="Calibri" w:hAnsi="Calibri" w:cs="Calibri"/>
        </w:rPr>
        <w:t>.</w:t>
      </w:r>
    </w:p>
    <w:p w14:paraId="1FB8AFF4" w14:textId="77777777" w:rsidR="00DC306B" w:rsidRPr="00FD4049" w:rsidRDefault="00DC306B" w:rsidP="00DC306B">
      <w:pPr>
        <w:rPr>
          <w:rFonts w:ascii="Calibri" w:hAnsi="Calibri" w:cs="Calibri"/>
        </w:rPr>
      </w:pPr>
      <w:r w:rsidRPr="00FD4049">
        <w:rPr>
          <w:rFonts w:ascii="Calibri" w:hAnsi="Calibri" w:cs="Calibri"/>
        </w:rPr>
        <w:t>6. 1 or 2 or 3 or 4 or 5</w:t>
      </w:r>
    </w:p>
    <w:p w14:paraId="0B42E907" w14:textId="77777777" w:rsidR="00DC306B" w:rsidRPr="00FD4049" w:rsidRDefault="00DC306B" w:rsidP="00DC306B">
      <w:pPr>
        <w:rPr>
          <w:rFonts w:ascii="Calibri" w:hAnsi="Calibri" w:cs="Calibri"/>
        </w:rPr>
      </w:pPr>
      <w:r w:rsidRPr="00FD4049">
        <w:rPr>
          <w:rFonts w:ascii="Calibri" w:hAnsi="Calibri" w:cs="Calibri"/>
        </w:rPr>
        <w:t>7. Primary Health Care/</w:t>
      </w:r>
    </w:p>
    <w:p w14:paraId="20F26CAA" w14:textId="77777777" w:rsidR="00DC306B" w:rsidRPr="00FD4049" w:rsidRDefault="00DC306B" w:rsidP="00DC306B">
      <w:pPr>
        <w:rPr>
          <w:rFonts w:ascii="Calibri" w:hAnsi="Calibri" w:cs="Calibri"/>
        </w:rPr>
      </w:pPr>
      <w:r w:rsidRPr="00FD4049">
        <w:rPr>
          <w:rFonts w:ascii="Calibri" w:hAnsi="Calibri" w:cs="Calibri"/>
        </w:rPr>
        <w:t xml:space="preserve">8. </w:t>
      </w:r>
      <w:proofErr w:type="spellStart"/>
      <w:r w:rsidRPr="00FD4049">
        <w:rPr>
          <w:rFonts w:ascii="Calibri" w:hAnsi="Calibri" w:cs="Calibri"/>
        </w:rPr>
        <w:t>exp</w:t>
      </w:r>
      <w:proofErr w:type="spellEnd"/>
      <w:r w:rsidRPr="00FD4049">
        <w:rPr>
          <w:rFonts w:ascii="Calibri" w:hAnsi="Calibri" w:cs="Calibri"/>
        </w:rPr>
        <w:t xml:space="preserve"> General Practice/</w:t>
      </w:r>
    </w:p>
    <w:p w14:paraId="0F3F754D" w14:textId="77777777" w:rsidR="00DC306B" w:rsidRPr="00FD4049" w:rsidRDefault="00DC306B" w:rsidP="00DC306B">
      <w:pPr>
        <w:rPr>
          <w:rFonts w:ascii="Calibri" w:hAnsi="Calibri" w:cs="Calibri"/>
        </w:rPr>
      </w:pPr>
      <w:r w:rsidRPr="00FD4049">
        <w:rPr>
          <w:rFonts w:ascii="Calibri" w:hAnsi="Calibri" w:cs="Calibri"/>
        </w:rPr>
        <w:t>9. (primary adj3 care).</w:t>
      </w:r>
      <w:proofErr w:type="spellStart"/>
      <w:r w:rsidRPr="00FD4049">
        <w:rPr>
          <w:rFonts w:ascii="Calibri" w:hAnsi="Calibri" w:cs="Calibri"/>
        </w:rPr>
        <w:t>tw</w:t>
      </w:r>
      <w:proofErr w:type="spellEnd"/>
      <w:r w:rsidRPr="00FD4049">
        <w:rPr>
          <w:rFonts w:ascii="Calibri" w:hAnsi="Calibri" w:cs="Calibri"/>
        </w:rPr>
        <w:t>.</w:t>
      </w:r>
    </w:p>
    <w:p w14:paraId="1083BFA7" w14:textId="77777777" w:rsidR="00DC306B" w:rsidRPr="00FD4049" w:rsidRDefault="00DC306B" w:rsidP="00DC306B">
      <w:pPr>
        <w:rPr>
          <w:rFonts w:ascii="Calibri" w:hAnsi="Calibri" w:cs="Calibri"/>
        </w:rPr>
      </w:pPr>
      <w:r w:rsidRPr="00FD4049">
        <w:rPr>
          <w:rFonts w:ascii="Calibri" w:hAnsi="Calibri" w:cs="Calibri"/>
        </w:rPr>
        <w:t xml:space="preserve">10. family </w:t>
      </w:r>
      <w:proofErr w:type="spellStart"/>
      <w:r w:rsidRPr="00FD4049">
        <w:rPr>
          <w:rFonts w:ascii="Calibri" w:hAnsi="Calibri" w:cs="Calibri"/>
        </w:rPr>
        <w:t>practi</w:t>
      </w:r>
      <w:proofErr w:type="spellEnd"/>
      <w:r w:rsidRPr="00FD4049">
        <w:rPr>
          <w:rFonts w:ascii="Calibri" w:hAnsi="Calibri" w:cs="Calibri"/>
        </w:rPr>
        <w:t>*.</w:t>
      </w:r>
      <w:proofErr w:type="spellStart"/>
      <w:r w:rsidRPr="00FD4049">
        <w:rPr>
          <w:rFonts w:ascii="Calibri" w:hAnsi="Calibri" w:cs="Calibri"/>
        </w:rPr>
        <w:t>tw</w:t>
      </w:r>
      <w:proofErr w:type="spellEnd"/>
      <w:r w:rsidRPr="00FD4049">
        <w:rPr>
          <w:rFonts w:ascii="Calibri" w:hAnsi="Calibri" w:cs="Calibri"/>
        </w:rPr>
        <w:t>.</w:t>
      </w:r>
    </w:p>
    <w:p w14:paraId="295C1162" w14:textId="77777777" w:rsidR="00DC306B" w:rsidRPr="00FD4049" w:rsidRDefault="00DC306B" w:rsidP="00DC306B">
      <w:pPr>
        <w:rPr>
          <w:rFonts w:ascii="Calibri" w:hAnsi="Calibri" w:cs="Calibri"/>
        </w:rPr>
      </w:pPr>
      <w:r w:rsidRPr="00FD4049">
        <w:rPr>
          <w:rFonts w:ascii="Calibri" w:hAnsi="Calibri" w:cs="Calibri"/>
        </w:rPr>
        <w:t xml:space="preserve">11. general </w:t>
      </w:r>
      <w:proofErr w:type="spellStart"/>
      <w:r w:rsidRPr="00FD4049">
        <w:rPr>
          <w:rFonts w:ascii="Calibri" w:hAnsi="Calibri" w:cs="Calibri"/>
        </w:rPr>
        <w:t>practi</w:t>
      </w:r>
      <w:proofErr w:type="spellEnd"/>
      <w:r w:rsidRPr="00FD4049">
        <w:rPr>
          <w:rFonts w:ascii="Calibri" w:hAnsi="Calibri" w:cs="Calibri"/>
        </w:rPr>
        <w:t>*.</w:t>
      </w:r>
      <w:proofErr w:type="spellStart"/>
      <w:r w:rsidRPr="00FD4049">
        <w:rPr>
          <w:rFonts w:ascii="Calibri" w:hAnsi="Calibri" w:cs="Calibri"/>
        </w:rPr>
        <w:t>tw</w:t>
      </w:r>
      <w:proofErr w:type="spellEnd"/>
      <w:r w:rsidRPr="00FD4049">
        <w:rPr>
          <w:rFonts w:ascii="Calibri" w:hAnsi="Calibri" w:cs="Calibri"/>
        </w:rPr>
        <w:t>.</w:t>
      </w:r>
    </w:p>
    <w:p w14:paraId="4C139A6B" w14:textId="77777777" w:rsidR="00DC306B" w:rsidRPr="00FD4049" w:rsidRDefault="00DC306B" w:rsidP="00DC306B">
      <w:pPr>
        <w:rPr>
          <w:rFonts w:ascii="Calibri" w:hAnsi="Calibri" w:cs="Calibri"/>
        </w:rPr>
      </w:pPr>
      <w:r w:rsidRPr="00FD4049">
        <w:rPr>
          <w:rFonts w:ascii="Calibri" w:hAnsi="Calibri" w:cs="Calibri"/>
        </w:rPr>
        <w:t>12. 7 or 8 or 9 or 10 or 11</w:t>
      </w:r>
    </w:p>
    <w:p w14:paraId="2717CF18" w14:textId="77777777" w:rsidR="00DC306B" w:rsidRPr="00FD4049" w:rsidRDefault="00DC306B" w:rsidP="00DC306B">
      <w:pPr>
        <w:rPr>
          <w:rFonts w:ascii="Calibri" w:hAnsi="Calibri" w:cs="Calibri"/>
        </w:rPr>
      </w:pPr>
      <w:r w:rsidRPr="00FD4049">
        <w:rPr>
          <w:rFonts w:ascii="Calibri" w:hAnsi="Calibri" w:cs="Calibri"/>
        </w:rPr>
        <w:t>13. 6 and 12</w:t>
      </w:r>
    </w:p>
    <w:p w14:paraId="5770857D" w14:textId="77777777" w:rsidR="00DC306B" w:rsidRPr="00FD4049" w:rsidRDefault="00DC306B" w:rsidP="00DC306B">
      <w:pPr>
        <w:rPr>
          <w:rFonts w:ascii="Calibri" w:hAnsi="Calibri" w:cs="Calibri"/>
        </w:rPr>
      </w:pPr>
      <w:r w:rsidRPr="00FD4049">
        <w:rPr>
          <w:rFonts w:ascii="Calibri" w:hAnsi="Calibri" w:cs="Calibri"/>
        </w:rPr>
        <w:t>14. (comprehensive adj3 assessment).</w:t>
      </w:r>
      <w:proofErr w:type="spellStart"/>
      <w:r w:rsidRPr="00FD4049">
        <w:rPr>
          <w:rFonts w:ascii="Calibri" w:hAnsi="Calibri" w:cs="Calibri"/>
        </w:rPr>
        <w:t>tw</w:t>
      </w:r>
      <w:proofErr w:type="spellEnd"/>
      <w:r w:rsidRPr="00FD4049">
        <w:rPr>
          <w:rFonts w:ascii="Calibri" w:hAnsi="Calibri" w:cs="Calibri"/>
        </w:rPr>
        <w:t>.</w:t>
      </w:r>
    </w:p>
    <w:p w14:paraId="12BDE7FA" w14:textId="77777777" w:rsidR="00DC306B" w:rsidRPr="00FD4049" w:rsidRDefault="00DC306B" w:rsidP="00DC306B">
      <w:pPr>
        <w:rPr>
          <w:rFonts w:ascii="Calibri" w:hAnsi="Calibri" w:cs="Calibri"/>
        </w:rPr>
      </w:pPr>
      <w:r w:rsidRPr="00FD4049">
        <w:rPr>
          <w:rFonts w:ascii="Calibri" w:hAnsi="Calibri" w:cs="Calibri"/>
        </w:rPr>
        <w:t>15. Geriatric Assessment/</w:t>
      </w:r>
    </w:p>
    <w:p w14:paraId="1A7913F3" w14:textId="77777777" w:rsidR="00DC306B" w:rsidRPr="00FD4049" w:rsidRDefault="00DC306B" w:rsidP="00DC306B">
      <w:pPr>
        <w:rPr>
          <w:rFonts w:ascii="Calibri" w:hAnsi="Calibri" w:cs="Calibri"/>
        </w:rPr>
      </w:pPr>
      <w:r w:rsidRPr="00FD4049">
        <w:rPr>
          <w:rFonts w:ascii="Calibri" w:hAnsi="Calibri" w:cs="Calibri"/>
        </w:rPr>
        <w:t>16. Needs Assessment/</w:t>
      </w:r>
    </w:p>
    <w:p w14:paraId="31FF189C" w14:textId="77777777" w:rsidR="00DC306B" w:rsidRPr="00FD4049" w:rsidRDefault="00DC306B" w:rsidP="00DC306B">
      <w:pPr>
        <w:rPr>
          <w:rFonts w:ascii="Calibri" w:hAnsi="Calibri" w:cs="Calibri"/>
        </w:rPr>
      </w:pPr>
      <w:r w:rsidRPr="00FD4049">
        <w:rPr>
          <w:rFonts w:ascii="Calibri" w:hAnsi="Calibri" w:cs="Calibri"/>
        </w:rPr>
        <w:t>17. 14 or 15 or 16</w:t>
      </w:r>
    </w:p>
    <w:p w14:paraId="225FEF84" w14:textId="77777777" w:rsidR="00DC306B" w:rsidRPr="00FD4049" w:rsidRDefault="00DC306B" w:rsidP="00DC306B">
      <w:pPr>
        <w:rPr>
          <w:rFonts w:ascii="Calibri" w:hAnsi="Calibri" w:cs="Calibri"/>
        </w:rPr>
      </w:pPr>
      <w:r w:rsidRPr="00FD4049">
        <w:rPr>
          <w:rFonts w:ascii="Calibri" w:hAnsi="Calibri" w:cs="Calibri"/>
        </w:rPr>
        <w:t>18. 13 and 17</w:t>
      </w:r>
    </w:p>
    <w:p w14:paraId="5574626F" w14:textId="77777777" w:rsidR="00DC306B" w:rsidRPr="00FD4049" w:rsidRDefault="00DC306B" w:rsidP="00DC306B">
      <w:pPr>
        <w:rPr>
          <w:rFonts w:ascii="Calibri" w:hAnsi="Calibri" w:cs="Calibri"/>
        </w:rPr>
      </w:pPr>
      <w:r w:rsidRPr="00FD4049">
        <w:rPr>
          <w:rFonts w:ascii="Calibri" w:hAnsi="Calibri" w:cs="Calibri"/>
        </w:rPr>
        <w:t>19. limit 18 to (</w:t>
      </w:r>
      <w:proofErr w:type="spellStart"/>
      <w:r w:rsidRPr="00FD4049">
        <w:rPr>
          <w:rFonts w:ascii="Calibri" w:hAnsi="Calibri" w:cs="Calibri"/>
        </w:rPr>
        <w:t>english</w:t>
      </w:r>
      <w:proofErr w:type="spellEnd"/>
      <w:r w:rsidRPr="00FD4049">
        <w:rPr>
          <w:rFonts w:ascii="Calibri" w:hAnsi="Calibri" w:cs="Calibri"/>
        </w:rPr>
        <w:t xml:space="preserve"> language and </w:t>
      </w:r>
      <w:proofErr w:type="spellStart"/>
      <w:r w:rsidRPr="00FD4049">
        <w:rPr>
          <w:rFonts w:ascii="Calibri" w:hAnsi="Calibri" w:cs="Calibri"/>
        </w:rPr>
        <w:t>yr</w:t>
      </w:r>
      <w:proofErr w:type="spellEnd"/>
      <w:r w:rsidRPr="00FD4049">
        <w:rPr>
          <w:rFonts w:ascii="Calibri" w:hAnsi="Calibri" w:cs="Calibri"/>
        </w:rPr>
        <w:t>="2000 -Current")</w:t>
      </w:r>
    </w:p>
    <w:p w14:paraId="6CF1211A" w14:textId="77777777" w:rsidR="00DC306B" w:rsidRPr="00FD4049" w:rsidRDefault="00DC306B" w:rsidP="00DC306B">
      <w:pPr>
        <w:rPr>
          <w:rFonts w:ascii="Calibri" w:hAnsi="Calibri" w:cs="Calibri"/>
        </w:rPr>
      </w:pPr>
    </w:p>
    <w:p w14:paraId="798FC80B" w14:textId="77777777" w:rsidR="00DC306B" w:rsidRPr="00FD4049" w:rsidRDefault="00DC306B" w:rsidP="00DC306B">
      <w:pPr>
        <w:rPr>
          <w:rFonts w:ascii="Calibri" w:hAnsi="Calibri" w:cs="Calibri"/>
        </w:rPr>
      </w:pPr>
    </w:p>
    <w:p w14:paraId="1BFA59E4" w14:textId="77777777" w:rsidR="00DC306B" w:rsidRPr="00FD4049" w:rsidRDefault="00DC306B" w:rsidP="00DC306B">
      <w:pPr>
        <w:rPr>
          <w:rFonts w:ascii="Calibri" w:hAnsi="Calibri" w:cs="Calibri"/>
        </w:rPr>
      </w:pPr>
      <w:r w:rsidRPr="00FD4049">
        <w:rPr>
          <w:rFonts w:ascii="Calibri" w:hAnsi="Calibri" w:cs="Calibri"/>
        </w:rPr>
        <w:t>EMBASE Search Strategy via OVIDSP</w:t>
      </w:r>
    </w:p>
    <w:p w14:paraId="6E573819" w14:textId="77777777" w:rsidR="00DC306B" w:rsidRPr="00FD4049" w:rsidRDefault="00DC306B" w:rsidP="00DC306B">
      <w:pPr>
        <w:rPr>
          <w:rFonts w:ascii="Calibri" w:hAnsi="Calibri" w:cs="Calibri"/>
        </w:rPr>
      </w:pPr>
    </w:p>
    <w:p w14:paraId="231000BC" w14:textId="77777777" w:rsidR="00DC306B" w:rsidRPr="00FD4049" w:rsidRDefault="00DC306B" w:rsidP="00DC306B">
      <w:pPr>
        <w:rPr>
          <w:rFonts w:ascii="Calibri" w:hAnsi="Calibri" w:cs="Calibri"/>
        </w:rPr>
      </w:pPr>
      <w:r w:rsidRPr="00FD4049">
        <w:rPr>
          <w:rFonts w:ascii="Calibri" w:hAnsi="Calibri" w:cs="Calibri"/>
        </w:rPr>
        <w:t xml:space="preserve">1. </w:t>
      </w:r>
      <w:proofErr w:type="spellStart"/>
      <w:r w:rsidRPr="00FD4049">
        <w:rPr>
          <w:rFonts w:ascii="Calibri" w:hAnsi="Calibri" w:cs="Calibri"/>
        </w:rPr>
        <w:t>exp</w:t>
      </w:r>
      <w:proofErr w:type="spellEnd"/>
      <w:r w:rsidRPr="00FD4049">
        <w:rPr>
          <w:rFonts w:ascii="Calibri" w:hAnsi="Calibri" w:cs="Calibri"/>
        </w:rPr>
        <w:t xml:space="preserve"> aged/</w:t>
      </w:r>
    </w:p>
    <w:p w14:paraId="37F8E445" w14:textId="77777777" w:rsidR="00DC306B" w:rsidRPr="00FD4049" w:rsidRDefault="00DC306B" w:rsidP="00DC306B">
      <w:pPr>
        <w:rPr>
          <w:rFonts w:ascii="Calibri" w:hAnsi="Calibri" w:cs="Calibri"/>
        </w:rPr>
      </w:pPr>
      <w:r w:rsidRPr="00FD4049">
        <w:rPr>
          <w:rFonts w:ascii="Calibri" w:hAnsi="Calibri" w:cs="Calibri"/>
        </w:rPr>
        <w:t>2. elder*.</w:t>
      </w:r>
      <w:proofErr w:type="spellStart"/>
      <w:r w:rsidRPr="00FD4049">
        <w:rPr>
          <w:rFonts w:ascii="Calibri" w:hAnsi="Calibri" w:cs="Calibri"/>
        </w:rPr>
        <w:t>tw</w:t>
      </w:r>
      <w:proofErr w:type="spellEnd"/>
      <w:r w:rsidRPr="00FD4049">
        <w:rPr>
          <w:rFonts w:ascii="Calibri" w:hAnsi="Calibri" w:cs="Calibri"/>
        </w:rPr>
        <w:t>.</w:t>
      </w:r>
    </w:p>
    <w:p w14:paraId="6259F8D7" w14:textId="77777777" w:rsidR="00DC306B" w:rsidRPr="00FD4049" w:rsidRDefault="00DC306B" w:rsidP="00DC306B">
      <w:pPr>
        <w:rPr>
          <w:rFonts w:ascii="Calibri" w:hAnsi="Calibri" w:cs="Calibri"/>
        </w:rPr>
      </w:pPr>
      <w:r w:rsidRPr="00FD4049">
        <w:rPr>
          <w:rFonts w:ascii="Calibri" w:hAnsi="Calibri" w:cs="Calibri"/>
        </w:rPr>
        <w:t>3. aged.tw.</w:t>
      </w:r>
    </w:p>
    <w:p w14:paraId="30AC3EC7" w14:textId="77777777" w:rsidR="00DC306B" w:rsidRPr="00FD4049" w:rsidRDefault="00DC306B" w:rsidP="00DC306B">
      <w:pPr>
        <w:rPr>
          <w:rFonts w:ascii="Calibri" w:hAnsi="Calibri" w:cs="Calibri"/>
        </w:rPr>
      </w:pPr>
      <w:r w:rsidRPr="00FD4049">
        <w:rPr>
          <w:rFonts w:ascii="Calibri" w:hAnsi="Calibri" w:cs="Calibri"/>
        </w:rPr>
        <w:t>4. old*.</w:t>
      </w:r>
      <w:proofErr w:type="spellStart"/>
      <w:r w:rsidRPr="00FD4049">
        <w:rPr>
          <w:rFonts w:ascii="Calibri" w:hAnsi="Calibri" w:cs="Calibri"/>
        </w:rPr>
        <w:t>tw</w:t>
      </w:r>
      <w:proofErr w:type="spellEnd"/>
      <w:r w:rsidRPr="00FD4049">
        <w:rPr>
          <w:rFonts w:ascii="Calibri" w:hAnsi="Calibri" w:cs="Calibri"/>
        </w:rPr>
        <w:t>.</w:t>
      </w:r>
    </w:p>
    <w:p w14:paraId="5AF116A2" w14:textId="77777777" w:rsidR="00DC306B" w:rsidRPr="00FD4049" w:rsidRDefault="00DC306B" w:rsidP="00DC306B">
      <w:pPr>
        <w:rPr>
          <w:rFonts w:ascii="Calibri" w:hAnsi="Calibri" w:cs="Calibri"/>
        </w:rPr>
      </w:pPr>
      <w:r w:rsidRPr="00FD4049">
        <w:rPr>
          <w:rFonts w:ascii="Calibri" w:hAnsi="Calibri" w:cs="Calibri"/>
        </w:rPr>
        <w:t>5. geriatric*.</w:t>
      </w:r>
      <w:proofErr w:type="spellStart"/>
      <w:r w:rsidRPr="00FD4049">
        <w:rPr>
          <w:rFonts w:ascii="Calibri" w:hAnsi="Calibri" w:cs="Calibri"/>
        </w:rPr>
        <w:t>tw</w:t>
      </w:r>
      <w:proofErr w:type="spellEnd"/>
      <w:r w:rsidRPr="00FD4049">
        <w:rPr>
          <w:rFonts w:ascii="Calibri" w:hAnsi="Calibri" w:cs="Calibri"/>
        </w:rPr>
        <w:t>.</w:t>
      </w:r>
    </w:p>
    <w:p w14:paraId="6DFE237C" w14:textId="77777777" w:rsidR="00DC306B" w:rsidRPr="00FD4049" w:rsidRDefault="00DC306B" w:rsidP="00DC306B">
      <w:pPr>
        <w:rPr>
          <w:rFonts w:ascii="Calibri" w:hAnsi="Calibri" w:cs="Calibri"/>
        </w:rPr>
      </w:pPr>
      <w:r w:rsidRPr="00FD4049">
        <w:rPr>
          <w:rFonts w:ascii="Calibri" w:hAnsi="Calibri" w:cs="Calibri"/>
        </w:rPr>
        <w:t>6. 1 or 2 or 3 or 4 or 5</w:t>
      </w:r>
    </w:p>
    <w:p w14:paraId="49A435B2" w14:textId="77777777" w:rsidR="00DC306B" w:rsidRPr="00FD4049" w:rsidRDefault="00DC306B" w:rsidP="00DC306B">
      <w:pPr>
        <w:rPr>
          <w:rFonts w:ascii="Calibri" w:hAnsi="Calibri" w:cs="Calibri"/>
        </w:rPr>
      </w:pPr>
      <w:r w:rsidRPr="00FD4049">
        <w:rPr>
          <w:rFonts w:ascii="Calibri" w:hAnsi="Calibri" w:cs="Calibri"/>
        </w:rPr>
        <w:t xml:space="preserve">7. </w:t>
      </w:r>
      <w:proofErr w:type="spellStart"/>
      <w:r w:rsidRPr="00FD4049">
        <w:rPr>
          <w:rFonts w:ascii="Calibri" w:hAnsi="Calibri" w:cs="Calibri"/>
        </w:rPr>
        <w:t>exp</w:t>
      </w:r>
      <w:proofErr w:type="spellEnd"/>
      <w:r w:rsidRPr="00FD4049">
        <w:rPr>
          <w:rFonts w:ascii="Calibri" w:hAnsi="Calibri" w:cs="Calibri"/>
        </w:rPr>
        <w:t xml:space="preserve"> primary health care/</w:t>
      </w:r>
    </w:p>
    <w:p w14:paraId="3BACCC00" w14:textId="77777777" w:rsidR="00DC306B" w:rsidRPr="00FD4049" w:rsidRDefault="00DC306B" w:rsidP="00DC306B">
      <w:pPr>
        <w:rPr>
          <w:rFonts w:ascii="Calibri" w:hAnsi="Calibri" w:cs="Calibri"/>
        </w:rPr>
      </w:pPr>
      <w:r w:rsidRPr="00FD4049">
        <w:rPr>
          <w:rFonts w:ascii="Calibri" w:hAnsi="Calibri" w:cs="Calibri"/>
        </w:rPr>
        <w:t>8. general practice/</w:t>
      </w:r>
    </w:p>
    <w:p w14:paraId="6F1AE9C6" w14:textId="77777777" w:rsidR="00DC306B" w:rsidRPr="00FD4049" w:rsidRDefault="00DC306B" w:rsidP="00DC306B">
      <w:pPr>
        <w:rPr>
          <w:rFonts w:ascii="Calibri" w:hAnsi="Calibri" w:cs="Calibri"/>
        </w:rPr>
      </w:pPr>
      <w:r w:rsidRPr="00FD4049">
        <w:rPr>
          <w:rFonts w:ascii="Calibri" w:hAnsi="Calibri" w:cs="Calibri"/>
        </w:rPr>
        <w:t>9. (primary adj3 care).</w:t>
      </w:r>
      <w:proofErr w:type="spellStart"/>
      <w:r w:rsidRPr="00FD4049">
        <w:rPr>
          <w:rFonts w:ascii="Calibri" w:hAnsi="Calibri" w:cs="Calibri"/>
        </w:rPr>
        <w:t>tw</w:t>
      </w:r>
      <w:proofErr w:type="spellEnd"/>
      <w:r w:rsidRPr="00FD4049">
        <w:rPr>
          <w:rFonts w:ascii="Calibri" w:hAnsi="Calibri" w:cs="Calibri"/>
        </w:rPr>
        <w:t>.</w:t>
      </w:r>
    </w:p>
    <w:p w14:paraId="76873F99" w14:textId="77777777" w:rsidR="00DC306B" w:rsidRPr="00FD4049" w:rsidRDefault="00DC306B" w:rsidP="00DC306B">
      <w:pPr>
        <w:rPr>
          <w:rFonts w:ascii="Calibri" w:hAnsi="Calibri" w:cs="Calibri"/>
        </w:rPr>
      </w:pPr>
      <w:r w:rsidRPr="00FD4049">
        <w:rPr>
          <w:rFonts w:ascii="Calibri" w:hAnsi="Calibri" w:cs="Calibri"/>
        </w:rPr>
        <w:t xml:space="preserve">10. family </w:t>
      </w:r>
      <w:proofErr w:type="spellStart"/>
      <w:r w:rsidRPr="00FD4049">
        <w:rPr>
          <w:rFonts w:ascii="Calibri" w:hAnsi="Calibri" w:cs="Calibri"/>
        </w:rPr>
        <w:t>practi</w:t>
      </w:r>
      <w:proofErr w:type="spellEnd"/>
      <w:r w:rsidRPr="00FD4049">
        <w:rPr>
          <w:rFonts w:ascii="Calibri" w:hAnsi="Calibri" w:cs="Calibri"/>
        </w:rPr>
        <w:t>*.</w:t>
      </w:r>
      <w:proofErr w:type="spellStart"/>
      <w:r w:rsidRPr="00FD4049">
        <w:rPr>
          <w:rFonts w:ascii="Calibri" w:hAnsi="Calibri" w:cs="Calibri"/>
        </w:rPr>
        <w:t>tw</w:t>
      </w:r>
      <w:proofErr w:type="spellEnd"/>
      <w:r w:rsidRPr="00FD4049">
        <w:rPr>
          <w:rFonts w:ascii="Calibri" w:hAnsi="Calibri" w:cs="Calibri"/>
        </w:rPr>
        <w:t>.</w:t>
      </w:r>
    </w:p>
    <w:p w14:paraId="3D9FB55C" w14:textId="77777777" w:rsidR="00DC306B" w:rsidRPr="00FD4049" w:rsidRDefault="00DC306B" w:rsidP="00DC306B">
      <w:pPr>
        <w:rPr>
          <w:rFonts w:ascii="Calibri" w:hAnsi="Calibri" w:cs="Calibri"/>
        </w:rPr>
      </w:pPr>
      <w:r w:rsidRPr="00FD4049">
        <w:rPr>
          <w:rFonts w:ascii="Calibri" w:hAnsi="Calibri" w:cs="Calibri"/>
        </w:rPr>
        <w:t xml:space="preserve">11. general </w:t>
      </w:r>
      <w:proofErr w:type="spellStart"/>
      <w:r w:rsidRPr="00FD4049">
        <w:rPr>
          <w:rFonts w:ascii="Calibri" w:hAnsi="Calibri" w:cs="Calibri"/>
        </w:rPr>
        <w:t>practi</w:t>
      </w:r>
      <w:proofErr w:type="spellEnd"/>
      <w:r w:rsidRPr="00FD4049">
        <w:rPr>
          <w:rFonts w:ascii="Calibri" w:hAnsi="Calibri" w:cs="Calibri"/>
        </w:rPr>
        <w:t>*.</w:t>
      </w:r>
      <w:proofErr w:type="spellStart"/>
      <w:r w:rsidRPr="00FD4049">
        <w:rPr>
          <w:rFonts w:ascii="Calibri" w:hAnsi="Calibri" w:cs="Calibri"/>
        </w:rPr>
        <w:t>tw</w:t>
      </w:r>
      <w:proofErr w:type="spellEnd"/>
      <w:r w:rsidRPr="00FD4049">
        <w:rPr>
          <w:rFonts w:ascii="Calibri" w:hAnsi="Calibri" w:cs="Calibri"/>
        </w:rPr>
        <w:t>.</w:t>
      </w:r>
    </w:p>
    <w:p w14:paraId="32FD701A" w14:textId="77777777" w:rsidR="00DC306B" w:rsidRPr="00FD4049" w:rsidRDefault="00DC306B" w:rsidP="00DC306B">
      <w:pPr>
        <w:rPr>
          <w:rFonts w:ascii="Calibri" w:hAnsi="Calibri" w:cs="Calibri"/>
        </w:rPr>
      </w:pPr>
      <w:r w:rsidRPr="00FD4049">
        <w:rPr>
          <w:rFonts w:ascii="Calibri" w:hAnsi="Calibri" w:cs="Calibri"/>
        </w:rPr>
        <w:t>12. 7 or 8 or 9 or 10 or 11</w:t>
      </w:r>
    </w:p>
    <w:p w14:paraId="3FC25B94" w14:textId="77777777" w:rsidR="00DC306B" w:rsidRPr="00FD4049" w:rsidRDefault="00DC306B" w:rsidP="00DC306B">
      <w:pPr>
        <w:rPr>
          <w:rFonts w:ascii="Calibri" w:hAnsi="Calibri" w:cs="Calibri"/>
        </w:rPr>
      </w:pPr>
      <w:r w:rsidRPr="00FD4049">
        <w:rPr>
          <w:rFonts w:ascii="Calibri" w:hAnsi="Calibri" w:cs="Calibri"/>
        </w:rPr>
        <w:t>13. 6 and 12</w:t>
      </w:r>
    </w:p>
    <w:p w14:paraId="1E401735" w14:textId="77777777" w:rsidR="00DC306B" w:rsidRPr="00FD4049" w:rsidRDefault="00DC306B" w:rsidP="00DC306B">
      <w:pPr>
        <w:rPr>
          <w:rFonts w:ascii="Calibri" w:hAnsi="Calibri" w:cs="Calibri"/>
        </w:rPr>
      </w:pPr>
      <w:r w:rsidRPr="00FD4049">
        <w:rPr>
          <w:rFonts w:ascii="Calibri" w:hAnsi="Calibri" w:cs="Calibri"/>
        </w:rPr>
        <w:t>14. geriatric assessment/</w:t>
      </w:r>
    </w:p>
    <w:p w14:paraId="1BC708F3" w14:textId="77777777" w:rsidR="00DC306B" w:rsidRPr="00FD4049" w:rsidRDefault="00DC306B" w:rsidP="00DC306B">
      <w:pPr>
        <w:rPr>
          <w:rFonts w:ascii="Calibri" w:hAnsi="Calibri" w:cs="Calibri"/>
        </w:rPr>
      </w:pPr>
      <w:r w:rsidRPr="00FD4049">
        <w:rPr>
          <w:rFonts w:ascii="Calibri" w:hAnsi="Calibri" w:cs="Calibri"/>
        </w:rPr>
        <w:t>15. needs assessment/</w:t>
      </w:r>
    </w:p>
    <w:p w14:paraId="3DAF0AB3" w14:textId="77777777" w:rsidR="00DC306B" w:rsidRPr="00FD4049" w:rsidRDefault="00DC306B" w:rsidP="00DC306B">
      <w:pPr>
        <w:rPr>
          <w:rFonts w:ascii="Calibri" w:hAnsi="Calibri" w:cs="Calibri"/>
        </w:rPr>
      </w:pPr>
      <w:r w:rsidRPr="00FD4049">
        <w:rPr>
          <w:rFonts w:ascii="Calibri" w:hAnsi="Calibri" w:cs="Calibri"/>
        </w:rPr>
        <w:t>16. (comprehensive adj3 assessment).</w:t>
      </w:r>
      <w:proofErr w:type="spellStart"/>
      <w:r w:rsidRPr="00FD4049">
        <w:rPr>
          <w:rFonts w:ascii="Calibri" w:hAnsi="Calibri" w:cs="Calibri"/>
        </w:rPr>
        <w:t>tw</w:t>
      </w:r>
      <w:proofErr w:type="spellEnd"/>
      <w:r w:rsidRPr="00FD4049">
        <w:rPr>
          <w:rFonts w:ascii="Calibri" w:hAnsi="Calibri" w:cs="Calibri"/>
        </w:rPr>
        <w:t>.</w:t>
      </w:r>
    </w:p>
    <w:p w14:paraId="7F3A463F" w14:textId="77777777" w:rsidR="00DC306B" w:rsidRPr="00FD4049" w:rsidRDefault="00DC306B" w:rsidP="00DC306B">
      <w:pPr>
        <w:rPr>
          <w:rFonts w:ascii="Calibri" w:hAnsi="Calibri" w:cs="Calibri"/>
        </w:rPr>
      </w:pPr>
      <w:r w:rsidRPr="00FD4049">
        <w:rPr>
          <w:rFonts w:ascii="Calibri" w:hAnsi="Calibri" w:cs="Calibri"/>
        </w:rPr>
        <w:t>17. 14 or 15 or 16</w:t>
      </w:r>
    </w:p>
    <w:p w14:paraId="79A5DB31" w14:textId="77777777" w:rsidR="00DC306B" w:rsidRPr="00FD4049" w:rsidRDefault="00DC306B" w:rsidP="00DC306B">
      <w:pPr>
        <w:rPr>
          <w:rFonts w:ascii="Calibri" w:hAnsi="Calibri" w:cs="Calibri"/>
        </w:rPr>
      </w:pPr>
      <w:r w:rsidRPr="00FD4049">
        <w:rPr>
          <w:rFonts w:ascii="Calibri" w:hAnsi="Calibri" w:cs="Calibri"/>
        </w:rPr>
        <w:t>18. 13 and 17</w:t>
      </w:r>
    </w:p>
    <w:p w14:paraId="6AD6CDD3" w14:textId="77777777" w:rsidR="00DC306B" w:rsidRPr="00FD4049" w:rsidRDefault="00DC306B" w:rsidP="00DC306B">
      <w:pPr>
        <w:rPr>
          <w:rFonts w:ascii="Calibri" w:hAnsi="Calibri" w:cs="Calibri"/>
        </w:rPr>
      </w:pPr>
      <w:r w:rsidRPr="00FD4049">
        <w:rPr>
          <w:rFonts w:ascii="Calibri" w:hAnsi="Calibri" w:cs="Calibri"/>
        </w:rPr>
        <w:t>19. limit 18 to (</w:t>
      </w:r>
      <w:proofErr w:type="spellStart"/>
      <w:r w:rsidRPr="00FD4049">
        <w:rPr>
          <w:rFonts w:ascii="Calibri" w:hAnsi="Calibri" w:cs="Calibri"/>
        </w:rPr>
        <w:t>english</w:t>
      </w:r>
      <w:proofErr w:type="spellEnd"/>
      <w:r w:rsidRPr="00FD4049">
        <w:rPr>
          <w:rFonts w:ascii="Calibri" w:hAnsi="Calibri" w:cs="Calibri"/>
        </w:rPr>
        <w:t xml:space="preserve"> language and </w:t>
      </w:r>
      <w:proofErr w:type="spellStart"/>
      <w:r w:rsidRPr="00FD4049">
        <w:rPr>
          <w:rFonts w:ascii="Calibri" w:hAnsi="Calibri" w:cs="Calibri"/>
        </w:rPr>
        <w:t>yr</w:t>
      </w:r>
      <w:proofErr w:type="spellEnd"/>
      <w:r w:rsidRPr="00FD4049">
        <w:rPr>
          <w:rFonts w:ascii="Calibri" w:hAnsi="Calibri" w:cs="Calibri"/>
        </w:rPr>
        <w:t>="2000 -Current")</w:t>
      </w:r>
    </w:p>
    <w:p w14:paraId="4DA30E90" w14:textId="77777777" w:rsidR="00DC306B" w:rsidRPr="00FD4049" w:rsidRDefault="00DC306B" w:rsidP="00DC306B">
      <w:pPr>
        <w:rPr>
          <w:rFonts w:ascii="Calibri" w:hAnsi="Calibri" w:cs="Calibri"/>
        </w:rPr>
      </w:pPr>
    </w:p>
    <w:p w14:paraId="03728E59" w14:textId="77777777" w:rsidR="00DC306B" w:rsidRPr="00FD4049" w:rsidRDefault="00DC306B" w:rsidP="00DC306B">
      <w:pPr>
        <w:rPr>
          <w:rFonts w:ascii="Calibri" w:hAnsi="Calibri" w:cs="Calibri"/>
        </w:rPr>
      </w:pPr>
      <w:r w:rsidRPr="00FD4049">
        <w:rPr>
          <w:rFonts w:ascii="Calibri" w:hAnsi="Calibri" w:cs="Calibri"/>
        </w:rPr>
        <w:t>Cochrane search term</w:t>
      </w:r>
    </w:p>
    <w:p w14:paraId="5CCB8C40" w14:textId="77777777" w:rsidR="00DC306B" w:rsidRPr="00FD4049" w:rsidRDefault="00DC306B" w:rsidP="00DC306B">
      <w:pPr>
        <w:rPr>
          <w:rFonts w:ascii="Calibri" w:hAnsi="Calibri" w:cs="Calibri"/>
        </w:rPr>
      </w:pPr>
      <w:r w:rsidRPr="00FD4049">
        <w:rPr>
          <w:rFonts w:ascii="Calibri" w:hAnsi="Calibri" w:cs="Calibri"/>
        </w:rPr>
        <w:t xml:space="preserve">1. </w:t>
      </w:r>
      <w:proofErr w:type="spellStart"/>
      <w:r w:rsidRPr="00FD4049">
        <w:rPr>
          <w:rFonts w:ascii="Calibri" w:hAnsi="Calibri" w:cs="Calibri"/>
        </w:rPr>
        <w:t>exp</w:t>
      </w:r>
      <w:proofErr w:type="spellEnd"/>
      <w:r w:rsidRPr="00FD4049">
        <w:rPr>
          <w:rFonts w:ascii="Calibri" w:hAnsi="Calibri" w:cs="Calibri"/>
        </w:rPr>
        <w:t xml:space="preserve"> aged/</w:t>
      </w:r>
    </w:p>
    <w:p w14:paraId="07D05BA1" w14:textId="77777777" w:rsidR="00DC306B" w:rsidRPr="00FD4049" w:rsidRDefault="00DC306B" w:rsidP="00DC306B">
      <w:pPr>
        <w:rPr>
          <w:rFonts w:ascii="Calibri" w:hAnsi="Calibri" w:cs="Calibri"/>
        </w:rPr>
      </w:pPr>
      <w:r w:rsidRPr="00FD4049">
        <w:rPr>
          <w:rFonts w:ascii="Calibri" w:hAnsi="Calibri" w:cs="Calibri"/>
        </w:rPr>
        <w:t>2. elder*.</w:t>
      </w:r>
      <w:proofErr w:type="spellStart"/>
      <w:r w:rsidRPr="00FD4049">
        <w:rPr>
          <w:rFonts w:ascii="Calibri" w:hAnsi="Calibri" w:cs="Calibri"/>
        </w:rPr>
        <w:t>tw</w:t>
      </w:r>
      <w:proofErr w:type="spellEnd"/>
      <w:r w:rsidRPr="00FD4049">
        <w:rPr>
          <w:rFonts w:ascii="Calibri" w:hAnsi="Calibri" w:cs="Calibri"/>
        </w:rPr>
        <w:t>.</w:t>
      </w:r>
    </w:p>
    <w:p w14:paraId="5F57E3F0" w14:textId="77777777" w:rsidR="00DC306B" w:rsidRPr="00FD4049" w:rsidRDefault="00DC306B" w:rsidP="00DC306B">
      <w:pPr>
        <w:rPr>
          <w:rFonts w:ascii="Calibri" w:hAnsi="Calibri" w:cs="Calibri"/>
        </w:rPr>
      </w:pPr>
      <w:r w:rsidRPr="00FD4049">
        <w:rPr>
          <w:rFonts w:ascii="Calibri" w:hAnsi="Calibri" w:cs="Calibri"/>
        </w:rPr>
        <w:t>3. aged.tw.</w:t>
      </w:r>
    </w:p>
    <w:p w14:paraId="49D04DB9" w14:textId="77777777" w:rsidR="00DC306B" w:rsidRPr="00FD4049" w:rsidRDefault="00DC306B" w:rsidP="00DC306B">
      <w:pPr>
        <w:rPr>
          <w:rFonts w:ascii="Calibri" w:hAnsi="Calibri" w:cs="Calibri"/>
        </w:rPr>
      </w:pPr>
      <w:r w:rsidRPr="00FD4049">
        <w:rPr>
          <w:rFonts w:ascii="Calibri" w:hAnsi="Calibri" w:cs="Calibri"/>
        </w:rPr>
        <w:t>4. old*.</w:t>
      </w:r>
      <w:proofErr w:type="spellStart"/>
      <w:r w:rsidRPr="00FD4049">
        <w:rPr>
          <w:rFonts w:ascii="Calibri" w:hAnsi="Calibri" w:cs="Calibri"/>
        </w:rPr>
        <w:t>tw</w:t>
      </w:r>
      <w:proofErr w:type="spellEnd"/>
      <w:r w:rsidRPr="00FD4049">
        <w:rPr>
          <w:rFonts w:ascii="Calibri" w:hAnsi="Calibri" w:cs="Calibri"/>
        </w:rPr>
        <w:t>.</w:t>
      </w:r>
    </w:p>
    <w:p w14:paraId="57427C63" w14:textId="77777777" w:rsidR="00DC306B" w:rsidRPr="00FD4049" w:rsidRDefault="00DC306B" w:rsidP="00DC306B">
      <w:pPr>
        <w:rPr>
          <w:rFonts w:ascii="Calibri" w:hAnsi="Calibri" w:cs="Calibri"/>
        </w:rPr>
      </w:pPr>
      <w:r w:rsidRPr="00FD4049">
        <w:rPr>
          <w:rFonts w:ascii="Calibri" w:hAnsi="Calibri" w:cs="Calibri"/>
        </w:rPr>
        <w:t>5. geriatric*.</w:t>
      </w:r>
      <w:proofErr w:type="spellStart"/>
      <w:r w:rsidRPr="00FD4049">
        <w:rPr>
          <w:rFonts w:ascii="Calibri" w:hAnsi="Calibri" w:cs="Calibri"/>
        </w:rPr>
        <w:t>tw</w:t>
      </w:r>
      <w:proofErr w:type="spellEnd"/>
      <w:r w:rsidRPr="00FD4049">
        <w:rPr>
          <w:rFonts w:ascii="Calibri" w:hAnsi="Calibri" w:cs="Calibri"/>
        </w:rPr>
        <w:t>.</w:t>
      </w:r>
    </w:p>
    <w:p w14:paraId="2CAAB510" w14:textId="77777777" w:rsidR="00DC306B" w:rsidRPr="00FD4049" w:rsidRDefault="00DC306B" w:rsidP="00DC306B">
      <w:pPr>
        <w:rPr>
          <w:rFonts w:ascii="Calibri" w:hAnsi="Calibri" w:cs="Calibri"/>
        </w:rPr>
      </w:pPr>
      <w:r w:rsidRPr="00FD4049">
        <w:rPr>
          <w:rFonts w:ascii="Calibri" w:hAnsi="Calibri" w:cs="Calibri"/>
        </w:rPr>
        <w:t>6. 1 or 2 or 3 or 4 or 5</w:t>
      </w:r>
    </w:p>
    <w:p w14:paraId="2BF0EB26" w14:textId="77777777" w:rsidR="00DC306B" w:rsidRPr="00FD4049" w:rsidRDefault="00DC306B" w:rsidP="00DC306B">
      <w:pPr>
        <w:rPr>
          <w:rFonts w:ascii="Calibri" w:hAnsi="Calibri" w:cs="Calibri"/>
        </w:rPr>
      </w:pPr>
      <w:r w:rsidRPr="00FD4049">
        <w:rPr>
          <w:rFonts w:ascii="Calibri" w:hAnsi="Calibri" w:cs="Calibri"/>
        </w:rPr>
        <w:t xml:space="preserve">7. </w:t>
      </w:r>
      <w:proofErr w:type="spellStart"/>
      <w:r w:rsidRPr="00FD4049">
        <w:rPr>
          <w:rFonts w:ascii="Calibri" w:hAnsi="Calibri" w:cs="Calibri"/>
        </w:rPr>
        <w:t>exp</w:t>
      </w:r>
      <w:proofErr w:type="spellEnd"/>
      <w:r w:rsidRPr="00FD4049">
        <w:rPr>
          <w:rFonts w:ascii="Calibri" w:hAnsi="Calibri" w:cs="Calibri"/>
        </w:rPr>
        <w:t xml:space="preserve"> primary health care/</w:t>
      </w:r>
    </w:p>
    <w:p w14:paraId="5479DD75" w14:textId="77777777" w:rsidR="00DC306B" w:rsidRPr="00FD4049" w:rsidRDefault="00DC306B" w:rsidP="00DC306B">
      <w:pPr>
        <w:rPr>
          <w:rFonts w:ascii="Calibri" w:hAnsi="Calibri" w:cs="Calibri"/>
        </w:rPr>
      </w:pPr>
      <w:r w:rsidRPr="00FD4049">
        <w:rPr>
          <w:rFonts w:ascii="Calibri" w:hAnsi="Calibri" w:cs="Calibri"/>
        </w:rPr>
        <w:t>8. general practice/</w:t>
      </w:r>
    </w:p>
    <w:p w14:paraId="6231A45F" w14:textId="77777777" w:rsidR="00DC306B" w:rsidRPr="00FD4049" w:rsidRDefault="00DC306B" w:rsidP="00DC306B">
      <w:pPr>
        <w:rPr>
          <w:rFonts w:ascii="Calibri" w:hAnsi="Calibri" w:cs="Calibri"/>
        </w:rPr>
      </w:pPr>
      <w:r w:rsidRPr="00FD4049">
        <w:rPr>
          <w:rFonts w:ascii="Calibri" w:hAnsi="Calibri" w:cs="Calibri"/>
        </w:rPr>
        <w:t>9. (primary adj3 care).</w:t>
      </w:r>
      <w:proofErr w:type="spellStart"/>
      <w:r w:rsidRPr="00FD4049">
        <w:rPr>
          <w:rFonts w:ascii="Calibri" w:hAnsi="Calibri" w:cs="Calibri"/>
        </w:rPr>
        <w:t>tw</w:t>
      </w:r>
      <w:proofErr w:type="spellEnd"/>
      <w:r w:rsidRPr="00FD4049">
        <w:rPr>
          <w:rFonts w:ascii="Calibri" w:hAnsi="Calibri" w:cs="Calibri"/>
        </w:rPr>
        <w:t>.</w:t>
      </w:r>
    </w:p>
    <w:p w14:paraId="257BCCAB" w14:textId="77777777" w:rsidR="00DC306B" w:rsidRPr="00FD4049" w:rsidRDefault="00DC306B" w:rsidP="00DC306B">
      <w:pPr>
        <w:rPr>
          <w:rFonts w:ascii="Calibri" w:hAnsi="Calibri" w:cs="Calibri"/>
        </w:rPr>
      </w:pPr>
      <w:r w:rsidRPr="00FD4049">
        <w:rPr>
          <w:rFonts w:ascii="Calibri" w:hAnsi="Calibri" w:cs="Calibri"/>
        </w:rPr>
        <w:t xml:space="preserve">10. family </w:t>
      </w:r>
      <w:proofErr w:type="spellStart"/>
      <w:r w:rsidRPr="00FD4049">
        <w:rPr>
          <w:rFonts w:ascii="Calibri" w:hAnsi="Calibri" w:cs="Calibri"/>
        </w:rPr>
        <w:t>practi</w:t>
      </w:r>
      <w:proofErr w:type="spellEnd"/>
      <w:r w:rsidRPr="00FD4049">
        <w:rPr>
          <w:rFonts w:ascii="Calibri" w:hAnsi="Calibri" w:cs="Calibri"/>
        </w:rPr>
        <w:t>*.</w:t>
      </w:r>
      <w:proofErr w:type="spellStart"/>
      <w:r w:rsidRPr="00FD4049">
        <w:rPr>
          <w:rFonts w:ascii="Calibri" w:hAnsi="Calibri" w:cs="Calibri"/>
        </w:rPr>
        <w:t>tw</w:t>
      </w:r>
      <w:proofErr w:type="spellEnd"/>
      <w:r w:rsidRPr="00FD4049">
        <w:rPr>
          <w:rFonts w:ascii="Calibri" w:hAnsi="Calibri" w:cs="Calibri"/>
        </w:rPr>
        <w:t>.</w:t>
      </w:r>
    </w:p>
    <w:p w14:paraId="19679523" w14:textId="77777777" w:rsidR="00DC306B" w:rsidRPr="00FD4049" w:rsidRDefault="00DC306B" w:rsidP="00DC306B">
      <w:pPr>
        <w:rPr>
          <w:rFonts w:ascii="Calibri" w:hAnsi="Calibri" w:cs="Calibri"/>
        </w:rPr>
      </w:pPr>
      <w:r w:rsidRPr="00FD4049">
        <w:rPr>
          <w:rFonts w:ascii="Calibri" w:hAnsi="Calibri" w:cs="Calibri"/>
        </w:rPr>
        <w:t xml:space="preserve">11. general </w:t>
      </w:r>
      <w:proofErr w:type="spellStart"/>
      <w:r w:rsidRPr="00FD4049">
        <w:rPr>
          <w:rFonts w:ascii="Calibri" w:hAnsi="Calibri" w:cs="Calibri"/>
        </w:rPr>
        <w:t>practi</w:t>
      </w:r>
      <w:proofErr w:type="spellEnd"/>
      <w:r w:rsidRPr="00FD4049">
        <w:rPr>
          <w:rFonts w:ascii="Calibri" w:hAnsi="Calibri" w:cs="Calibri"/>
        </w:rPr>
        <w:t>*.</w:t>
      </w:r>
      <w:proofErr w:type="spellStart"/>
      <w:r w:rsidRPr="00FD4049">
        <w:rPr>
          <w:rFonts w:ascii="Calibri" w:hAnsi="Calibri" w:cs="Calibri"/>
        </w:rPr>
        <w:t>tw</w:t>
      </w:r>
      <w:proofErr w:type="spellEnd"/>
      <w:r w:rsidRPr="00FD4049">
        <w:rPr>
          <w:rFonts w:ascii="Calibri" w:hAnsi="Calibri" w:cs="Calibri"/>
        </w:rPr>
        <w:t>.</w:t>
      </w:r>
    </w:p>
    <w:p w14:paraId="35D13176" w14:textId="77777777" w:rsidR="00DC306B" w:rsidRPr="00FD4049" w:rsidRDefault="00DC306B" w:rsidP="00DC306B">
      <w:pPr>
        <w:rPr>
          <w:rFonts w:ascii="Calibri" w:hAnsi="Calibri" w:cs="Calibri"/>
        </w:rPr>
      </w:pPr>
      <w:r w:rsidRPr="00FD4049">
        <w:rPr>
          <w:rFonts w:ascii="Calibri" w:hAnsi="Calibri" w:cs="Calibri"/>
        </w:rPr>
        <w:t>12. 7 or 8 or 9 or 10 or 11</w:t>
      </w:r>
    </w:p>
    <w:p w14:paraId="35635C3A" w14:textId="77777777" w:rsidR="00DC306B" w:rsidRPr="00FD4049" w:rsidRDefault="00DC306B" w:rsidP="00DC306B">
      <w:pPr>
        <w:rPr>
          <w:rFonts w:ascii="Calibri" w:hAnsi="Calibri" w:cs="Calibri"/>
        </w:rPr>
      </w:pPr>
      <w:r w:rsidRPr="00FD4049">
        <w:rPr>
          <w:rFonts w:ascii="Calibri" w:hAnsi="Calibri" w:cs="Calibri"/>
        </w:rPr>
        <w:t>13. 6 and 12</w:t>
      </w:r>
    </w:p>
    <w:p w14:paraId="3FD5E72D" w14:textId="77777777" w:rsidR="00DC306B" w:rsidRPr="00FD4049" w:rsidRDefault="00DC306B" w:rsidP="00DC306B">
      <w:pPr>
        <w:rPr>
          <w:rFonts w:ascii="Calibri" w:hAnsi="Calibri" w:cs="Calibri"/>
        </w:rPr>
      </w:pPr>
      <w:r w:rsidRPr="00FD4049">
        <w:rPr>
          <w:rFonts w:ascii="Calibri" w:hAnsi="Calibri" w:cs="Calibri"/>
        </w:rPr>
        <w:t>14. geriatric assessment/</w:t>
      </w:r>
    </w:p>
    <w:p w14:paraId="0C12757A" w14:textId="77777777" w:rsidR="00DC306B" w:rsidRPr="00FD4049" w:rsidRDefault="00DC306B" w:rsidP="00DC306B">
      <w:pPr>
        <w:rPr>
          <w:rFonts w:ascii="Calibri" w:hAnsi="Calibri" w:cs="Calibri"/>
        </w:rPr>
      </w:pPr>
      <w:r w:rsidRPr="00FD4049">
        <w:rPr>
          <w:rFonts w:ascii="Calibri" w:hAnsi="Calibri" w:cs="Calibri"/>
        </w:rPr>
        <w:t>15. needs assessment/</w:t>
      </w:r>
    </w:p>
    <w:p w14:paraId="3B3191C7" w14:textId="77777777" w:rsidR="00DC306B" w:rsidRPr="00FD4049" w:rsidRDefault="00DC306B" w:rsidP="00DC306B">
      <w:pPr>
        <w:rPr>
          <w:rFonts w:ascii="Calibri" w:hAnsi="Calibri" w:cs="Calibri"/>
        </w:rPr>
      </w:pPr>
      <w:r w:rsidRPr="00FD4049">
        <w:rPr>
          <w:rFonts w:ascii="Calibri" w:hAnsi="Calibri" w:cs="Calibri"/>
        </w:rPr>
        <w:t>16. (comprehensive adj3 assessment).</w:t>
      </w:r>
      <w:proofErr w:type="spellStart"/>
      <w:r w:rsidRPr="00FD4049">
        <w:rPr>
          <w:rFonts w:ascii="Calibri" w:hAnsi="Calibri" w:cs="Calibri"/>
        </w:rPr>
        <w:t>tw</w:t>
      </w:r>
      <w:proofErr w:type="spellEnd"/>
      <w:r w:rsidRPr="00FD4049">
        <w:rPr>
          <w:rFonts w:ascii="Calibri" w:hAnsi="Calibri" w:cs="Calibri"/>
        </w:rPr>
        <w:t>.</w:t>
      </w:r>
    </w:p>
    <w:p w14:paraId="77B24B91" w14:textId="77777777" w:rsidR="00DC306B" w:rsidRPr="00FD4049" w:rsidRDefault="00DC306B" w:rsidP="00DC306B">
      <w:pPr>
        <w:rPr>
          <w:rFonts w:ascii="Calibri" w:hAnsi="Calibri" w:cs="Calibri"/>
        </w:rPr>
      </w:pPr>
      <w:r w:rsidRPr="00FD4049">
        <w:rPr>
          <w:rFonts w:ascii="Calibri" w:hAnsi="Calibri" w:cs="Calibri"/>
        </w:rPr>
        <w:t>17. 14 or 15 or 16</w:t>
      </w:r>
    </w:p>
    <w:p w14:paraId="0E09F66F" w14:textId="77777777" w:rsidR="00DC306B" w:rsidRPr="00FD4049" w:rsidRDefault="00DC306B" w:rsidP="00DC306B">
      <w:pPr>
        <w:rPr>
          <w:rFonts w:ascii="Calibri" w:hAnsi="Calibri" w:cs="Calibri"/>
        </w:rPr>
      </w:pPr>
      <w:r w:rsidRPr="00FD4049">
        <w:rPr>
          <w:rFonts w:ascii="Calibri" w:hAnsi="Calibri" w:cs="Calibri"/>
        </w:rPr>
        <w:t>18. 13 and 17</w:t>
      </w:r>
    </w:p>
    <w:p w14:paraId="2F3FC46F" w14:textId="77777777" w:rsidR="00DC306B" w:rsidRPr="00FD4049" w:rsidRDefault="00DC306B" w:rsidP="00DC306B">
      <w:pPr>
        <w:rPr>
          <w:rFonts w:ascii="Calibri" w:hAnsi="Calibri" w:cs="Calibri"/>
        </w:rPr>
      </w:pPr>
      <w:r w:rsidRPr="00FD4049">
        <w:rPr>
          <w:rFonts w:ascii="Calibri" w:hAnsi="Calibri" w:cs="Calibri"/>
        </w:rPr>
        <w:t>19. limit 18 to (</w:t>
      </w:r>
      <w:proofErr w:type="spellStart"/>
      <w:r w:rsidRPr="00FD4049">
        <w:rPr>
          <w:rFonts w:ascii="Calibri" w:hAnsi="Calibri" w:cs="Calibri"/>
        </w:rPr>
        <w:t>english</w:t>
      </w:r>
      <w:proofErr w:type="spellEnd"/>
      <w:r w:rsidRPr="00FD4049">
        <w:rPr>
          <w:rFonts w:ascii="Calibri" w:hAnsi="Calibri" w:cs="Calibri"/>
        </w:rPr>
        <w:t xml:space="preserve"> language and </w:t>
      </w:r>
      <w:proofErr w:type="spellStart"/>
      <w:r w:rsidRPr="00FD4049">
        <w:rPr>
          <w:rFonts w:ascii="Calibri" w:hAnsi="Calibri" w:cs="Calibri"/>
        </w:rPr>
        <w:t>yr</w:t>
      </w:r>
      <w:proofErr w:type="spellEnd"/>
      <w:r w:rsidRPr="00FD4049">
        <w:rPr>
          <w:rFonts w:ascii="Calibri" w:hAnsi="Calibri" w:cs="Calibri"/>
        </w:rPr>
        <w:t>="2000 -Current")</w:t>
      </w:r>
    </w:p>
    <w:p w14:paraId="3C5FB46F" w14:textId="77777777" w:rsidR="00DC306B" w:rsidRPr="00FD4049" w:rsidRDefault="00DC306B" w:rsidP="00DC306B">
      <w:pPr>
        <w:rPr>
          <w:rFonts w:ascii="Calibri" w:hAnsi="Calibri" w:cs="Calibri"/>
        </w:rPr>
      </w:pPr>
    </w:p>
    <w:p w14:paraId="3E99E58F" w14:textId="77777777" w:rsidR="00DC306B" w:rsidRPr="00FD4049" w:rsidRDefault="00DC306B" w:rsidP="00DC306B">
      <w:pPr>
        <w:rPr>
          <w:rFonts w:ascii="Calibri" w:hAnsi="Calibri" w:cs="Calibri"/>
        </w:rPr>
      </w:pPr>
    </w:p>
    <w:p w14:paraId="3108739F" w14:textId="77777777" w:rsidR="00DC306B" w:rsidRPr="00FD4049" w:rsidRDefault="00DC306B" w:rsidP="00DC306B">
      <w:pPr>
        <w:rPr>
          <w:rFonts w:ascii="Calibri" w:hAnsi="Calibri" w:cs="Calibri"/>
        </w:rPr>
      </w:pPr>
      <w:proofErr w:type="spellStart"/>
      <w:r w:rsidRPr="00FD4049">
        <w:rPr>
          <w:rFonts w:ascii="Calibri" w:hAnsi="Calibri" w:cs="Calibri"/>
        </w:rPr>
        <w:t>Psychinfo</w:t>
      </w:r>
      <w:proofErr w:type="spellEnd"/>
      <w:r w:rsidRPr="00FD4049">
        <w:rPr>
          <w:rFonts w:ascii="Calibri" w:hAnsi="Calibri" w:cs="Calibri"/>
        </w:rPr>
        <w:t xml:space="preserve"> search terms</w:t>
      </w:r>
    </w:p>
    <w:p w14:paraId="2C4857FB" w14:textId="77777777" w:rsidR="00DC306B" w:rsidRPr="00FD4049" w:rsidRDefault="00DC306B" w:rsidP="00DC306B">
      <w:pPr>
        <w:pStyle w:val="ListParagraph"/>
        <w:numPr>
          <w:ilvl w:val="0"/>
          <w:numId w:val="27"/>
        </w:numPr>
        <w:suppressAutoHyphens w:val="0"/>
        <w:spacing w:after="0" w:line="360" w:lineRule="atLeast"/>
        <w:rPr>
          <w:color w:val="000000"/>
        </w:rPr>
      </w:pPr>
      <w:r w:rsidRPr="00FD4049">
        <w:t xml:space="preserve">S22 S14 AND S21 </w:t>
      </w:r>
    </w:p>
    <w:p w14:paraId="6E63FB04" w14:textId="77777777" w:rsidR="00DC306B" w:rsidRPr="00FD4049" w:rsidRDefault="00DC306B" w:rsidP="00DC306B">
      <w:pPr>
        <w:pStyle w:val="ListParagraph"/>
        <w:numPr>
          <w:ilvl w:val="0"/>
          <w:numId w:val="27"/>
        </w:numPr>
        <w:suppressAutoHyphens w:val="0"/>
        <w:spacing w:after="0" w:line="360" w:lineRule="atLeast"/>
        <w:rPr>
          <w:color w:val="000000"/>
        </w:rPr>
      </w:pPr>
      <w:r w:rsidRPr="00FD4049">
        <w:t xml:space="preserve">S21 S15 OR S16 OR S17 ORS18ORS19OR </w:t>
      </w:r>
    </w:p>
    <w:p w14:paraId="0CA1C98F" w14:textId="77777777" w:rsidR="00DC306B" w:rsidRPr="00FD4049" w:rsidRDefault="00DC306B" w:rsidP="00DC306B">
      <w:pPr>
        <w:pStyle w:val="ListParagraph"/>
        <w:numPr>
          <w:ilvl w:val="0"/>
          <w:numId w:val="27"/>
        </w:numPr>
        <w:suppressAutoHyphens w:val="0"/>
        <w:spacing w:after="0" w:line="360" w:lineRule="atLeast"/>
        <w:rPr>
          <w:color w:val="000000"/>
        </w:rPr>
      </w:pPr>
      <w:r w:rsidRPr="00FD4049">
        <w:t xml:space="preserve">S20 </w:t>
      </w:r>
    </w:p>
    <w:p w14:paraId="35BE253A" w14:textId="77777777" w:rsidR="00DC306B" w:rsidRPr="00FD4049" w:rsidRDefault="00DC306B" w:rsidP="00DC306B">
      <w:pPr>
        <w:pStyle w:val="ListParagraph"/>
        <w:numPr>
          <w:ilvl w:val="0"/>
          <w:numId w:val="27"/>
        </w:numPr>
        <w:suppressAutoHyphens w:val="0"/>
        <w:spacing w:after="0" w:line="360" w:lineRule="atLeast"/>
        <w:rPr>
          <w:color w:val="000000"/>
        </w:rPr>
      </w:pPr>
      <w:r w:rsidRPr="00FD4049">
        <w:t xml:space="preserve">S20 (MH "Community Health Services") </w:t>
      </w:r>
    </w:p>
    <w:p w14:paraId="5AA6F756" w14:textId="77777777" w:rsidR="00DC306B" w:rsidRPr="00FD4049" w:rsidRDefault="00DC306B" w:rsidP="00DC306B">
      <w:pPr>
        <w:pStyle w:val="ListParagraph"/>
        <w:numPr>
          <w:ilvl w:val="0"/>
          <w:numId w:val="27"/>
        </w:numPr>
        <w:suppressAutoHyphens w:val="0"/>
        <w:spacing w:after="0" w:line="360" w:lineRule="atLeast"/>
        <w:rPr>
          <w:color w:val="000000"/>
        </w:rPr>
      </w:pPr>
      <w:r w:rsidRPr="00FD4049">
        <w:t xml:space="preserve">S19 (MH "Health Services for the Aged") </w:t>
      </w:r>
    </w:p>
    <w:p w14:paraId="526B9334" w14:textId="77777777" w:rsidR="00DC306B" w:rsidRPr="00FD4049" w:rsidRDefault="00DC306B" w:rsidP="00DC306B">
      <w:pPr>
        <w:pStyle w:val="ListParagraph"/>
        <w:numPr>
          <w:ilvl w:val="0"/>
          <w:numId w:val="27"/>
        </w:numPr>
        <w:suppressAutoHyphens w:val="0"/>
        <w:spacing w:after="0" w:line="360" w:lineRule="atLeast"/>
        <w:rPr>
          <w:color w:val="000000"/>
        </w:rPr>
      </w:pPr>
      <w:r w:rsidRPr="00FD4049">
        <w:t xml:space="preserve">S18 multidisciplinary assessment </w:t>
      </w:r>
    </w:p>
    <w:p w14:paraId="03FB207D" w14:textId="77777777" w:rsidR="00DC306B" w:rsidRPr="00FD4049" w:rsidRDefault="00DC306B" w:rsidP="00DC306B">
      <w:pPr>
        <w:pStyle w:val="ListParagraph"/>
        <w:numPr>
          <w:ilvl w:val="0"/>
          <w:numId w:val="27"/>
        </w:numPr>
        <w:suppressAutoHyphens w:val="0"/>
        <w:spacing w:after="0" w:line="360" w:lineRule="atLeast"/>
        <w:rPr>
          <w:color w:val="000000"/>
        </w:rPr>
      </w:pPr>
      <w:r w:rsidRPr="00FD4049">
        <w:t xml:space="preserve">S17 (MH "Multidisciplinary Care Team") </w:t>
      </w:r>
    </w:p>
    <w:p w14:paraId="541A12C8" w14:textId="77777777" w:rsidR="00DC306B" w:rsidRPr="00FD4049" w:rsidRDefault="00DC306B" w:rsidP="00DC306B">
      <w:pPr>
        <w:pStyle w:val="ListParagraph"/>
        <w:numPr>
          <w:ilvl w:val="0"/>
          <w:numId w:val="27"/>
        </w:numPr>
        <w:suppressAutoHyphens w:val="0"/>
        <w:spacing w:after="0" w:line="360" w:lineRule="atLeast"/>
        <w:rPr>
          <w:color w:val="000000"/>
        </w:rPr>
      </w:pPr>
      <w:r w:rsidRPr="00FD4049">
        <w:t xml:space="preserve">S16 (MH "Primary Health Care") OR (MH "Physicians, Family") OR "primary care" </w:t>
      </w:r>
    </w:p>
    <w:p w14:paraId="074F656A" w14:textId="77777777" w:rsidR="00DC306B" w:rsidRPr="00FD4049" w:rsidRDefault="00DC306B" w:rsidP="00DC306B">
      <w:pPr>
        <w:pStyle w:val="ListParagraph"/>
        <w:numPr>
          <w:ilvl w:val="0"/>
          <w:numId w:val="27"/>
        </w:numPr>
        <w:suppressAutoHyphens w:val="0"/>
        <w:spacing w:after="0" w:line="360" w:lineRule="atLeast"/>
        <w:rPr>
          <w:color w:val="000000"/>
        </w:rPr>
      </w:pPr>
      <w:r w:rsidRPr="00FD4049">
        <w:t xml:space="preserve">S15 (MH "Family Practice") OR "general practice" </w:t>
      </w:r>
    </w:p>
    <w:p w14:paraId="0BF2566C" w14:textId="77777777" w:rsidR="00DC306B" w:rsidRPr="00FD4049" w:rsidRDefault="00DC306B" w:rsidP="00DC306B">
      <w:pPr>
        <w:pStyle w:val="ListParagraph"/>
        <w:numPr>
          <w:ilvl w:val="0"/>
          <w:numId w:val="27"/>
        </w:numPr>
        <w:suppressAutoHyphens w:val="0"/>
        <w:spacing w:after="0" w:line="360" w:lineRule="atLeast"/>
        <w:rPr>
          <w:color w:val="000000"/>
        </w:rPr>
      </w:pPr>
      <w:r w:rsidRPr="00FD4049">
        <w:t xml:space="preserve">S14 S6 AND S13 </w:t>
      </w:r>
    </w:p>
    <w:p w14:paraId="6AEA2893" w14:textId="77777777" w:rsidR="00DC306B" w:rsidRPr="00FD4049" w:rsidRDefault="00DC306B" w:rsidP="00DC306B">
      <w:pPr>
        <w:pStyle w:val="ListParagraph"/>
        <w:numPr>
          <w:ilvl w:val="0"/>
          <w:numId w:val="27"/>
        </w:numPr>
        <w:suppressAutoHyphens w:val="0"/>
        <w:spacing w:after="0" w:line="360" w:lineRule="atLeast"/>
        <w:rPr>
          <w:color w:val="000000"/>
        </w:rPr>
      </w:pPr>
      <w:r w:rsidRPr="00FD4049">
        <w:t xml:space="preserve">S13 S7ORS8ORS9OR S10 OR S11 OR S12 </w:t>
      </w:r>
    </w:p>
    <w:p w14:paraId="34238A36" w14:textId="77777777" w:rsidR="00DC306B" w:rsidRPr="00FD4049" w:rsidRDefault="00DC306B" w:rsidP="00DC306B">
      <w:pPr>
        <w:pStyle w:val="ListParagraph"/>
        <w:numPr>
          <w:ilvl w:val="0"/>
          <w:numId w:val="27"/>
        </w:numPr>
        <w:suppressAutoHyphens w:val="0"/>
        <w:spacing w:after="0" w:line="360" w:lineRule="atLeast"/>
        <w:rPr>
          <w:color w:val="000000"/>
        </w:rPr>
      </w:pPr>
      <w:r w:rsidRPr="00FD4049">
        <w:t xml:space="preserve">S12 (MH "Patient Assessment") </w:t>
      </w:r>
    </w:p>
    <w:p w14:paraId="527A085E" w14:textId="77777777" w:rsidR="00DC306B" w:rsidRPr="00FD4049" w:rsidRDefault="00DC306B" w:rsidP="00DC306B">
      <w:pPr>
        <w:pStyle w:val="ListParagraph"/>
        <w:numPr>
          <w:ilvl w:val="0"/>
          <w:numId w:val="27"/>
        </w:numPr>
        <w:suppressAutoHyphens w:val="0"/>
        <w:spacing w:after="0" w:line="360" w:lineRule="atLeast"/>
        <w:rPr>
          <w:color w:val="000000"/>
        </w:rPr>
      </w:pPr>
      <w:r w:rsidRPr="00FD4049">
        <w:t xml:space="preserve">S11 (MH "Needs Assessment") </w:t>
      </w:r>
    </w:p>
    <w:p w14:paraId="2E9FD451" w14:textId="77777777" w:rsidR="00DC306B" w:rsidRPr="00FD4049" w:rsidRDefault="00DC306B" w:rsidP="00DC306B">
      <w:pPr>
        <w:pStyle w:val="ListParagraph"/>
        <w:numPr>
          <w:ilvl w:val="0"/>
          <w:numId w:val="27"/>
        </w:numPr>
        <w:suppressAutoHyphens w:val="0"/>
        <w:spacing w:after="0" w:line="360" w:lineRule="atLeast"/>
        <w:rPr>
          <w:color w:val="000000"/>
        </w:rPr>
      </w:pPr>
      <w:r w:rsidRPr="00FD4049">
        <w:t xml:space="preserve">S10 needs assessment </w:t>
      </w:r>
    </w:p>
    <w:p w14:paraId="44A0FCEB" w14:textId="77777777" w:rsidR="00DC306B" w:rsidRPr="00FD4049" w:rsidRDefault="00DC306B" w:rsidP="00DC306B">
      <w:pPr>
        <w:pStyle w:val="ListParagraph"/>
        <w:numPr>
          <w:ilvl w:val="0"/>
          <w:numId w:val="27"/>
        </w:numPr>
        <w:suppressAutoHyphens w:val="0"/>
        <w:spacing w:after="0" w:line="360" w:lineRule="atLeast"/>
        <w:rPr>
          <w:color w:val="000000"/>
        </w:rPr>
      </w:pPr>
      <w:r w:rsidRPr="00FD4049">
        <w:t xml:space="preserve">S9 "physical health assessment" </w:t>
      </w:r>
    </w:p>
    <w:p w14:paraId="6F13A6E0" w14:textId="77777777" w:rsidR="00DC306B" w:rsidRPr="00FD4049" w:rsidRDefault="00DC306B" w:rsidP="00DC306B">
      <w:pPr>
        <w:pStyle w:val="ListParagraph"/>
        <w:numPr>
          <w:ilvl w:val="0"/>
          <w:numId w:val="27"/>
        </w:numPr>
        <w:suppressAutoHyphens w:val="0"/>
        <w:spacing w:after="0" w:line="360" w:lineRule="atLeast"/>
        <w:rPr>
          <w:color w:val="000000"/>
        </w:rPr>
      </w:pPr>
      <w:r w:rsidRPr="00FD4049">
        <w:t xml:space="preserve">S8 comprehensive geriatric assessment </w:t>
      </w:r>
    </w:p>
    <w:p w14:paraId="5FF5C19B" w14:textId="77777777" w:rsidR="00DC306B" w:rsidRPr="00FD4049" w:rsidRDefault="00DC306B" w:rsidP="00DC306B">
      <w:pPr>
        <w:pStyle w:val="ListParagraph"/>
        <w:numPr>
          <w:ilvl w:val="0"/>
          <w:numId w:val="27"/>
        </w:numPr>
        <w:suppressAutoHyphens w:val="0"/>
        <w:spacing w:after="0" w:line="360" w:lineRule="atLeast"/>
        <w:rPr>
          <w:color w:val="000000"/>
        </w:rPr>
      </w:pPr>
      <w:r w:rsidRPr="00FD4049">
        <w:t xml:space="preserve">S7 (MH "Geriatric Functional Assessment") OR (MH "Geriatric Assessment") OR (MH "Clinical Assessment Tools") </w:t>
      </w:r>
    </w:p>
    <w:p w14:paraId="7211363D" w14:textId="77777777" w:rsidR="00DC306B" w:rsidRPr="00FD4049" w:rsidRDefault="00DC306B" w:rsidP="00DC306B">
      <w:pPr>
        <w:pStyle w:val="ListParagraph"/>
        <w:numPr>
          <w:ilvl w:val="0"/>
          <w:numId w:val="27"/>
        </w:numPr>
        <w:suppressAutoHyphens w:val="0"/>
        <w:spacing w:after="0" w:line="360" w:lineRule="atLeast"/>
        <w:rPr>
          <w:color w:val="000000"/>
        </w:rPr>
      </w:pPr>
      <w:r w:rsidRPr="00FD4049">
        <w:t xml:space="preserve">S6 S1ORS2ORS3OR S4ORS5 </w:t>
      </w:r>
    </w:p>
    <w:p w14:paraId="195AC7AF" w14:textId="77777777" w:rsidR="00DC306B" w:rsidRPr="00FD4049" w:rsidRDefault="00DC306B" w:rsidP="00DC306B">
      <w:pPr>
        <w:pStyle w:val="ListParagraph"/>
        <w:numPr>
          <w:ilvl w:val="0"/>
          <w:numId w:val="27"/>
        </w:numPr>
        <w:suppressAutoHyphens w:val="0"/>
        <w:spacing w:after="0" w:line="360" w:lineRule="atLeast"/>
        <w:rPr>
          <w:color w:val="000000"/>
        </w:rPr>
      </w:pPr>
      <w:r w:rsidRPr="00FD4049">
        <w:lastRenderedPageBreak/>
        <w:t xml:space="preserve">S5 geriatric* </w:t>
      </w:r>
    </w:p>
    <w:p w14:paraId="4AAB526D" w14:textId="77777777" w:rsidR="00DC306B" w:rsidRPr="00FD4049" w:rsidRDefault="00DC306B" w:rsidP="00DC306B">
      <w:pPr>
        <w:pStyle w:val="ListParagraph"/>
        <w:numPr>
          <w:ilvl w:val="0"/>
          <w:numId w:val="27"/>
        </w:numPr>
        <w:suppressAutoHyphens w:val="0"/>
        <w:spacing w:after="0" w:line="360" w:lineRule="atLeast"/>
        <w:rPr>
          <w:color w:val="000000"/>
        </w:rPr>
      </w:pPr>
      <w:r w:rsidRPr="00FD4049">
        <w:t xml:space="preserve">S4 old* </w:t>
      </w:r>
    </w:p>
    <w:p w14:paraId="2985EEE0" w14:textId="77777777" w:rsidR="00DC306B" w:rsidRPr="00FD4049" w:rsidRDefault="00DC306B" w:rsidP="00DC306B">
      <w:pPr>
        <w:pStyle w:val="ListParagraph"/>
        <w:numPr>
          <w:ilvl w:val="0"/>
          <w:numId w:val="27"/>
        </w:numPr>
        <w:suppressAutoHyphens w:val="0"/>
        <w:spacing w:after="0" w:line="360" w:lineRule="atLeast"/>
        <w:rPr>
          <w:color w:val="000000"/>
        </w:rPr>
      </w:pPr>
      <w:r w:rsidRPr="00FD4049">
        <w:t xml:space="preserve">S3 elder* </w:t>
      </w:r>
    </w:p>
    <w:p w14:paraId="1229C199" w14:textId="77777777" w:rsidR="00DC306B" w:rsidRPr="00FD4049" w:rsidRDefault="00DC306B" w:rsidP="00DC306B">
      <w:pPr>
        <w:pStyle w:val="ListParagraph"/>
        <w:numPr>
          <w:ilvl w:val="0"/>
          <w:numId w:val="27"/>
        </w:numPr>
        <w:suppressAutoHyphens w:val="0"/>
        <w:spacing w:after="0" w:line="360" w:lineRule="atLeast"/>
        <w:rPr>
          <w:color w:val="000000"/>
        </w:rPr>
      </w:pPr>
      <w:r w:rsidRPr="00FD4049">
        <w:t xml:space="preserve">S2 (MH "Aged") </w:t>
      </w:r>
    </w:p>
    <w:p w14:paraId="66F4C33A" w14:textId="77777777" w:rsidR="00DC306B" w:rsidRPr="00FD4049" w:rsidRDefault="00DC306B" w:rsidP="00DC306B">
      <w:pPr>
        <w:pStyle w:val="ListParagraph"/>
        <w:numPr>
          <w:ilvl w:val="0"/>
          <w:numId w:val="27"/>
        </w:numPr>
        <w:suppressAutoHyphens w:val="0"/>
        <w:spacing w:after="0" w:line="360" w:lineRule="atLeast"/>
      </w:pPr>
      <w:r w:rsidRPr="00FD4049">
        <w:t xml:space="preserve">S1 aged </w:t>
      </w:r>
    </w:p>
    <w:p w14:paraId="56F26E32" w14:textId="77777777" w:rsidR="00DC306B" w:rsidRPr="00FD4049" w:rsidRDefault="00DC306B" w:rsidP="00DC306B">
      <w:pPr>
        <w:rPr>
          <w:rFonts w:ascii="Calibri" w:hAnsi="Calibri" w:cs="Calibri"/>
        </w:rPr>
      </w:pPr>
    </w:p>
    <w:p w14:paraId="2D7A641C" w14:textId="77777777" w:rsidR="00DC306B" w:rsidRPr="00FD4049" w:rsidRDefault="00DC306B" w:rsidP="00DC306B">
      <w:pPr>
        <w:rPr>
          <w:rFonts w:ascii="Calibri" w:hAnsi="Calibri" w:cs="Calibri"/>
        </w:rPr>
      </w:pPr>
      <w:r w:rsidRPr="00FD4049">
        <w:rPr>
          <w:rFonts w:ascii="Calibri" w:hAnsi="Calibri" w:cs="Calibri"/>
        </w:rPr>
        <w:t>CINAHL search terms</w:t>
      </w:r>
    </w:p>
    <w:p w14:paraId="4B5F47E2" w14:textId="77777777" w:rsidR="00DC306B" w:rsidRPr="00FD4049" w:rsidRDefault="00DC306B" w:rsidP="00DC306B">
      <w:pPr>
        <w:pStyle w:val="ListParagraph"/>
        <w:numPr>
          <w:ilvl w:val="0"/>
          <w:numId w:val="27"/>
        </w:numPr>
        <w:suppressAutoHyphens w:val="0"/>
        <w:spacing w:after="0" w:line="360" w:lineRule="atLeast"/>
        <w:rPr>
          <w:color w:val="000000"/>
        </w:rPr>
      </w:pPr>
      <w:r w:rsidRPr="00FD4049">
        <w:t xml:space="preserve">S22 S14 AND S21 </w:t>
      </w:r>
    </w:p>
    <w:p w14:paraId="21558E68" w14:textId="77777777" w:rsidR="00DC306B" w:rsidRPr="00FD4049" w:rsidRDefault="00DC306B" w:rsidP="00DC306B">
      <w:pPr>
        <w:pStyle w:val="ListParagraph"/>
        <w:numPr>
          <w:ilvl w:val="0"/>
          <w:numId w:val="27"/>
        </w:numPr>
        <w:suppressAutoHyphens w:val="0"/>
        <w:spacing w:after="0" w:line="360" w:lineRule="atLeast"/>
        <w:rPr>
          <w:color w:val="000000"/>
        </w:rPr>
      </w:pPr>
      <w:r w:rsidRPr="00FD4049">
        <w:t xml:space="preserve">S21 S15 OR S16 OR S17 ORS18ORS19OR </w:t>
      </w:r>
    </w:p>
    <w:p w14:paraId="6A44F56F" w14:textId="77777777" w:rsidR="00DC306B" w:rsidRPr="00FD4049" w:rsidRDefault="00DC306B" w:rsidP="00DC306B">
      <w:pPr>
        <w:pStyle w:val="ListParagraph"/>
        <w:numPr>
          <w:ilvl w:val="0"/>
          <w:numId w:val="27"/>
        </w:numPr>
        <w:suppressAutoHyphens w:val="0"/>
        <w:spacing w:after="0" w:line="360" w:lineRule="atLeast"/>
        <w:rPr>
          <w:color w:val="000000"/>
        </w:rPr>
      </w:pPr>
      <w:r w:rsidRPr="00FD4049">
        <w:t xml:space="preserve">S20 </w:t>
      </w:r>
    </w:p>
    <w:p w14:paraId="7288925D" w14:textId="77777777" w:rsidR="00DC306B" w:rsidRPr="00FD4049" w:rsidRDefault="00DC306B" w:rsidP="00DC306B">
      <w:pPr>
        <w:pStyle w:val="ListParagraph"/>
        <w:numPr>
          <w:ilvl w:val="0"/>
          <w:numId w:val="27"/>
        </w:numPr>
        <w:suppressAutoHyphens w:val="0"/>
        <w:spacing w:after="0" w:line="360" w:lineRule="atLeast"/>
        <w:rPr>
          <w:color w:val="000000"/>
        </w:rPr>
      </w:pPr>
      <w:r w:rsidRPr="00FD4049">
        <w:t xml:space="preserve">S20 (MH "Community Health Services") </w:t>
      </w:r>
    </w:p>
    <w:p w14:paraId="7C640154" w14:textId="77777777" w:rsidR="00DC306B" w:rsidRPr="00FD4049" w:rsidRDefault="00DC306B" w:rsidP="00DC306B">
      <w:pPr>
        <w:pStyle w:val="ListParagraph"/>
        <w:numPr>
          <w:ilvl w:val="0"/>
          <w:numId w:val="27"/>
        </w:numPr>
        <w:suppressAutoHyphens w:val="0"/>
        <w:spacing w:after="0" w:line="360" w:lineRule="atLeast"/>
        <w:rPr>
          <w:color w:val="000000"/>
        </w:rPr>
      </w:pPr>
      <w:r w:rsidRPr="00FD4049">
        <w:t xml:space="preserve">S19 (MH "Health Services for the Aged") </w:t>
      </w:r>
    </w:p>
    <w:p w14:paraId="2393E3FC" w14:textId="77777777" w:rsidR="00DC306B" w:rsidRPr="00FD4049" w:rsidRDefault="00DC306B" w:rsidP="00DC306B">
      <w:pPr>
        <w:pStyle w:val="ListParagraph"/>
        <w:numPr>
          <w:ilvl w:val="0"/>
          <w:numId w:val="27"/>
        </w:numPr>
        <w:suppressAutoHyphens w:val="0"/>
        <w:spacing w:after="0" w:line="360" w:lineRule="atLeast"/>
        <w:rPr>
          <w:color w:val="000000"/>
        </w:rPr>
      </w:pPr>
      <w:r w:rsidRPr="00FD4049">
        <w:t xml:space="preserve">S18 multidisciplinary assessment </w:t>
      </w:r>
    </w:p>
    <w:p w14:paraId="7B9E06BF" w14:textId="77777777" w:rsidR="00DC306B" w:rsidRPr="00FD4049" w:rsidRDefault="00DC306B" w:rsidP="00DC306B">
      <w:pPr>
        <w:pStyle w:val="ListParagraph"/>
        <w:numPr>
          <w:ilvl w:val="0"/>
          <w:numId w:val="27"/>
        </w:numPr>
        <w:suppressAutoHyphens w:val="0"/>
        <w:spacing w:after="0" w:line="360" w:lineRule="atLeast"/>
        <w:rPr>
          <w:color w:val="000000"/>
        </w:rPr>
      </w:pPr>
      <w:r w:rsidRPr="00FD4049">
        <w:t xml:space="preserve">S17 (MH "Multidisciplinary Care Team") </w:t>
      </w:r>
    </w:p>
    <w:p w14:paraId="7875C32C" w14:textId="77777777" w:rsidR="00DC306B" w:rsidRPr="00FD4049" w:rsidRDefault="00DC306B" w:rsidP="00DC306B">
      <w:pPr>
        <w:pStyle w:val="ListParagraph"/>
        <w:numPr>
          <w:ilvl w:val="0"/>
          <w:numId w:val="27"/>
        </w:numPr>
        <w:suppressAutoHyphens w:val="0"/>
        <w:spacing w:after="0" w:line="360" w:lineRule="atLeast"/>
        <w:rPr>
          <w:color w:val="000000"/>
        </w:rPr>
      </w:pPr>
      <w:r w:rsidRPr="00FD4049">
        <w:t xml:space="preserve">S16 (MH "Primary Health Care") OR (MH "Physicians, Family") OR "primary care" </w:t>
      </w:r>
    </w:p>
    <w:p w14:paraId="58CD5D81" w14:textId="77777777" w:rsidR="00DC306B" w:rsidRPr="00FD4049" w:rsidRDefault="00DC306B" w:rsidP="00DC306B">
      <w:pPr>
        <w:pStyle w:val="ListParagraph"/>
        <w:numPr>
          <w:ilvl w:val="0"/>
          <w:numId w:val="27"/>
        </w:numPr>
        <w:suppressAutoHyphens w:val="0"/>
        <w:spacing w:after="0" w:line="360" w:lineRule="atLeast"/>
        <w:rPr>
          <w:color w:val="000000"/>
        </w:rPr>
      </w:pPr>
      <w:r w:rsidRPr="00FD4049">
        <w:t xml:space="preserve">S15 (MH "Family Practice") OR "general practice" </w:t>
      </w:r>
    </w:p>
    <w:p w14:paraId="5988F4B4" w14:textId="77777777" w:rsidR="00DC306B" w:rsidRPr="00FD4049" w:rsidRDefault="00DC306B" w:rsidP="00DC306B">
      <w:pPr>
        <w:pStyle w:val="ListParagraph"/>
        <w:numPr>
          <w:ilvl w:val="0"/>
          <w:numId w:val="27"/>
        </w:numPr>
        <w:suppressAutoHyphens w:val="0"/>
        <w:spacing w:after="0" w:line="360" w:lineRule="atLeast"/>
        <w:rPr>
          <w:color w:val="000000"/>
        </w:rPr>
      </w:pPr>
      <w:r w:rsidRPr="00FD4049">
        <w:t xml:space="preserve">S14 S6 AND S13 </w:t>
      </w:r>
    </w:p>
    <w:p w14:paraId="76208B3C" w14:textId="77777777" w:rsidR="00DC306B" w:rsidRPr="00FD4049" w:rsidRDefault="00DC306B" w:rsidP="00DC306B">
      <w:pPr>
        <w:pStyle w:val="ListParagraph"/>
        <w:numPr>
          <w:ilvl w:val="0"/>
          <w:numId w:val="27"/>
        </w:numPr>
        <w:suppressAutoHyphens w:val="0"/>
        <w:spacing w:after="0" w:line="360" w:lineRule="atLeast"/>
        <w:rPr>
          <w:color w:val="000000"/>
        </w:rPr>
      </w:pPr>
      <w:r w:rsidRPr="00FD4049">
        <w:t xml:space="preserve">S13 S7ORS8ORS9OR S10 OR S11 OR S12 </w:t>
      </w:r>
    </w:p>
    <w:p w14:paraId="598A6193" w14:textId="77777777" w:rsidR="00DC306B" w:rsidRPr="00FD4049" w:rsidRDefault="00DC306B" w:rsidP="00DC306B">
      <w:pPr>
        <w:pStyle w:val="ListParagraph"/>
        <w:numPr>
          <w:ilvl w:val="0"/>
          <w:numId w:val="27"/>
        </w:numPr>
        <w:suppressAutoHyphens w:val="0"/>
        <w:spacing w:after="0" w:line="360" w:lineRule="atLeast"/>
        <w:rPr>
          <w:color w:val="000000"/>
        </w:rPr>
      </w:pPr>
      <w:r w:rsidRPr="00FD4049">
        <w:t xml:space="preserve">S12 (MH "Patient Assessment") </w:t>
      </w:r>
    </w:p>
    <w:p w14:paraId="2CCE2A15" w14:textId="77777777" w:rsidR="00DC306B" w:rsidRPr="00FD4049" w:rsidRDefault="00DC306B" w:rsidP="00DC306B">
      <w:pPr>
        <w:pStyle w:val="ListParagraph"/>
        <w:numPr>
          <w:ilvl w:val="0"/>
          <w:numId w:val="27"/>
        </w:numPr>
        <w:suppressAutoHyphens w:val="0"/>
        <w:spacing w:after="0" w:line="360" w:lineRule="atLeast"/>
        <w:rPr>
          <w:color w:val="000000"/>
        </w:rPr>
      </w:pPr>
      <w:r w:rsidRPr="00FD4049">
        <w:t xml:space="preserve">S11 (MH "Needs Assessment") </w:t>
      </w:r>
    </w:p>
    <w:p w14:paraId="7C312DC2" w14:textId="77777777" w:rsidR="00DC306B" w:rsidRPr="00FD4049" w:rsidRDefault="00DC306B" w:rsidP="00DC306B">
      <w:pPr>
        <w:pStyle w:val="ListParagraph"/>
        <w:numPr>
          <w:ilvl w:val="0"/>
          <w:numId w:val="27"/>
        </w:numPr>
        <w:suppressAutoHyphens w:val="0"/>
        <w:spacing w:after="0" w:line="360" w:lineRule="atLeast"/>
        <w:rPr>
          <w:color w:val="000000"/>
        </w:rPr>
      </w:pPr>
      <w:r w:rsidRPr="00FD4049">
        <w:t xml:space="preserve">S10 needs assessment </w:t>
      </w:r>
    </w:p>
    <w:p w14:paraId="05B56C48" w14:textId="77777777" w:rsidR="00DC306B" w:rsidRPr="00FD4049" w:rsidRDefault="00DC306B" w:rsidP="00DC306B">
      <w:pPr>
        <w:pStyle w:val="ListParagraph"/>
        <w:numPr>
          <w:ilvl w:val="0"/>
          <w:numId w:val="27"/>
        </w:numPr>
        <w:suppressAutoHyphens w:val="0"/>
        <w:spacing w:after="0" w:line="360" w:lineRule="atLeast"/>
        <w:rPr>
          <w:color w:val="000000"/>
        </w:rPr>
      </w:pPr>
      <w:r w:rsidRPr="00FD4049">
        <w:t xml:space="preserve">S9 "physical health assessment" </w:t>
      </w:r>
    </w:p>
    <w:p w14:paraId="1C07C2ED" w14:textId="77777777" w:rsidR="00DC306B" w:rsidRPr="00FD4049" w:rsidRDefault="00DC306B" w:rsidP="00DC306B">
      <w:pPr>
        <w:pStyle w:val="ListParagraph"/>
        <w:numPr>
          <w:ilvl w:val="0"/>
          <w:numId w:val="27"/>
        </w:numPr>
        <w:suppressAutoHyphens w:val="0"/>
        <w:spacing w:after="0" w:line="360" w:lineRule="atLeast"/>
        <w:rPr>
          <w:color w:val="000000"/>
        </w:rPr>
      </w:pPr>
      <w:r w:rsidRPr="00FD4049">
        <w:t xml:space="preserve">S8 comprehensive geriatric assessment </w:t>
      </w:r>
    </w:p>
    <w:p w14:paraId="70CDBD7C" w14:textId="77777777" w:rsidR="00DC306B" w:rsidRPr="00FD4049" w:rsidRDefault="00DC306B" w:rsidP="00DC306B">
      <w:pPr>
        <w:pStyle w:val="ListParagraph"/>
        <w:numPr>
          <w:ilvl w:val="0"/>
          <w:numId w:val="27"/>
        </w:numPr>
        <w:suppressAutoHyphens w:val="0"/>
        <w:spacing w:after="0" w:line="360" w:lineRule="atLeast"/>
        <w:rPr>
          <w:color w:val="000000"/>
        </w:rPr>
      </w:pPr>
      <w:r w:rsidRPr="00FD4049">
        <w:t xml:space="preserve">S7 (MH "Geriatric Functional Assessment") OR (MH "Geriatric Assessment") OR (MH "Clinical Assessment Tools") </w:t>
      </w:r>
    </w:p>
    <w:p w14:paraId="1FEB3183" w14:textId="77777777" w:rsidR="00DC306B" w:rsidRPr="00FD4049" w:rsidRDefault="00DC306B" w:rsidP="00DC306B">
      <w:pPr>
        <w:pStyle w:val="ListParagraph"/>
        <w:numPr>
          <w:ilvl w:val="0"/>
          <w:numId w:val="27"/>
        </w:numPr>
        <w:suppressAutoHyphens w:val="0"/>
        <w:spacing w:after="0" w:line="360" w:lineRule="atLeast"/>
        <w:rPr>
          <w:color w:val="000000"/>
        </w:rPr>
      </w:pPr>
      <w:r w:rsidRPr="00FD4049">
        <w:t xml:space="preserve">S6 S1ORS2ORS3OR S4ORS5 </w:t>
      </w:r>
    </w:p>
    <w:p w14:paraId="1CD744FC" w14:textId="77777777" w:rsidR="00DC306B" w:rsidRPr="00FD4049" w:rsidRDefault="00DC306B" w:rsidP="00DC306B">
      <w:pPr>
        <w:pStyle w:val="ListParagraph"/>
        <w:numPr>
          <w:ilvl w:val="0"/>
          <w:numId w:val="27"/>
        </w:numPr>
        <w:suppressAutoHyphens w:val="0"/>
        <w:spacing w:after="0" w:line="360" w:lineRule="atLeast"/>
        <w:rPr>
          <w:color w:val="000000"/>
        </w:rPr>
      </w:pPr>
      <w:r w:rsidRPr="00FD4049">
        <w:t xml:space="preserve">S5 geriatric* </w:t>
      </w:r>
    </w:p>
    <w:p w14:paraId="097E3B96" w14:textId="77777777" w:rsidR="00DC306B" w:rsidRPr="00FD4049" w:rsidRDefault="00DC306B" w:rsidP="00DC306B">
      <w:pPr>
        <w:pStyle w:val="ListParagraph"/>
        <w:numPr>
          <w:ilvl w:val="0"/>
          <w:numId w:val="27"/>
        </w:numPr>
        <w:suppressAutoHyphens w:val="0"/>
        <w:spacing w:after="0" w:line="360" w:lineRule="atLeast"/>
        <w:rPr>
          <w:color w:val="000000"/>
        </w:rPr>
      </w:pPr>
      <w:r w:rsidRPr="00FD4049">
        <w:t xml:space="preserve">S4 old* </w:t>
      </w:r>
    </w:p>
    <w:p w14:paraId="4AC09A45" w14:textId="77777777" w:rsidR="00DC306B" w:rsidRPr="00FD4049" w:rsidRDefault="00DC306B" w:rsidP="00DC306B">
      <w:pPr>
        <w:pStyle w:val="ListParagraph"/>
        <w:numPr>
          <w:ilvl w:val="0"/>
          <w:numId w:val="27"/>
        </w:numPr>
        <w:suppressAutoHyphens w:val="0"/>
        <w:spacing w:after="0" w:line="360" w:lineRule="atLeast"/>
        <w:rPr>
          <w:color w:val="000000"/>
        </w:rPr>
      </w:pPr>
      <w:r w:rsidRPr="00FD4049">
        <w:t xml:space="preserve">S3 elder* </w:t>
      </w:r>
    </w:p>
    <w:p w14:paraId="59EB2C6C" w14:textId="77777777" w:rsidR="00DC306B" w:rsidRPr="00FD4049" w:rsidRDefault="00DC306B" w:rsidP="00DC306B">
      <w:pPr>
        <w:pStyle w:val="ListParagraph"/>
        <w:numPr>
          <w:ilvl w:val="0"/>
          <w:numId w:val="27"/>
        </w:numPr>
        <w:suppressAutoHyphens w:val="0"/>
        <w:spacing w:after="0" w:line="360" w:lineRule="atLeast"/>
        <w:rPr>
          <w:color w:val="000000"/>
        </w:rPr>
      </w:pPr>
      <w:r w:rsidRPr="00FD4049">
        <w:t xml:space="preserve">S2 (MH "Aged") </w:t>
      </w:r>
    </w:p>
    <w:p w14:paraId="2E13FF88" w14:textId="77777777" w:rsidR="00DC306B" w:rsidRPr="00FD4049" w:rsidRDefault="00DC306B" w:rsidP="00DC306B">
      <w:pPr>
        <w:pStyle w:val="ListParagraph"/>
        <w:numPr>
          <w:ilvl w:val="0"/>
          <w:numId w:val="27"/>
        </w:numPr>
        <w:suppressAutoHyphens w:val="0"/>
        <w:spacing w:after="0" w:line="360" w:lineRule="atLeast"/>
      </w:pPr>
      <w:r w:rsidRPr="00FD4049">
        <w:t xml:space="preserve">S1 aged </w:t>
      </w:r>
    </w:p>
    <w:p w14:paraId="503EC525" w14:textId="77777777" w:rsidR="00DC306B" w:rsidRPr="00FD4049" w:rsidRDefault="00DC306B" w:rsidP="00DC306B">
      <w:pPr>
        <w:rPr>
          <w:rFonts w:ascii="Calibri" w:hAnsi="Calibri" w:cs="Calibri"/>
        </w:rPr>
      </w:pPr>
    </w:p>
    <w:p w14:paraId="131DF3E3" w14:textId="77777777" w:rsidR="00DC306B" w:rsidRPr="00FD4049" w:rsidRDefault="00DC306B" w:rsidP="00DC306B">
      <w:pPr>
        <w:rPr>
          <w:rFonts w:ascii="Calibri" w:hAnsi="Calibri" w:cs="Calibri"/>
        </w:rPr>
      </w:pPr>
      <w:r w:rsidRPr="00FD4049">
        <w:rPr>
          <w:rFonts w:ascii="Calibri" w:hAnsi="Calibri" w:cs="Calibri"/>
        </w:rPr>
        <w:t>Web of science search terms:</w:t>
      </w:r>
    </w:p>
    <w:p w14:paraId="7F21FDF7" w14:textId="77777777" w:rsidR="00DC306B" w:rsidRPr="00FD4049" w:rsidRDefault="00DC306B" w:rsidP="00DC306B">
      <w:pPr>
        <w:pStyle w:val="ListParagraph"/>
        <w:numPr>
          <w:ilvl w:val="0"/>
          <w:numId w:val="26"/>
        </w:numPr>
        <w:suppressAutoHyphens w:val="0"/>
        <w:spacing w:after="0" w:line="360" w:lineRule="atLeast"/>
        <w:rPr>
          <w:color w:val="000000"/>
        </w:rPr>
      </w:pPr>
      <w:r w:rsidRPr="00FD4049">
        <w:t>#25 AND #20</w:t>
      </w:r>
      <w:r w:rsidRPr="00FD4049">
        <w:rPr>
          <w:rFonts w:ascii="MS Gothic" w:eastAsia="MS Gothic" w:hAnsi="MS Gothic" w:cs="MS Gothic" w:hint="eastAsia"/>
        </w:rPr>
        <w:t> </w:t>
      </w:r>
      <w:r w:rsidRPr="00FD4049">
        <w:t xml:space="preserve">Refined by: LANGUAGES: </w:t>
      </w:r>
      <w:proofErr w:type="gramStart"/>
      <w:r w:rsidRPr="00FD4049">
        <w:t>( ENGLISH</w:t>
      </w:r>
      <w:proofErr w:type="gramEnd"/>
      <w:r w:rsidRPr="00FD4049">
        <w:t xml:space="preserve"> ) </w:t>
      </w:r>
      <w:r w:rsidRPr="00FD4049">
        <w:rPr>
          <w:color w:val="525252"/>
        </w:rPr>
        <w:t>Timespan=All years</w:t>
      </w:r>
      <w:r w:rsidRPr="00FD4049">
        <w:rPr>
          <w:rFonts w:ascii="MS Gothic" w:eastAsia="MS Gothic" w:hAnsi="MS Gothic" w:cs="MS Gothic" w:hint="eastAsia"/>
          <w:color w:val="525252"/>
        </w:rPr>
        <w:t> </w:t>
      </w:r>
      <w:r w:rsidRPr="00FD4049">
        <w:rPr>
          <w:color w:val="525252"/>
        </w:rPr>
        <w:t xml:space="preserve">Search language=Auto </w:t>
      </w:r>
    </w:p>
    <w:p w14:paraId="5618D6E7" w14:textId="77777777" w:rsidR="00DC306B" w:rsidRPr="00FD4049" w:rsidRDefault="00DC306B" w:rsidP="00DC306B">
      <w:pPr>
        <w:pStyle w:val="ListParagraph"/>
        <w:numPr>
          <w:ilvl w:val="0"/>
          <w:numId w:val="26"/>
        </w:numPr>
        <w:suppressAutoHyphens w:val="0"/>
        <w:spacing w:after="0" w:line="360" w:lineRule="atLeast"/>
        <w:rPr>
          <w:color w:val="000000"/>
        </w:rPr>
      </w:pPr>
      <w:r w:rsidRPr="00FD4049">
        <w:t xml:space="preserve">#25 AND #20 </w:t>
      </w:r>
    </w:p>
    <w:p w14:paraId="11F94499" w14:textId="77777777" w:rsidR="00DC306B" w:rsidRPr="00FD4049" w:rsidRDefault="00DC306B" w:rsidP="00DC306B">
      <w:pPr>
        <w:pStyle w:val="ListParagraph"/>
        <w:numPr>
          <w:ilvl w:val="0"/>
          <w:numId w:val="26"/>
        </w:numPr>
        <w:suppressAutoHyphens w:val="0"/>
        <w:spacing w:after="0" w:line="360" w:lineRule="atLeast"/>
        <w:rPr>
          <w:color w:val="000000"/>
        </w:rPr>
      </w:pPr>
      <w:r w:rsidRPr="00FD4049">
        <w:t xml:space="preserve">#24 OR #23 OR #22 OR #21 </w:t>
      </w:r>
    </w:p>
    <w:p w14:paraId="22C94B8B" w14:textId="77777777" w:rsidR="00DC306B" w:rsidRPr="00FD4049" w:rsidRDefault="00DC306B" w:rsidP="00DC306B">
      <w:pPr>
        <w:pStyle w:val="ListParagraph"/>
        <w:numPr>
          <w:ilvl w:val="0"/>
          <w:numId w:val="26"/>
        </w:numPr>
        <w:suppressAutoHyphens w:val="0"/>
        <w:spacing w:after="0" w:line="360" w:lineRule="atLeast"/>
        <w:rPr>
          <w:color w:val="000000"/>
        </w:rPr>
      </w:pPr>
      <w:r w:rsidRPr="00FD4049">
        <w:rPr>
          <w:color w:val="262626"/>
        </w:rPr>
        <w:t xml:space="preserve">TOPIC: (community health) </w:t>
      </w:r>
      <w:r w:rsidRPr="00FD4049">
        <w:t>Timespan=All years</w:t>
      </w:r>
      <w:r w:rsidRPr="00FD4049">
        <w:rPr>
          <w:rFonts w:ascii="MS Gothic" w:eastAsia="MS Gothic" w:hAnsi="MS Gothic" w:cs="MS Gothic" w:hint="eastAsia"/>
        </w:rPr>
        <w:t> </w:t>
      </w:r>
      <w:r w:rsidRPr="00FD4049">
        <w:t xml:space="preserve">Search language=Auto </w:t>
      </w:r>
    </w:p>
    <w:p w14:paraId="1F63E28C" w14:textId="77777777" w:rsidR="00DC306B" w:rsidRPr="00FD4049" w:rsidRDefault="00DC306B" w:rsidP="00DC306B">
      <w:pPr>
        <w:pStyle w:val="ListParagraph"/>
        <w:numPr>
          <w:ilvl w:val="0"/>
          <w:numId w:val="26"/>
        </w:numPr>
        <w:suppressAutoHyphens w:val="0"/>
        <w:spacing w:after="0" w:line="360" w:lineRule="atLeast"/>
        <w:rPr>
          <w:color w:val="000000"/>
        </w:rPr>
      </w:pPr>
      <w:r w:rsidRPr="00FD4049">
        <w:rPr>
          <w:color w:val="262626"/>
        </w:rPr>
        <w:t xml:space="preserve">TOPIC: (family practice) </w:t>
      </w:r>
      <w:r w:rsidRPr="00FD4049">
        <w:t xml:space="preserve">Timespan=All years Search language=Auto </w:t>
      </w:r>
    </w:p>
    <w:p w14:paraId="55F6E089" w14:textId="77777777" w:rsidR="00DC306B" w:rsidRPr="00FD4049" w:rsidRDefault="00DC306B" w:rsidP="00DC306B">
      <w:pPr>
        <w:pStyle w:val="ListParagraph"/>
        <w:numPr>
          <w:ilvl w:val="0"/>
          <w:numId w:val="26"/>
        </w:numPr>
        <w:suppressAutoHyphens w:val="0"/>
        <w:spacing w:after="0" w:line="360" w:lineRule="atLeast"/>
        <w:rPr>
          <w:color w:val="000000"/>
        </w:rPr>
      </w:pPr>
      <w:r w:rsidRPr="00FD4049">
        <w:rPr>
          <w:color w:val="262626"/>
        </w:rPr>
        <w:lastRenderedPageBreak/>
        <w:t xml:space="preserve">TOPIC: (general practice) </w:t>
      </w:r>
      <w:r w:rsidRPr="00FD4049">
        <w:t>Timespan=All years</w:t>
      </w:r>
      <w:r w:rsidRPr="00FD4049">
        <w:rPr>
          <w:rFonts w:ascii="MS Gothic" w:eastAsia="MS Gothic" w:hAnsi="MS Gothic" w:cs="MS Gothic" w:hint="eastAsia"/>
        </w:rPr>
        <w:t> </w:t>
      </w:r>
      <w:r w:rsidRPr="00FD4049">
        <w:t xml:space="preserve">Search language=Auto </w:t>
      </w:r>
    </w:p>
    <w:p w14:paraId="7B10D323" w14:textId="77777777" w:rsidR="00DC306B" w:rsidRPr="00FD4049" w:rsidRDefault="00DC306B" w:rsidP="00DC306B">
      <w:pPr>
        <w:pStyle w:val="ListParagraph"/>
        <w:numPr>
          <w:ilvl w:val="0"/>
          <w:numId w:val="26"/>
        </w:numPr>
        <w:suppressAutoHyphens w:val="0"/>
        <w:spacing w:after="0" w:line="360" w:lineRule="atLeast"/>
        <w:rPr>
          <w:color w:val="000000"/>
        </w:rPr>
      </w:pPr>
      <w:r w:rsidRPr="00FD4049">
        <w:rPr>
          <w:color w:val="262626"/>
        </w:rPr>
        <w:t xml:space="preserve">TOPIC: (primary health care) </w:t>
      </w:r>
      <w:r w:rsidRPr="00FD4049">
        <w:t>Timespan=All years</w:t>
      </w:r>
      <w:r w:rsidRPr="00FD4049">
        <w:rPr>
          <w:rFonts w:ascii="MS Gothic" w:eastAsia="MS Gothic" w:hAnsi="MS Gothic" w:cs="MS Gothic" w:hint="eastAsia"/>
        </w:rPr>
        <w:t> </w:t>
      </w:r>
      <w:r w:rsidRPr="00FD4049">
        <w:t xml:space="preserve">Search language=Auto </w:t>
      </w:r>
    </w:p>
    <w:p w14:paraId="4F80F115" w14:textId="77777777" w:rsidR="00DC306B" w:rsidRPr="00FD4049" w:rsidRDefault="00DC306B" w:rsidP="00DC306B">
      <w:pPr>
        <w:pStyle w:val="ListParagraph"/>
        <w:numPr>
          <w:ilvl w:val="0"/>
          <w:numId w:val="26"/>
        </w:numPr>
        <w:suppressAutoHyphens w:val="0"/>
        <w:spacing w:after="0" w:line="360" w:lineRule="atLeast"/>
        <w:rPr>
          <w:color w:val="000000"/>
        </w:rPr>
      </w:pPr>
      <w:r w:rsidRPr="00FD4049">
        <w:t xml:space="preserve">#19 AND #18 </w:t>
      </w:r>
    </w:p>
    <w:p w14:paraId="20AD86C7" w14:textId="77777777" w:rsidR="00DC306B" w:rsidRPr="00FD4049" w:rsidRDefault="00DC306B" w:rsidP="00DC306B">
      <w:pPr>
        <w:pStyle w:val="ListParagraph"/>
        <w:numPr>
          <w:ilvl w:val="0"/>
          <w:numId w:val="26"/>
        </w:numPr>
        <w:suppressAutoHyphens w:val="0"/>
        <w:spacing w:after="0" w:line="360" w:lineRule="atLeast"/>
        <w:rPr>
          <w:color w:val="000000"/>
        </w:rPr>
      </w:pPr>
      <w:r w:rsidRPr="00FD4049">
        <w:t xml:space="preserve">#17OR#16OR#15OR#14OR#13OR#12OR#11OR#10OR#9OR#8 </w:t>
      </w:r>
    </w:p>
    <w:p w14:paraId="3C183318" w14:textId="77777777" w:rsidR="00DC306B" w:rsidRPr="00FD4049" w:rsidRDefault="00DC306B" w:rsidP="00DC306B">
      <w:pPr>
        <w:pStyle w:val="ListParagraph"/>
        <w:numPr>
          <w:ilvl w:val="0"/>
          <w:numId w:val="26"/>
        </w:numPr>
        <w:suppressAutoHyphens w:val="0"/>
        <w:spacing w:after="0" w:line="360" w:lineRule="atLeast"/>
        <w:rPr>
          <w:color w:val="000000"/>
        </w:rPr>
      </w:pPr>
      <w:r w:rsidRPr="00FD4049">
        <w:t xml:space="preserve">#8OR#7OR#6OR#5OR#4OR#3OR#2OR#1 </w:t>
      </w:r>
    </w:p>
    <w:p w14:paraId="076CFF68" w14:textId="77777777" w:rsidR="00DC306B" w:rsidRPr="00FD4049" w:rsidRDefault="00DC306B" w:rsidP="00DC306B">
      <w:pPr>
        <w:pStyle w:val="ListParagraph"/>
        <w:numPr>
          <w:ilvl w:val="0"/>
          <w:numId w:val="26"/>
        </w:numPr>
        <w:suppressAutoHyphens w:val="0"/>
        <w:spacing w:after="0" w:line="360" w:lineRule="atLeast"/>
        <w:rPr>
          <w:color w:val="000000"/>
        </w:rPr>
      </w:pPr>
      <w:r w:rsidRPr="00FD4049">
        <w:rPr>
          <w:color w:val="262626"/>
        </w:rPr>
        <w:t xml:space="preserve">TOPIC: (needs assessment) </w:t>
      </w:r>
      <w:r w:rsidRPr="00FD4049">
        <w:t>Timespan=All years</w:t>
      </w:r>
      <w:r w:rsidRPr="00FD4049">
        <w:rPr>
          <w:rFonts w:ascii="MS Gothic" w:eastAsia="MS Gothic" w:hAnsi="MS Gothic" w:cs="MS Gothic" w:hint="eastAsia"/>
        </w:rPr>
        <w:t> </w:t>
      </w:r>
      <w:r w:rsidRPr="00FD4049">
        <w:t xml:space="preserve">Search language=Auto </w:t>
      </w:r>
    </w:p>
    <w:p w14:paraId="7B8EEA88" w14:textId="77777777" w:rsidR="00DC306B" w:rsidRPr="00FD4049" w:rsidRDefault="00DC306B" w:rsidP="00DC306B">
      <w:pPr>
        <w:pStyle w:val="ListParagraph"/>
        <w:numPr>
          <w:ilvl w:val="0"/>
          <w:numId w:val="26"/>
        </w:numPr>
        <w:suppressAutoHyphens w:val="0"/>
        <w:spacing w:after="0" w:line="360" w:lineRule="atLeast"/>
        <w:rPr>
          <w:color w:val="000000"/>
        </w:rPr>
      </w:pPr>
      <w:r w:rsidRPr="00FD4049">
        <w:rPr>
          <w:color w:val="262626"/>
        </w:rPr>
        <w:t xml:space="preserve">TOPIC: (geriatric management) </w:t>
      </w:r>
      <w:r w:rsidRPr="00FD4049">
        <w:t>Timespan=All years</w:t>
      </w:r>
      <w:r w:rsidRPr="00FD4049">
        <w:rPr>
          <w:rFonts w:ascii="MS Gothic" w:eastAsia="MS Gothic" w:hAnsi="MS Gothic" w:cs="MS Gothic" w:hint="eastAsia"/>
        </w:rPr>
        <w:t> </w:t>
      </w:r>
      <w:r w:rsidRPr="00FD4049">
        <w:t xml:space="preserve">Search language=Auto </w:t>
      </w:r>
    </w:p>
    <w:p w14:paraId="34C854A0" w14:textId="77777777" w:rsidR="00DC306B" w:rsidRPr="00FD4049" w:rsidRDefault="00DC306B" w:rsidP="00DC306B">
      <w:pPr>
        <w:pStyle w:val="ListParagraph"/>
        <w:numPr>
          <w:ilvl w:val="0"/>
          <w:numId w:val="26"/>
        </w:numPr>
        <w:suppressAutoHyphens w:val="0"/>
        <w:spacing w:after="0" w:line="360" w:lineRule="atLeast"/>
        <w:rPr>
          <w:color w:val="000000"/>
        </w:rPr>
      </w:pPr>
      <w:r w:rsidRPr="00FD4049">
        <w:rPr>
          <w:color w:val="262626"/>
        </w:rPr>
        <w:t xml:space="preserve">TOPIC: (health services for the aged) </w:t>
      </w:r>
      <w:r w:rsidRPr="00FD4049">
        <w:t>Timespan=All years</w:t>
      </w:r>
      <w:r w:rsidRPr="00FD4049">
        <w:rPr>
          <w:rFonts w:ascii="MS Gothic" w:eastAsia="MS Gothic" w:hAnsi="MS Gothic" w:cs="MS Gothic" w:hint="eastAsia"/>
        </w:rPr>
        <w:t> </w:t>
      </w:r>
      <w:r w:rsidRPr="00FD4049">
        <w:t xml:space="preserve">Search language=Auto </w:t>
      </w:r>
    </w:p>
    <w:p w14:paraId="0463434A" w14:textId="77777777" w:rsidR="00DC306B" w:rsidRPr="00FD4049" w:rsidRDefault="00DC306B" w:rsidP="00DC306B">
      <w:pPr>
        <w:pStyle w:val="ListParagraph"/>
        <w:numPr>
          <w:ilvl w:val="0"/>
          <w:numId w:val="26"/>
        </w:numPr>
        <w:suppressAutoHyphens w:val="0"/>
        <w:spacing w:after="0" w:line="360" w:lineRule="atLeast"/>
        <w:rPr>
          <w:color w:val="000000"/>
        </w:rPr>
      </w:pPr>
      <w:r w:rsidRPr="00FD4049">
        <w:rPr>
          <w:color w:val="262626"/>
        </w:rPr>
        <w:t xml:space="preserve">TOPIC: (geriatric health services) </w:t>
      </w:r>
      <w:r w:rsidRPr="00FD4049">
        <w:t>Timespan=All years</w:t>
      </w:r>
      <w:r w:rsidRPr="00FD4049">
        <w:rPr>
          <w:rFonts w:ascii="MS Gothic" w:eastAsia="MS Gothic" w:hAnsi="MS Gothic" w:cs="MS Gothic" w:hint="eastAsia"/>
        </w:rPr>
        <w:t> </w:t>
      </w:r>
      <w:r w:rsidRPr="00FD4049">
        <w:t xml:space="preserve">Search language=Auto </w:t>
      </w:r>
    </w:p>
    <w:p w14:paraId="6F191418" w14:textId="77777777" w:rsidR="00DC306B" w:rsidRPr="00FD4049" w:rsidRDefault="00DC306B" w:rsidP="00DC306B">
      <w:pPr>
        <w:pStyle w:val="ListParagraph"/>
        <w:numPr>
          <w:ilvl w:val="0"/>
          <w:numId w:val="26"/>
        </w:numPr>
        <w:suppressAutoHyphens w:val="0"/>
        <w:spacing w:after="0" w:line="360" w:lineRule="atLeast"/>
        <w:rPr>
          <w:color w:val="000000"/>
        </w:rPr>
      </w:pPr>
      <w:r w:rsidRPr="00FD4049">
        <w:rPr>
          <w:color w:val="262626"/>
        </w:rPr>
        <w:t xml:space="preserve">TOPIC: (needs assessment) </w:t>
      </w:r>
      <w:r w:rsidRPr="00FD4049">
        <w:t>Timespan=All years</w:t>
      </w:r>
      <w:r w:rsidRPr="00FD4049">
        <w:rPr>
          <w:rFonts w:ascii="MS Gothic" w:eastAsia="MS Gothic" w:hAnsi="MS Gothic" w:cs="MS Gothic" w:hint="eastAsia"/>
        </w:rPr>
        <w:t> </w:t>
      </w:r>
      <w:r w:rsidRPr="00FD4049">
        <w:t xml:space="preserve">Search language=Auto </w:t>
      </w:r>
    </w:p>
    <w:p w14:paraId="3024CEFC" w14:textId="77777777" w:rsidR="00DC306B" w:rsidRPr="00FD4049" w:rsidRDefault="00DC306B" w:rsidP="00DC306B">
      <w:pPr>
        <w:pStyle w:val="ListParagraph"/>
        <w:numPr>
          <w:ilvl w:val="0"/>
          <w:numId w:val="26"/>
        </w:numPr>
        <w:suppressAutoHyphens w:val="0"/>
        <w:spacing w:after="0" w:line="360" w:lineRule="atLeast"/>
        <w:rPr>
          <w:color w:val="000000"/>
        </w:rPr>
      </w:pPr>
      <w:r w:rsidRPr="00FD4049">
        <w:rPr>
          <w:color w:val="262626"/>
        </w:rPr>
        <w:t xml:space="preserve">TOPIC: (multi-domain intervention) </w:t>
      </w:r>
      <w:r w:rsidRPr="00FD4049">
        <w:t>Timespan=All years</w:t>
      </w:r>
      <w:r w:rsidRPr="00FD4049">
        <w:rPr>
          <w:rFonts w:ascii="MS Gothic" w:eastAsia="MS Gothic" w:hAnsi="MS Gothic" w:cs="MS Gothic" w:hint="eastAsia"/>
        </w:rPr>
        <w:t> </w:t>
      </w:r>
      <w:r w:rsidRPr="00FD4049">
        <w:t xml:space="preserve">Search language=Auto </w:t>
      </w:r>
    </w:p>
    <w:p w14:paraId="0F25738A" w14:textId="77777777" w:rsidR="00DC306B" w:rsidRPr="00FD4049" w:rsidRDefault="00DC306B" w:rsidP="00DC306B">
      <w:pPr>
        <w:pStyle w:val="ListParagraph"/>
        <w:numPr>
          <w:ilvl w:val="0"/>
          <w:numId w:val="26"/>
        </w:numPr>
        <w:suppressAutoHyphens w:val="0"/>
        <w:spacing w:after="0" w:line="360" w:lineRule="atLeast"/>
        <w:rPr>
          <w:color w:val="000000"/>
        </w:rPr>
      </w:pPr>
      <w:r w:rsidRPr="00FD4049">
        <w:rPr>
          <w:color w:val="262626"/>
        </w:rPr>
        <w:t xml:space="preserve">TOPIC: (multidisciplinary assessment) </w:t>
      </w:r>
      <w:r w:rsidRPr="00FD4049">
        <w:t>Timespan=All years</w:t>
      </w:r>
      <w:r w:rsidRPr="00FD4049">
        <w:rPr>
          <w:rFonts w:ascii="MS Gothic" w:eastAsia="MS Gothic" w:hAnsi="MS Gothic" w:cs="MS Gothic" w:hint="eastAsia"/>
        </w:rPr>
        <w:t> </w:t>
      </w:r>
      <w:r w:rsidRPr="00FD4049">
        <w:t xml:space="preserve">Search language=Auto </w:t>
      </w:r>
    </w:p>
    <w:p w14:paraId="2ACE2E61" w14:textId="77777777" w:rsidR="00DC306B" w:rsidRPr="00FD4049" w:rsidRDefault="00DC306B" w:rsidP="00DC306B">
      <w:pPr>
        <w:pStyle w:val="ListParagraph"/>
        <w:numPr>
          <w:ilvl w:val="0"/>
          <w:numId w:val="26"/>
        </w:numPr>
        <w:suppressAutoHyphens w:val="0"/>
        <w:spacing w:after="0" w:line="360" w:lineRule="atLeast"/>
        <w:rPr>
          <w:color w:val="000000"/>
        </w:rPr>
      </w:pPr>
      <w:r w:rsidRPr="00FD4049">
        <w:t xml:space="preserve">TOPIC: (multidisciplinary team assessment) </w:t>
      </w:r>
      <w:r w:rsidRPr="00FD4049">
        <w:rPr>
          <w:color w:val="525252"/>
        </w:rPr>
        <w:t>Timespan=All years</w:t>
      </w:r>
      <w:r w:rsidRPr="00FD4049">
        <w:rPr>
          <w:rFonts w:ascii="MS Gothic" w:eastAsia="MS Gothic" w:hAnsi="MS Gothic" w:cs="MS Gothic" w:hint="eastAsia"/>
          <w:color w:val="525252"/>
        </w:rPr>
        <w:t> </w:t>
      </w:r>
      <w:r w:rsidRPr="00FD4049">
        <w:rPr>
          <w:color w:val="525252"/>
        </w:rPr>
        <w:t xml:space="preserve">Search language=Auto </w:t>
      </w:r>
    </w:p>
    <w:p w14:paraId="42D61063" w14:textId="77777777" w:rsidR="00DC306B" w:rsidRPr="00FD4049" w:rsidRDefault="00DC306B" w:rsidP="00DC306B">
      <w:pPr>
        <w:pStyle w:val="ListParagraph"/>
        <w:numPr>
          <w:ilvl w:val="0"/>
          <w:numId w:val="26"/>
        </w:numPr>
        <w:suppressAutoHyphens w:val="0"/>
        <w:spacing w:after="0" w:line="360" w:lineRule="atLeast"/>
        <w:rPr>
          <w:color w:val="000000"/>
        </w:rPr>
      </w:pPr>
      <w:r w:rsidRPr="00FD4049">
        <w:rPr>
          <w:color w:val="262626"/>
        </w:rPr>
        <w:t xml:space="preserve">TOPIC: (geriatric assessment) </w:t>
      </w:r>
      <w:r w:rsidRPr="00FD4049">
        <w:t>Timespan=All years</w:t>
      </w:r>
      <w:r w:rsidRPr="00FD4049">
        <w:rPr>
          <w:rFonts w:ascii="MS Gothic" w:eastAsia="MS Gothic" w:hAnsi="MS Gothic" w:cs="MS Gothic" w:hint="eastAsia"/>
        </w:rPr>
        <w:t> </w:t>
      </w:r>
      <w:r w:rsidRPr="00FD4049">
        <w:t xml:space="preserve">Search language=Auto </w:t>
      </w:r>
    </w:p>
    <w:p w14:paraId="293F74F1" w14:textId="77777777" w:rsidR="00DC306B" w:rsidRPr="00FD4049" w:rsidRDefault="00DC306B" w:rsidP="00DC306B">
      <w:pPr>
        <w:pStyle w:val="ListParagraph"/>
        <w:numPr>
          <w:ilvl w:val="0"/>
          <w:numId w:val="26"/>
        </w:numPr>
        <w:suppressAutoHyphens w:val="0"/>
        <w:spacing w:after="0" w:line="360" w:lineRule="atLeast"/>
        <w:rPr>
          <w:color w:val="000000"/>
        </w:rPr>
      </w:pPr>
      <w:r w:rsidRPr="00FD4049">
        <w:rPr>
          <w:color w:val="262626"/>
        </w:rPr>
        <w:t xml:space="preserve">TOPIC: (elderly care) </w:t>
      </w:r>
      <w:r w:rsidRPr="00FD4049">
        <w:t xml:space="preserve">Timespan=All years Search language=Auto </w:t>
      </w:r>
    </w:p>
    <w:p w14:paraId="02760644" w14:textId="77777777" w:rsidR="00DC306B" w:rsidRPr="00FD4049" w:rsidRDefault="00DC306B" w:rsidP="00DC306B">
      <w:pPr>
        <w:pStyle w:val="ListParagraph"/>
        <w:numPr>
          <w:ilvl w:val="0"/>
          <w:numId w:val="26"/>
        </w:numPr>
        <w:suppressAutoHyphens w:val="0"/>
        <w:spacing w:after="0" w:line="360" w:lineRule="atLeast"/>
        <w:rPr>
          <w:color w:val="000000"/>
        </w:rPr>
      </w:pPr>
      <w:r w:rsidRPr="00FD4049">
        <w:rPr>
          <w:color w:val="262626"/>
        </w:rPr>
        <w:t>TOPIC: (old*.</w:t>
      </w:r>
      <w:proofErr w:type="spellStart"/>
      <w:r w:rsidRPr="00FD4049">
        <w:rPr>
          <w:color w:val="262626"/>
        </w:rPr>
        <w:t>tw</w:t>
      </w:r>
      <w:proofErr w:type="spellEnd"/>
      <w:r w:rsidRPr="00FD4049">
        <w:rPr>
          <w:color w:val="262626"/>
        </w:rPr>
        <w:t xml:space="preserve">) </w:t>
      </w:r>
      <w:r w:rsidRPr="00FD4049">
        <w:t xml:space="preserve">Timespan=All years Search language=Auto </w:t>
      </w:r>
    </w:p>
    <w:p w14:paraId="04DB0179" w14:textId="77777777" w:rsidR="00DC306B" w:rsidRPr="00FD4049" w:rsidRDefault="00DC306B" w:rsidP="00DC306B">
      <w:pPr>
        <w:pStyle w:val="ListParagraph"/>
        <w:numPr>
          <w:ilvl w:val="0"/>
          <w:numId w:val="26"/>
        </w:numPr>
        <w:suppressAutoHyphens w:val="0"/>
        <w:spacing w:after="0" w:line="360" w:lineRule="atLeast"/>
        <w:rPr>
          <w:color w:val="000000"/>
        </w:rPr>
      </w:pPr>
      <w:r w:rsidRPr="00FD4049">
        <w:rPr>
          <w:color w:val="262626"/>
        </w:rPr>
        <w:t>TOPIC: (elder*.</w:t>
      </w:r>
      <w:proofErr w:type="spellStart"/>
      <w:r w:rsidRPr="00FD4049">
        <w:rPr>
          <w:color w:val="262626"/>
        </w:rPr>
        <w:t>tw</w:t>
      </w:r>
      <w:proofErr w:type="spellEnd"/>
      <w:r w:rsidRPr="00FD4049">
        <w:rPr>
          <w:color w:val="262626"/>
        </w:rPr>
        <w:t xml:space="preserve">) </w:t>
      </w:r>
      <w:r w:rsidRPr="00FD4049">
        <w:t xml:space="preserve">Timespan=All years Search language=Auto </w:t>
      </w:r>
    </w:p>
    <w:p w14:paraId="60D43D39" w14:textId="77777777" w:rsidR="00DC306B" w:rsidRPr="00FD4049" w:rsidRDefault="00DC306B" w:rsidP="00DC306B">
      <w:pPr>
        <w:pStyle w:val="ListParagraph"/>
        <w:numPr>
          <w:ilvl w:val="0"/>
          <w:numId w:val="26"/>
        </w:numPr>
        <w:suppressAutoHyphens w:val="0"/>
        <w:spacing w:after="0" w:line="360" w:lineRule="atLeast"/>
        <w:rPr>
          <w:color w:val="000000"/>
        </w:rPr>
      </w:pPr>
      <w:r w:rsidRPr="00FD4049">
        <w:rPr>
          <w:color w:val="262626"/>
        </w:rPr>
        <w:t xml:space="preserve">TOPIC: (geriatric) </w:t>
      </w:r>
      <w:r w:rsidRPr="00FD4049">
        <w:t xml:space="preserve">Timespan=All years Search language=Auto </w:t>
      </w:r>
    </w:p>
    <w:p w14:paraId="493DA25E" w14:textId="77777777" w:rsidR="00DC306B" w:rsidRPr="00FD4049" w:rsidRDefault="00DC306B" w:rsidP="00DC306B">
      <w:pPr>
        <w:pStyle w:val="ListParagraph"/>
        <w:numPr>
          <w:ilvl w:val="0"/>
          <w:numId w:val="26"/>
        </w:numPr>
        <w:suppressAutoHyphens w:val="0"/>
        <w:spacing w:after="0" w:line="360" w:lineRule="atLeast"/>
        <w:rPr>
          <w:color w:val="000000"/>
        </w:rPr>
      </w:pPr>
      <w:r w:rsidRPr="00FD4049">
        <w:rPr>
          <w:color w:val="262626"/>
        </w:rPr>
        <w:t xml:space="preserve">TOPIC: (frail adults) </w:t>
      </w:r>
      <w:r w:rsidRPr="00FD4049">
        <w:t xml:space="preserve">Timespan=All years Search language=Auto </w:t>
      </w:r>
    </w:p>
    <w:p w14:paraId="5C8AC591" w14:textId="77777777" w:rsidR="00DC306B" w:rsidRPr="00FD4049" w:rsidRDefault="00DC306B" w:rsidP="00DC306B">
      <w:pPr>
        <w:pStyle w:val="ListParagraph"/>
        <w:numPr>
          <w:ilvl w:val="0"/>
          <w:numId w:val="26"/>
        </w:numPr>
        <w:suppressAutoHyphens w:val="0"/>
        <w:spacing w:after="0" w:line="360" w:lineRule="atLeast"/>
        <w:rPr>
          <w:color w:val="000000"/>
        </w:rPr>
      </w:pPr>
      <w:r w:rsidRPr="00FD4049">
        <w:rPr>
          <w:color w:val="262626"/>
        </w:rPr>
        <w:t xml:space="preserve">TOPIC: (older adults) </w:t>
      </w:r>
      <w:r w:rsidRPr="00FD4049">
        <w:t xml:space="preserve">Timespan=All years Search language=Auto </w:t>
      </w:r>
    </w:p>
    <w:p w14:paraId="52CA2836" w14:textId="77777777" w:rsidR="00DC306B" w:rsidRPr="00FD4049" w:rsidRDefault="00DC306B" w:rsidP="00DC306B">
      <w:pPr>
        <w:pStyle w:val="ListParagraph"/>
        <w:numPr>
          <w:ilvl w:val="0"/>
          <w:numId w:val="26"/>
        </w:numPr>
        <w:suppressAutoHyphens w:val="0"/>
        <w:spacing w:after="0" w:line="360" w:lineRule="atLeast"/>
        <w:rPr>
          <w:color w:val="000000"/>
        </w:rPr>
      </w:pPr>
      <w:r w:rsidRPr="00FD4049">
        <w:rPr>
          <w:color w:val="262626"/>
        </w:rPr>
        <w:t xml:space="preserve">TOPIC: (elderly) </w:t>
      </w:r>
      <w:r w:rsidRPr="00FD4049">
        <w:t xml:space="preserve">Timespan=All years Search language=Auto </w:t>
      </w:r>
    </w:p>
    <w:p w14:paraId="307585F8" w14:textId="77777777" w:rsidR="00DC306B" w:rsidRPr="00FD4049" w:rsidRDefault="00DC306B" w:rsidP="00DC306B">
      <w:pPr>
        <w:pStyle w:val="ListParagraph"/>
        <w:numPr>
          <w:ilvl w:val="0"/>
          <w:numId w:val="26"/>
        </w:numPr>
        <w:suppressAutoHyphens w:val="0"/>
        <w:spacing w:after="0" w:line="360" w:lineRule="atLeast"/>
        <w:rPr>
          <w:color w:val="000000"/>
        </w:rPr>
      </w:pPr>
      <w:r w:rsidRPr="00FD4049">
        <w:rPr>
          <w:color w:val="262626"/>
        </w:rPr>
        <w:t xml:space="preserve">TOPIC: (aged) </w:t>
      </w:r>
      <w:r w:rsidRPr="00FD4049">
        <w:t xml:space="preserve">Timespan=All years Search language=Auto </w:t>
      </w:r>
    </w:p>
    <w:p w14:paraId="27A15995" w14:textId="77777777" w:rsidR="00DC306B" w:rsidRPr="00FD4049" w:rsidRDefault="00DC306B" w:rsidP="00DC306B">
      <w:pPr>
        <w:rPr>
          <w:rStyle w:val="Strong"/>
          <w:rFonts w:ascii="Calibri" w:hAnsi="Calibri" w:cs="Calibri"/>
        </w:rPr>
      </w:pPr>
    </w:p>
    <w:p w14:paraId="452BC1CF" w14:textId="77777777" w:rsidR="002743C9" w:rsidRPr="00832F83" w:rsidRDefault="002743C9" w:rsidP="00446665">
      <w:pPr>
        <w:widowControl w:val="0"/>
        <w:autoSpaceDE w:val="0"/>
        <w:autoSpaceDN w:val="0"/>
        <w:adjustRightInd w:val="0"/>
        <w:ind w:left="640" w:hanging="640"/>
        <w:jc w:val="both"/>
        <w:rPr>
          <w:rFonts w:asciiTheme="minorHAnsi" w:hAnsiTheme="minorHAnsi" w:cstheme="minorHAnsi"/>
          <w:lang w:val="en-GB"/>
        </w:rPr>
      </w:pPr>
      <w:bookmarkStart w:id="0" w:name="_GoBack"/>
      <w:bookmarkEnd w:id="0"/>
    </w:p>
    <w:sectPr w:rsidR="002743C9" w:rsidRPr="00832F83" w:rsidSect="00713995">
      <w:pgSz w:w="11900" w:h="16840"/>
      <w:pgMar w:top="1440" w:right="1440" w:bottom="1440" w:left="1440" w:header="720" w:footer="14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A16F22" w14:textId="77777777" w:rsidR="006B3361" w:rsidRDefault="006B3361" w:rsidP="00205F29">
      <w:r>
        <w:separator/>
      </w:r>
    </w:p>
  </w:endnote>
  <w:endnote w:type="continuationSeparator" w:id="0">
    <w:p w14:paraId="7C0C99E1" w14:textId="77777777" w:rsidR="006B3361" w:rsidRDefault="006B3361" w:rsidP="00205F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WenQuanYi Micro Hei">
    <w:altName w:val="Times New Roman"/>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24A81A" w14:textId="577DCE0A" w:rsidR="00F863B4" w:rsidRDefault="00F863B4" w:rsidP="008C468D">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B0A90B" w14:textId="77777777" w:rsidR="006B3361" w:rsidRDefault="006B3361" w:rsidP="00205F29">
      <w:r>
        <w:separator/>
      </w:r>
    </w:p>
  </w:footnote>
  <w:footnote w:type="continuationSeparator" w:id="0">
    <w:p w14:paraId="0A65B02D" w14:textId="77777777" w:rsidR="006B3361" w:rsidRDefault="006B3361" w:rsidP="00205F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AE3FDF"/>
    <w:multiLevelType w:val="hybridMultilevel"/>
    <w:tmpl w:val="1F0EC1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86C36D0"/>
    <w:multiLevelType w:val="hybridMultilevel"/>
    <w:tmpl w:val="0ED683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472629"/>
    <w:multiLevelType w:val="hybridMultilevel"/>
    <w:tmpl w:val="6ED451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5311D22"/>
    <w:multiLevelType w:val="hybridMultilevel"/>
    <w:tmpl w:val="C304FD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6DB7B86"/>
    <w:multiLevelType w:val="hybridMultilevel"/>
    <w:tmpl w:val="6A885A76"/>
    <w:lvl w:ilvl="0" w:tplc="261C4D06">
      <w:start w:val="1"/>
      <w:numFmt w:val="decimal"/>
      <w:lvlText w:val="(%1)"/>
      <w:lvlJc w:val="left"/>
      <w:pPr>
        <w:ind w:left="720" w:hanging="360"/>
      </w:pPr>
      <w:rPr>
        <w:rFonts w:hint="default"/>
        <w:sz w:val="1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E443EED"/>
    <w:multiLevelType w:val="hybridMultilevel"/>
    <w:tmpl w:val="9A32DA52"/>
    <w:lvl w:ilvl="0" w:tplc="F2DEF99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19503BB"/>
    <w:multiLevelType w:val="hybridMultilevel"/>
    <w:tmpl w:val="43127CC0"/>
    <w:lvl w:ilvl="0" w:tplc="7CCE5B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68161ED"/>
    <w:multiLevelType w:val="hybridMultilevel"/>
    <w:tmpl w:val="5AACCA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B6876DC"/>
    <w:multiLevelType w:val="hybridMultilevel"/>
    <w:tmpl w:val="361C1D0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2CF01DC7"/>
    <w:multiLevelType w:val="hybridMultilevel"/>
    <w:tmpl w:val="2C60A4D6"/>
    <w:lvl w:ilvl="0" w:tplc="32CE640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097017"/>
    <w:multiLevelType w:val="hybridMultilevel"/>
    <w:tmpl w:val="D8EC7460"/>
    <w:lvl w:ilvl="0" w:tplc="E190DBC0">
      <w:start w:val="1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5F5F"/>
    <w:multiLevelType w:val="hybridMultilevel"/>
    <w:tmpl w:val="38B264E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459A70B7"/>
    <w:multiLevelType w:val="hybridMultilevel"/>
    <w:tmpl w:val="80F4AECE"/>
    <w:lvl w:ilvl="0" w:tplc="A21C7366">
      <w:start w:val="5"/>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F6233C7"/>
    <w:multiLevelType w:val="hybridMultilevel"/>
    <w:tmpl w:val="D0B2D2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1EA49DB"/>
    <w:multiLevelType w:val="hybridMultilevel"/>
    <w:tmpl w:val="DC4E42F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5F841C9"/>
    <w:multiLevelType w:val="hybridMultilevel"/>
    <w:tmpl w:val="203E537E"/>
    <w:lvl w:ilvl="0" w:tplc="A82AD6EE">
      <w:start w:val="1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94270E7"/>
    <w:multiLevelType w:val="hybridMultilevel"/>
    <w:tmpl w:val="E7486B32"/>
    <w:lvl w:ilvl="0" w:tplc="410606AC">
      <w:start w:val="1"/>
      <w:numFmt w:val="bullet"/>
      <w:lvlText w:val="•"/>
      <w:lvlJc w:val="left"/>
      <w:pPr>
        <w:tabs>
          <w:tab w:val="num" w:pos="360"/>
        </w:tabs>
        <w:ind w:left="360" w:hanging="360"/>
      </w:pPr>
      <w:rPr>
        <w:rFonts w:ascii="Arial" w:hAnsi="Arial" w:hint="default"/>
      </w:rPr>
    </w:lvl>
    <w:lvl w:ilvl="1" w:tplc="769CBD1C" w:tentative="1">
      <w:start w:val="1"/>
      <w:numFmt w:val="bullet"/>
      <w:lvlText w:val="•"/>
      <w:lvlJc w:val="left"/>
      <w:pPr>
        <w:tabs>
          <w:tab w:val="num" w:pos="1080"/>
        </w:tabs>
        <w:ind w:left="1080" w:hanging="360"/>
      </w:pPr>
      <w:rPr>
        <w:rFonts w:ascii="Arial" w:hAnsi="Arial" w:hint="default"/>
      </w:rPr>
    </w:lvl>
    <w:lvl w:ilvl="2" w:tplc="93B2A4EC" w:tentative="1">
      <w:start w:val="1"/>
      <w:numFmt w:val="bullet"/>
      <w:lvlText w:val="•"/>
      <w:lvlJc w:val="left"/>
      <w:pPr>
        <w:tabs>
          <w:tab w:val="num" w:pos="1800"/>
        </w:tabs>
        <w:ind w:left="1800" w:hanging="360"/>
      </w:pPr>
      <w:rPr>
        <w:rFonts w:ascii="Arial" w:hAnsi="Arial" w:hint="default"/>
      </w:rPr>
    </w:lvl>
    <w:lvl w:ilvl="3" w:tplc="6E845C58" w:tentative="1">
      <w:start w:val="1"/>
      <w:numFmt w:val="bullet"/>
      <w:lvlText w:val="•"/>
      <w:lvlJc w:val="left"/>
      <w:pPr>
        <w:tabs>
          <w:tab w:val="num" w:pos="2520"/>
        </w:tabs>
        <w:ind w:left="2520" w:hanging="360"/>
      </w:pPr>
      <w:rPr>
        <w:rFonts w:ascii="Arial" w:hAnsi="Arial" w:hint="default"/>
      </w:rPr>
    </w:lvl>
    <w:lvl w:ilvl="4" w:tplc="238E589C" w:tentative="1">
      <w:start w:val="1"/>
      <w:numFmt w:val="bullet"/>
      <w:lvlText w:val="•"/>
      <w:lvlJc w:val="left"/>
      <w:pPr>
        <w:tabs>
          <w:tab w:val="num" w:pos="3240"/>
        </w:tabs>
        <w:ind w:left="3240" w:hanging="360"/>
      </w:pPr>
      <w:rPr>
        <w:rFonts w:ascii="Arial" w:hAnsi="Arial" w:hint="default"/>
      </w:rPr>
    </w:lvl>
    <w:lvl w:ilvl="5" w:tplc="F26468CA" w:tentative="1">
      <w:start w:val="1"/>
      <w:numFmt w:val="bullet"/>
      <w:lvlText w:val="•"/>
      <w:lvlJc w:val="left"/>
      <w:pPr>
        <w:tabs>
          <w:tab w:val="num" w:pos="3960"/>
        </w:tabs>
        <w:ind w:left="3960" w:hanging="360"/>
      </w:pPr>
      <w:rPr>
        <w:rFonts w:ascii="Arial" w:hAnsi="Arial" w:hint="default"/>
      </w:rPr>
    </w:lvl>
    <w:lvl w:ilvl="6" w:tplc="9828D2AC" w:tentative="1">
      <w:start w:val="1"/>
      <w:numFmt w:val="bullet"/>
      <w:lvlText w:val="•"/>
      <w:lvlJc w:val="left"/>
      <w:pPr>
        <w:tabs>
          <w:tab w:val="num" w:pos="4680"/>
        </w:tabs>
        <w:ind w:left="4680" w:hanging="360"/>
      </w:pPr>
      <w:rPr>
        <w:rFonts w:ascii="Arial" w:hAnsi="Arial" w:hint="default"/>
      </w:rPr>
    </w:lvl>
    <w:lvl w:ilvl="7" w:tplc="91C6F46A" w:tentative="1">
      <w:start w:val="1"/>
      <w:numFmt w:val="bullet"/>
      <w:lvlText w:val="•"/>
      <w:lvlJc w:val="left"/>
      <w:pPr>
        <w:tabs>
          <w:tab w:val="num" w:pos="5400"/>
        </w:tabs>
        <w:ind w:left="5400" w:hanging="360"/>
      </w:pPr>
      <w:rPr>
        <w:rFonts w:ascii="Arial" w:hAnsi="Arial" w:hint="default"/>
      </w:rPr>
    </w:lvl>
    <w:lvl w:ilvl="8" w:tplc="113EEE46" w:tentative="1">
      <w:start w:val="1"/>
      <w:numFmt w:val="bullet"/>
      <w:lvlText w:val="•"/>
      <w:lvlJc w:val="left"/>
      <w:pPr>
        <w:tabs>
          <w:tab w:val="num" w:pos="6120"/>
        </w:tabs>
        <w:ind w:left="6120" w:hanging="360"/>
      </w:pPr>
      <w:rPr>
        <w:rFonts w:ascii="Arial" w:hAnsi="Arial" w:hint="default"/>
      </w:rPr>
    </w:lvl>
  </w:abstractNum>
  <w:abstractNum w:abstractNumId="17" w15:restartNumberingAfterBreak="0">
    <w:nsid w:val="5DDD3C89"/>
    <w:multiLevelType w:val="hybridMultilevel"/>
    <w:tmpl w:val="48DEED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06F52D1"/>
    <w:multiLevelType w:val="hybridMultilevel"/>
    <w:tmpl w:val="9FA055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F32BC8"/>
    <w:multiLevelType w:val="hybridMultilevel"/>
    <w:tmpl w:val="3C2E05D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6A372004"/>
    <w:multiLevelType w:val="hybridMultilevel"/>
    <w:tmpl w:val="56E8723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DF803D7"/>
    <w:multiLevelType w:val="hybridMultilevel"/>
    <w:tmpl w:val="1E224F2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6E446E02"/>
    <w:multiLevelType w:val="hybridMultilevel"/>
    <w:tmpl w:val="0D780E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0105FE2"/>
    <w:multiLevelType w:val="hybridMultilevel"/>
    <w:tmpl w:val="7D6E7A0A"/>
    <w:lvl w:ilvl="0" w:tplc="C442D1B4">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8D2520A"/>
    <w:multiLevelType w:val="hybridMultilevel"/>
    <w:tmpl w:val="16AC07C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97013F6"/>
    <w:multiLevelType w:val="multilevel"/>
    <w:tmpl w:val="D856D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B9D1190"/>
    <w:multiLevelType w:val="hybridMultilevel"/>
    <w:tmpl w:val="CFFEC134"/>
    <w:lvl w:ilvl="0" w:tplc="6966DCF6">
      <w:start w:val="1"/>
      <w:numFmt w:val="bullet"/>
      <w:lvlText w:val="•"/>
      <w:lvlJc w:val="left"/>
      <w:pPr>
        <w:tabs>
          <w:tab w:val="num" w:pos="720"/>
        </w:tabs>
        <w:ind w:left="720" w:hanging="360"/>
      </w:pPr>
      <w:rPr>
        <w:rFonts w:ascii="Arial" w:hAnsi="Arial" w:hint="default"/>
      </w:rPr>
    </w:lvl>
    <w:lvl w:ilvl="1" w:tplc="87E02F18" w:tentative="1">
      <w:start w:val="1"/>
      <w:numFmt w:val="bullet"/>
      <w:lvlText w:val="•"/>
      <w:lvlJc w:val="left"/>
      <w:pPr>
        <w:tabs>
          <w:tab w:val="num" w:pos="1440"/>
        </w:tabs>
        <w:ind w:left="1440" w:hanging="360"/>
      </w:pPr>
      <w:rPr>
        <w:rFonts w:ascii="Arial" w:hAnsi="Arial" w:hint="default"/>
      </w:rPr>
    </w:lvl>
    <w:lvl w:ilvl="2" w:tplc="3A2642E4" w:tentative="1">
      <w:start w:val="1"/>
      <w:numFmt w:val="bullet"/>
      <w:lvlText w:val="•"/>
      <w:lvlJc w:val="left"/>
      <w:pPr>
        <w:tabs>
          <w:tab w:val="num" w:pos="2160"/>
        </w:tabs>
        <w:ind w:left="2160" w:hanging="360"/>
      </w:pPr>
      <w:rPr>
        <w:rFonts w:ascii="Arial" w:hAnsi="Arial" w:hint="default"/>
      </w:rPr>
    </w:lvl>
    <w:lvl w:ilvl="3" w:tplc="80BE9016" w:tentative="1">
      <w:start w:val="1"/>
      <w:numFmt w:val="bullet"/>
      <w:lvlText w:val="•"/>
      <w:lvlJc w:val="left"/>
      <w:pPr>
        <w:tabs>
          <w:tab w:val="num" w:pos="2880"/>
        </w:tabs>
        <w:ind w:left="2880" w:hanging="360"/>
      </w:pPr>
      <w:rPr>
        <w:rFonts w:ascii="Arial" w:hAnsi="Arial" w:hint="default"/>
      </w:rPr>
    </w:lvl>
    <w:lvl w:ilvl="4" w:tplc="1DFCD552" w:tentative="1">
      <w:start w:val="1"/>
      <w:numFmt w:val="bullet"/>
      <w:lvlText w:val="•"/>
      <w:lvlJc w:val="left"/>
      <w:pPr>
        <w:tabs>
          <w:tab w:val="num" w:pos="3600"/>
        </w:tabs>
        <w:ind w:left="3600" w:hanging="360"/>
      </w:pPr>
      <w:rPr>
        <w:rFonts w:ascii="Arial" w:hAnsi="Arial" w:hint="default"/>
      </w:rPr>
    </w:lvl>
    <w:lvl w:ilvl="5" w:tplc="5888C45C" w:tentative="1">
      <w:start w:val="1"/>
      <w:numFmt w:val="bullet"/>
      <w:lvlText w:val="•"/>
      <w:lvlJc w:val="left"/>
      <w:pPr>
        <w:tabs>
          <w:tab w:val="num" w:pos="4320"/>
        </w:tabs>
        <w:ind w:left="4320" w:hanging="360"/>
      </w:pPr>
      <w:rPr>
        <w:rFonts w:ascii="Arial" w:hAnsi="Arial" w:hint="default"/>
      </w:rPr>
    </w:lvl>
    <w:lvl w:ilvl="6" w:tplc="9F6EB482" w:tentative="1">
      <w:start w:val="1"/>
      <w:numFmt w:val="bullet"/>
      <w:lvlText w:val="•"/>
      <w:lvlJc w:val="left"/>
      <w:pPr>
        <w:tabs>
          <w:tab w:val="num" w:pos="5040"/>
        </w:tabs>
        <w:ind w:left="5040" w:hanging="360"/>
      </w:pPr>
      <w:rPr>
        <w:rFonts w:ascii="Arial" w:hAnsi="Arial" w:hint="default"/>
      </w:rPr>
    </w:lvl>
    <w:lvl w:ilvl="7" w:tplc="7DE8BF9C" w:tentative="1">
      <w:start w:val="1"/>
      <w:numFmt w:val="bullet"/>
      <w:lvlText w:val="•"/>
      <w:lvlJc w:val="left"/>
      <w:pPr>
        <w:tabs>
          <w:tab w:val="num" w:pos="5760"/>
        </w:tabs>
        <w:ind w:left="5760" w:hanging="360"/>
      </w:pPr>
      <w:rPr>
        <w:rFonts w:ascii="Arial" w:hAnsi="Arial" w:hint="default"/>
      </w:rPr>
    </w:lvl>
    <w:lvl w:ilvl="8" w:tplc="7F3EDC0E"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13"/>
  </w:num>
  <w:num w:numId="3">
    <w:abstractNumId w:val="25"/>
  </w:num>
  <w:num w:numId="4">
    <w:abstractNumId w:val="12"/>
  </w:num>
  <w:num w:numId="5">
    <w:abstractNumId w:val="4"/>
  </w:num>
  <w:num w:numId="6">
    <w:abstractNumId w:val="5"/>
  </w:num>
  <w:num w:numId="7">
    <w:abstractNumId w:val="14"/>
  </w:num>
  <w:num w:numId="8">
    <w:abstractNumId w:val="20"/>
  </w:num>
  <w:num w:numId="9">
    <w:abstractNumId w:val="23"/>
  </w:num>
  <w:num w:numId="10">
    <w:abstractNumId w:val="9"/>
  </w:num>
  <w:num w:numId="11">
    <w:abstractNumId w:val="22"/>
  </w:num>
  <w:num w:numId="12">
    <w:abstractNumId w:val="6"/>
  </w:num>
  <w:num w:numId="13">
    <w:abstractNumId w:val="24"/>
  </w:num>
  <w:num w:numId="14">
    <w:abstractNumId w:val="7"/>
  </w:num>
  <w:num w:numId="15">
    <w:abstractNumId w:val="3"/>
  </w:num>
  <w:num w:numId="16">
    <w:abstractNumId w:val="19"/>
  </w:num>
  <w:num w:numId="17">
    <w:abstractNumId w:val="11"/>
  </w:num>
  <w:num w:numId="18">
    <w:abstractNumId w:val="8"/>
  </w:num>
  <w:num w:numId="19">
    <w:abstractNumId w:val="26"/>
  </w:num>
  <w:num w:numId="20">
    <w:abstractNumId w:val="16"/>
  </w:num>
  <w:num w:numId="21">
    <w:abstractNumId w:val="2"/>
  </w:num>
  <w:num w:numId="22">
    <w:abstractNumId w:val="1"/>
  </w:num>
  <w:num w:numId="23">
    <w:abstractNumId w:val="21"/>
  </w:num>
  <w:num w:numId="24">
    <w:abstractNumId w:val="10"/>
  </w:num>
  <w:num w:numId="25">
    <w:abstractNumId w:val="15"/>
  </w:num>
  <w:num w:numId="26">
    <w:abstractNumId w:val="18"/>
  </w:num>
  <w:num w:numId="2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activeWritingStyle w:appName="MSWord" w:lang="en-US" w:vendorID="64" w:dllVersion="0" w:nlCheck="1" w:checkStyle="0"/>
  <w:activeWritingStyle w:appName="MSWord" w:lang="en-GB"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de-DE" w:vendorID="64" w:dllVersion="6" w:nlCheck="1" w:checkStyle="1"/>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ewa0rsb2apxtedsx6vsfd2xsawaxxzef9d&quot;&gt;NatalieCox&lt;record-ids&gt;&lt;item&gt;53&lt;/item&gt;&lt;/record-ids&gt;&lt;/item&gt;&lt;/Libraries&gt;"/>
  </w:docVars>
  <w:rsids>
    <w:rsidRoot w:val="00692FAD"/>
    <w:rsid w:val="00001067"/>
    <w:rsid w:val="000011AC"/>
    <w:rsid w:val="000013A4"/>
    <w:rsid w:val="00001AA3"/>
    <w:rsid w:val="00002221"/>
    <w:rsid w:val="00002865"/>
    <w:rsid w:val="0000666F"/>
    <w:rsid w:val="00007A31"/>
    <w:rsid w:val="00010DD3"/>
    <w:rsid w:val="00011365"/>
    <w:rsid w:val="0001253B"/>
    <w:rsid w:val="000154AD"/>
    <w:rsid w:val="00015F0A"/>
    <w:rsid w:val="00017651"/>
    <w:rsid w:val="0001786B"/>
    <w:rsid w:val="000209BA"/>
    <w:rsid w:val="000225A6"/>
    <w:rsid w:val="000227A2"/>
    <w:rsid w:val="00023647"/>
    <w:rsid w:val="00024BAC"/>
    <w:rsid w:val="00026438"/>
    <w:rsid w:val="0003044A"/>
    <w:rsid w:val="00030951"/>
    <w:rsid w:val="00030CA7"/>
    <w:rsid w:val="00030E60"/>
    <w:rsid w:val="000315DB"/>
    <w:rsid w:val="000332FF"/>
    <w:rsid w:val="00034E9D"/>
    <w:rsid w:val="00035102"/>
    <w:rsid w:val="0003797F"/>
    <w:rsid w:val="00040921"/>
    <w:rsid w:val="00044013"/>
    <w:rsid w:val="0004744B"/>
    <w:rsid w:val="000474F6"/>
    <w:rsid w:val="00047B7E"/>
    <w:rsid w:val="000528B0"/>
    <w:rsid w:val="000546D2"/>
    <w:rsid w:val="00055509"/>
    <w:rsid w:val="0006065C"/>
    <w:rsid w:val="000609D5"/>
    <w:rsid w:val="000611FA"/>
    <w:rsid w:val="00061621"/>
    <w:rsid w:val="000646BF"/>
    <w:rsid w:val="00064895"/>
    <w:rsid w:val="00065F8E"/>
    <w:rsid w:val="00072010"/>
    <w:rsid w:val="00073D4A"/>
    <w:rsid w:val="00074051"/>
    <w:rsid w:val="000740DB"/>
    <w:rsid w:val="000742AE"/>
    <w:rsid w:val="00074ACB"/>
    <w:rsid w:val="00081013"/>
    <w:rsid w:val="00081396"/>
    <w:rsid w:val="00082078"/>
    <w:rsid w:val="00085415"/>
    <w:rsid w:val="00092021"/>
    <w:rsid w:val="00092204"/>
    <w:rsid w:val="000925FF"/>
    <w:rsid w:val="00093EDE"/>
    <w:rsid w:val="00096B40"/>
    <w:rsid w:val="000A016F"/>
    <w:rsid w:val="000A1251"/>
    <w:rsid w:val="000A21F3"/>
    <w:rsid w:val="000A2EB5"/>
    <w:rsid w:val="000A3A52"/>
    <w:rsid w:val="000A3AEA"/>
    <w:rsid w:val="000A43D8"/>
    <w:rsid w:val="000A6A90"/>
    <w:rsid w:val="000B13A0"/>
    <w:rsid w:val="000B7094"/>
    <w:rsid w:val="000B7F8C"/>
    <w:rsid w:val="000C19B5"/>
    <w:rsid w:val="000C2898"/>
    <w:rsid w:val="000C4B04"/>
    <w:rsid w:val="000C550E"/>
    <w:rsid w:val="000C7E41"/>
    <w:rsid w:val="000D0F66"/>
    <w:rsid w:val="000D17BC"/>
    <w:rsid w:val="000D33EE"/>
    <w:rsid w:val="000D552F"/>
    <w:rsid w:val="000D6248"/>
    <w:rsid w:val="000D6663"/>
    <w:rsid w:val="000E0EF4"/>
    <w:rsid w:val="000E172A"/>
    <w:rsid w:val="000E1762"/>
    <w:rsid w:val="000E1D92"/>
    <w:rsid w:val="000E3357"/>
    <w:rsid w:val="000E3A57"/>
    <w:rsid w:val="000E3F46"/>
    <w:rsid w:val="000E695C"/>
    <w:rsid w:val="000E7BC4"/>
    <w:rsid w:val="000E7C76"/>
    <w:rsid w:val="000F2E6D"/>
    <w:rsid w:val="000F60D1"/>
    <w:rsid w:val="00100993"/>
    <w:rsid w:val="00103344"/>
    <w:rsid w:val="0010408B"/>
    <w:rsid w:val="0010485D"/>
    <w:rsid w:val="00107542"/>
    <w:rsid w:val="00107EE9"/>
    <w:rsid w:val="00112853"/>
    <w:rsid w:val="00113867"/>
    <w:rsid w:val="00115140"/>
    <w:rsid w:val="00117BA4"/>
    <w:rsid w:val="001203B3"/>
    <w:rsid w:val="00122C95"/>
    <w:rsid w:val="0012329F"/>
    <w:rsid w:val="00127CA3"/>
    <w:rsid w:val="001325BE"/>
    <w:rsid w:val="00133243"/>
    <w:rsid w:val="001355E5"/>
    <w:rsid w:val="00140707"/>
    <w:rsid w:val="00144B03"/>
    <w:rsid w:val="00146423"/>
    <w:rsid w:val="00146C2B"/>
    <w:rsid w:val="00147D34"/>
    <w:rsid w:val="0015175F"/>
    <w:rsid w:val="00152579"/>
    <w:rsid w:val="0015306E"/>
    <w:rsid w:val="0015355D"/>
    <w:rsid w:val="00160156"/>
    <w:rsid w:val="0016256A"/>
    <w:rsid w:val="00162B59"/>
    <w:rsid w:val="00162E92"/>
    <w:rsid w:val="001655FA"/>
    <w:rsid w:val="00170ECA"/>
    <w:rsid w:val="0017393B"/>
    <w:rsid w:val="001739B7"/>
    <w:rsid w:val="001746C4"/>
    <w:rsid w:val="00175185"/>
    <w:rsid w:val="00181C57"/>
    <w:rsid w:val="00181FC5"/>
    <w:rsid w:val="001900A2"/>
    <w:rsid w:val="001902EB"/>
    <w:rsid w:val="001919D7"/>
    <w:rsid w:val="00193786"/>
    <w:rsid w:val="00194852"/>
    <w:rsid w:val="001A0934"/>
    <w:rsid w:val="001A0DF3"/>
    <w:rsid w:val="001A1683"/>
    <w:rsid w:val="001A368E"/>
    <w:rsid w:val="001A3ED1"/>
    <w:rsid w:val="001A61D2"/>
    <w:rsid w:val="001A76AC"/>
    <w:rsid w:val="001B0323"/>
    <w:rsid w:val="001B17BA"/>
    <w:rsid w:val="001B2334"/>
    <w:rsid w:val="001B2E2A"/>
    <w:rsid w:val="001B5F76"/>
    <w:rsid w:val="001B6614"/>
    <w:rsid w:val="001C5469"/>
    <w:rsid w:val="001C60BC"/>
    <w:rsid w:val="001C6762"/>
    <w:rsid w:val="001C710A"/>
    <w:rsid w:val="001D1C13"/>
    <w:rsid w:val="001D2AF9"/>
    <w:rsid w:val="001D32BB"/>
    <w:rsid w:val="001D37B9"/>
    <w:rsid w:val="001D536C"/>
    <w:rsid w:val="001D7982"/>
    <w:rsid w:val="001E14AF"/>
    <w:rsid w:val="001E1BEE"/>
    <w:rsid w:val="001E33AC"/>
    <w:rsid w:val="001E3973"/>
    <w:rsid w:val="001E6434"/>
    <w:rsid w:val="001F0492"/>
    <w:rsid w:val="001F2D9B"/>
    <w:rsid w:val="001F32DE"/>
    <w:rsid w:val="001F4F8D"/>
    <w:rsid w:val="001F50B1"/>
    <w:rsid w:val="001F728C"/>
    <w:rsid w:val="00201B9D"/>
    <w:rsid w:val="00201BF6"/>
    <w:rsid w:val="002055A1"/>
    <w:rsid w:val="00205F29"/>
    <w:rsid w:val="00207334"/>
    <w:rsid w:val="0021639E"/>
    <w:rsid w:val="002170ED"/>
    <w:rsid w:val="002214CC"/>
    <w:rsid w:val="002259F7"/>
    <w:rsid w:val="00231313"/>
    <w:rsid w:val="00235868"/>
    <w:rsid w:val="00236F0D"/>
    <w:rsid w:val="00237131"/>
    <w:rsid w:val="0023749C"/>
    <w:rsid w:val="00237D79"/>
    <w:rsid w:val="0024391A"/>
    <w:rsid w:val="00244A1B"/>
    <w:rsid w:val="002452D1"/>
    <w:rsid w:val="002478D2"/>
    <w:rsid w:val="00247ACF"/>
    <w:rsid w:val="00251B80"/>
    <w:rsid w:val="0025489D"/>
    <w:rsid w:val="0025548E"/>
    <w:rsid w:val="00260205"/>
    <w:rsid w:val="0026045A"/>
    <w:rsid w:val="00260AC5"/>
    <w:rsid w:val="002647B4"/>
    <w:rsid w:val="00265866"/>
    <w:rsid w:val="00265D9B"/>
    <w:rsid w:val="00266250"/>
    <w:rsid w:val="002704B9"/>
    <w:rsid w:val="002721E6"/>
    <w:rsid w:val="00272B15"/>
    <w:rsid w:val="002743C9"/>
    <w:rsid w:val="0027442D"/>
    <w:rsid w:val="00275E6C"/>
    <w:rsid w:val="002800A6"/>
    <w:rsid w:val="00285200"/>
    <w:rsid w:val="00286731"/>
    <w:rsid w:val="00290742"/>
    <w:rsid w:val="00291ED7"/>
    <w:rsid w:val="002949AF"/>
    <w:rsid w:val="00294E28"/>
    <w:rsid w:val="00296115"/>
    <w:rsid w:val="00296A3C"/>
    <w:rsid w:val="002A584C"/>
    <w:rsid w:val="002A5E12"/>
    <w:rsid w:val="002A65C1"/>
    <w:rsid w:val="002A6718"/>
    <w:rsid w:val="002B57C5"/>
    <w:rsid w:val="002B60CC"/>
    <w:rsid w:val="002B6C64"/>
    <w:rsid w:val="002C15EC"/>
    <w:rsid w:val="002C288B"/>
    <w:rsid w:val="002C4299"/>
    <w:rsid w:val="002C5547"/>
    <w:rsid w:val="002C612F"/>
    <w:rsid w:val="002C6898"/>
    <w:rsid w:val="002D2A14"/>
    <w:rsid w:val="002D54F5"/>
    <w:rsid w:val="002D619F"/>
    <w:rsid w:val="002D73F5"/>
    <w:rsid w:val="002E0A35"/>
    <w:rsid w:val="002E3052"/>
    <w:rsid w:val="002E3624"/>
    <w:rsid w:val="002E53EF"/>
    <w:rsid w:val="002E59E0"/>
    <w:rsid w:val="002F122A"/>
    <w:rsid w:val="002F1D82"/>
    <w:rsid w:val="002F2241"/>
    <w:rsid w:val="002F24C4"/>
    <w:rsid w:val="002F2C18"/>
    <w:rsid w:val="003000BC"/>
    <w:rsid w:val="00300C16"/>
    <w:rsid w:val="00302894"/>
    <w:rsid w:val="00304C8D"/>
    <w:rsid w:val="0030628F"/>
    <w:rsid w:val="003069DF"/>
    <w:rsid w:val="00310A3F"/>
    <w:rsid w:val="0031644F"/>
    <w:rsid w:val="00316C81"/>
    <w:rsid w:val="00317888"/>
    <w:rsid w:val="003179EB"/>
    <w:rsid w:val="0032025D"/>
    <w:rsid w:val="003210E9"/>
    <w:rsid w:val="0032221D"/>
    <w:rsid w:val="0032354A"/>
    <w:rsid w:val="003262B5"/>
    <w:rsid w:val="00330AE3"/>
    <w:rsid w:val="003321AB"/>
    <w:rsid w:val="0033304D"/>
    <w:rsid w:val="003347AE"/>
    <w:rsid w:val="00334A58"/>
    <w:rsid w:val="0033640E"/>
    <w:rsid w:val="00340A10"/>
    <w:rsid w:val="0034368A"/>
    <w:rsid w:val="00345F39"/>
    <w:rsid w:val="003509D0"/>
    <w:rsid w:val="00354A65"/>
    <w:rsid w:val="00355A2F"/>
    <w:rsid w:val="00361746"/>
    <w:rsid w:val="00361A25"/>
    <w:rsid w:val="00361D9A"/>
    <w:rsid w:val="00362131"/>
    <w:rsid w:val="00362808"/>
    <w:rsid w:val="0036504D"/>
    <w:rsid w:val="00365E87"/>
    <w:rsid w:val="003707B9"/>
    <w:rsid w:val="00371A80"/>
    <w:rsid w:val="00372384"/>
    <w:rsid w:val="003736F8"/>
    <w:rsid w:val="00374A27"/>
    <w:rsid w:val="00375F65"/>
    <w:rsid w:val="00382051"/>
    <w:rsid w:val="00382AF5"/>
    <w:rsid w:val="00384EA4"/>
    <w:rsid w:val="00387D98"/>
    <w:rsid w:val="00391A17"/>
    <w:rsid w:val="00391DFC"/>
    <w:rsid w:val="00392469"/>
    <w:rsid w:val="003959AD"/>
    <w:rsid w:val="0039733F"/>
    <w:rsid w:val="00397812"/>
    <w:rsid w:val="0039796C"/>
    <w:rsid w:val="003A4BA4"/>
    <w:rsid w:val="003A4F10"/>
    <w:rsid w:val="003A501C"/>
    <w:rsid w:val="003B045B"/>
    <w:rsid w:val="003B0A4C"/>
    <w:rsid w:val="003B1384"/>
    <w:rsid w:val="003B62D1"/>
    <w:rsid w:val="003C0274"/>
    <w:rsid w:val="003C14EE"/>
    <w:rsid w:val="003C1DA9"/>
    <w:rsid w:val="003C4A79"/>
    <w:rsid w:val="003C6401"/>
    <w:rsid w:val="003C70FA"/>
    <w:rsid w:val="003D0010"/>
    <w:rsid w:val="003D1E63"/>
    <w:rsid w:val="003D1FA4"/>
    <w:rsid w:val="003D34C9"/>
    <w:rsid w:val="003D36B5"/>
    <w:rsid w:val="003D4C6E"/>
    <w:rsid w:val="003D5657"/>
    <w:rsid w:val="003D565E"/>
    <w:rsid w:val="003D6700"/>
    <w:rsid w:val="003E274A"/>
    <w:rsid w:val="003E4B88"/>
    <w:rsid w:val="003E5430"/>
    <w:rsid w:val="003E77ED"/>
    <w:rsid w:val="003F2ED2"/>
    <w:rsid w:val="003F59E0"/>
    <w:rsid w:val="003F7600"/>
    <w:rsid w:val="00400649"/>
    <w:rsid w:val="00400C24"/>
    <w:rsid w:val="00401FF8"/>
    <w:rsid w:val="004138C3"/>
    <w:rsid w:val="00413D89"/>
    <w:rsid w:val="004162D7"/>
    <w:rsid w:val="00417F02"/>
    <w:rsid w:val="004219CD"/>
    <w:rsid w:val="004229D1"/>
    <w:rsid w:val="00422D0A"/>
    <w:rsid w:val="00424023"/>
    <w:rsid w:val="00424AA2"/>
    <w:rsid w:val="00427021"/>
    <w:rsid w:val="00427158"/>
    <w:rsid w:val="00431921"/>
    <w:rsid w:val="00432530"/>
    <w:rsid w:val="00434F86"/>
    <w:rsid w:val="004400F1"/>
    <w:rsid w:val="00440B3F"/>
    <w:rsid w:val="00446665"/>
    <w:rsid w:val="0044704A"/>
    <w:rsid w:val="00447199"/>
    <w:rsid w:val="00455312"/>
    <w:rsid w:val="004567EB"/>
    <w:rsid w:val="00457E0B"/>
    <w:rsid w:val="00462974"/>
    <w:rsid w:val="004669B0"/>
    <w:rsid w:val="00467AF5"/>
    <w:rsid w:val="00471706"/>
    <w:rsid w:val="00472050"/>
    <w:rsid w:val="00474111"/>
    <w:rsid w:val="00476AD6"/>
    <w:rsid w:val="00477498"/>
    <w:rsid w:val="00481953"/>
    <w:rsid w:val="00482317"/>
    <w:rsid w:val="004838B1"/>
    <w:rsid w:val="00483CEE"/>
    <w:rsid w:val="0048622F"/>
    <w:rsid w:val="0049074C"/>
    <w:rsid w:val="004924AB"/>
    <w:rsid w:val="004931DF"/>
    <w:rsid w:val="004934B5"/>
    <w:rsid w:val="00494908"/>
    <w:rsid w:val="004A0495"/>
    <w:rsid w:val="004A421F"/>
    <w:rsid w:val="004A49D9"/>
    <w:rsid w:val="004A5221"/>
    <w:rsid w:val="004B2CC5"/>
    <w:rsid w:val="004B4CE2"/>
    <w:rsid w:val="004C1293"/>
    <w:rsid w:val="004C6382"/>
    <w:rsid w:val="004C6E0A"/>
    <w:rsid w:val="004D06C6"/>
    <w:rsid w:val="004D26DE"/>
    <w:rsid w:val="004D7CCF"/>
    <w:rsid w:val="004E0DA2"/>
    <w:rsid w:val="004E31FB"/>
    <w:rsid w:val="004E3851"/>
    <w:rsid w:val="004E3DA8"/>
    <w:rsid w:val="004F548F"/>
    <w:rsid w:val="004F59CD"/>
    <w:rsid w:val="004F63CD"/>
    <w:rsid w:val="004F7825"/>
    <w:rsid w:val="00500035"/>
    <w:rsid w:val="00502547"/>
    <w:rsid w:val="00504A36"/>
    <w:rsid w:val="005073B2"/>
    <w:rsid w:val="00510124"/>
    <w:rsid w:val="0051079C"/>
    <w:rsid w:val="00513638"/>
    <w:rsid w:val="00514096"/>
    <w:rsid w:val="00515576"/>
    <w:rsid w:val="00520E0C"/>
    <w:rsid w:val="00521B9F"/>
    <w:rsid w:val="00521E7A"/>
    <w:rsid w:val="005238B9"/>
    <w:rsid w:val="00524502"/>
    <w:rsid w:val="005251F0"/>
    <w:rsid w:val="005252EA"/>
    <w:rsid w:val="00526434"/>
    <w:rsid w:val="00531480"/>
    <w:rsid w:val="005318E7"/>
    <w:rsid w:val="00531A90"/>
    <w:rsid w:val="00533EFE"/>
    <w:rsid w:val="005348F2"/>
    <w:rsid w:val="0053493B"/>
    <w:rsid w:val="00535751"/>
    <w:rsid w:val="005365F0"/>
    <w:rsid w:val="00540BA2"/>
    <w:rsid w:val="005441DF"/>
    <w:rsid w:val="005449A9"/>
    <w:rsid w:val="005473C9"/>
    <w:rsid w:val="005474F7"/>
    <w:rsid w:val="00551335"/>
    <w:rsid w:val="005528C8"/>
    <w:rsid w:val="005572E3"/>
    <w:rsid w:val="00557A24"/>
    <w:rsid w:val="005603A4"/>
    <w:rsid w:val="00564172"/>
    <w:rsid w:val="00570DB0"/>
    <w:rsid w:val="00571A58"/>
    <w:rsid w:val="00577B45"/>
    <w:rsid w:val="0058148F"/>
    <w:rsid w:val="00581D4F"/>
    <w:rsid w:val="00585BBA"/>
    <w:rsid w:val="005878FC"/>
    <w:rsid w:val="00590891"/>
    <w:rsid w:val="005918F0"/>
    <w:rsid w:val="00593EE8"/>
    <w:rsid w:val="00597AB5"/>
    <w:rsid w:val="005A04BB"/>
    <w:rsid w:val="005A09F2"/>
    <w:rsid w:val="005A0ACC"/>
    <w:rsid w:val="005A114E"/>
    <w:rsid w:val="005A1B4D"/>
    <w:rsid w:val="005A2625"/>
    <w:rsid w:val="005A27C8"/>
    <w:rsid w:val="005A3F38"/>
    <w:rsid w:val="005A4EC3"/>
    <w:rsid w:val="005A5BCD"/>
    <w:rsid w:val="005A743E"/>
    <w:rsid w:val="005B0765"/>
    <w:rsid w:val="005B0EBD"/>
    <w:rsid w:val="005B2E6B"/>
    <w:rsid w:val="005B3229"/>
    <w:rsid w:val="005B4AC9"/>
    <w:rsid w:val="005C054B"/>
    <w:rsid w:val="005C1FB3"/>
    <w:rsid w:val="005C2458"/>
    <w:rsid w:val="005C2960"/>
    <w:rsid w:val="005C55D3"/>
    <w:rsid w:val="005C5FE0"/>
    <w:rsid w:val="005C7BA7"/>
    <w:rsid w:val="005D10CE"/>
    <w:rsid w:val="005D1D9E"/>
    <w:rsid w:val="005D38F7"/>
    <w:rsid w:val="005D4582"/>
    <w:rsid w:val="005E5680"/>
    <w:rsid w:val="005E6A40"/>
    <w:rsid w:val="005E6B9C"/>
    <w:rsid w:val="005E75BA"/>
    <w:rsid w:val="005F0038"/>
    <w:rsid w:val="005F1A77"/>
    <w:rsid w:val="005F263F"/>
    <w:rsid w:val="005F54C3"/>
    <w:rsid w:val="005F59B8"/>
    <w:rsid w:val="005F611F"/>
    <w:rsid w:val="005F683E"/>
    <w:rsid w:val="0060130B"/>
    <w:rsid w:val="00602132"/>
    <w:rsid w:val="00602FB3"/>
    <w:rsid w:val="00604642"/>
    <w:rsid w:val="00606A65"/>
    <w:rsid w:val="00607C6F"/>
    <w:rsid w:val="0061116F"/>
    <w:rsid w:val="00611D1D"/>
    <w:rsid w:val="00613350"/>
    <w:rsid w:val="0061512D"/>
    <w:rsid w:val="00616025"/>
    <w:rsid w:val="00617BFF"/>
    <w:rsid w:val="006204C9"/>
    <w:rsid w:val="00622E9C"/>
    <w:rsid w:val="00625DD2"/>
    <w:rsid w:val="006260B7"/>
    <w:rsid w:val="00631251"/>
    <w:rsid w:val="00632F9D"/>
    <w:rsid w:val="00633C6D"/>
    <w:rsid w:val="006351CD"/>
    <w:rsid w:val="00636CE3"/>
    <w:rsid w:val="00637C00"/>
    <w:rsid w:val="006404AE"/>
    <w:rsid w:val="006409B8"/>
    <w:rsid w:val="00641466"/>
    <w:rsid w:val="006429C1"/>
    <w:rsid w:val="006459DB"/>
    <w:rsid w:val="006462EB"/>
    <w:rsid w:val="00650498"/>
    <w:rsid w:val="00651829"/>
    <w:rsid w:val="006518BD"/>
    <w:rsid w:val="00653707"/>
    <w:rsid w:val="00654F74"/>
    <w:rsid w:val="00655AD5"/>
    <w:rsid w:val="00656D3D"/>
    <w:rsid w:val="00661B7E"/>
    <w:rsid w:val="00663B08"/>
    <w:rsid w:val="006640B8"/>
    <w:rsid w:val="00667312"/>
    <w:rsid w:val="0067066E"/>
    <w:rsid w:val="006714A9"/>
    <w:rsid w:val="00673009"/>
    <w:rsid w:val="00673424"/>
    <w:rsid w:val="00673860"/>
    <w:rsid w:val="00674616"/>
    <w:rsid w:val="00674A9F"/>
    <w:rsid w:val="0067570A"/>
    <w:rsid w:val="0067791D"/>
    <w:rsid w:val="00681A1E"/>
    <w:rsid w:val="00684B2B"/>
    <w:rsid w:val="00690610"/>
    <w:rsid w:val="00690E08"/>
    <w:rsid w:val="00691A0F"/>
    <w:rsid w:val="006921AD"/>
    <w:rsid w:val="00692FAD"/>
    <w:rsid w:val="00694755"/>
    <w:rsid w:val="00694761"/>
    <w:rsid w:val="006A00A7"/>
    <w:rsid w:val="006A0FBD"/>
    <w:rsid w:val="006A10C4"/>
    <w:rsid w:val="006A293A"/>
    <w:rsid w:val="006A4395"/>
    <w:rsid w:val="006A5E46"/>
    <w:rsid w:val="006A670D"/>
    <w:rsid w:val="006B2FB7"/>
    <w:rsid w:val="006B3361"/>
    <w:rsid w:val="006B45F6"/>
    <w:rsid w:val="006B4C08"/>
    <w:rsid w:val="006B5A58"/>
    <w:rsid w:val="006B634B"/>
    <w:rsid w:val="006B719E"/>
    <w:rsid w:val="006C079B"/>
    <w:rsid w:val="006C0DA7"/>
    <w:rsid w:val="006C0EC4"/>
    <w:rsid w:val="006C1076"/>
    <w:rsid w:val="006C17A6"/>
    <w:rsid w:val="006C2D8B"/>
    <w:rsid w:val="006C7DD8"/>
    <w:rsid w:val="006D0354"/>
    <w:rsid w:val="006D06D1"/>
    <w:rsid w:val="006D156E"/>
    <w:rsid w:val="006D2004"/>
    <w:rsid w:val="006D4299"/>
    <w:rsid w:val="006D4A7E"/>
    <w:rsid w:val="006D54C5"/>
    <w:rsid w:val="006D5F6B"/>
    <w:rsid w:val="006E3B40"/>
    <w:rsid w:val="006E640F"/>
    <w:rsid w:val="006F0CC3"/>
    <w:rsid w:val="006F0E4D"/>
    <w:rsid w:val="006F1805"/>
    <w:rsid w:val="006F5FDB"/>
    <w:rsid w:val="006F6A68"/>
    <w:rsid w:val="00700A09"/>
    <w:rsid w:val="007011E8"/>
    <w:rsid w:val="0070263C"/>
    <w:rsid w:val="00703B51"/>
    <w:rsid w:val="00706EF5"/>
    <w:rsid w:val="00710D28"/>
    <w:rsid w:val="007134A7"/>
    <w:rsid w:val="00713995"/>
    <w:rsid w:val="00713CF4"/>
    <w:rsid w:val="007215F3"/>
    <w:rsid w:val="007216A9"/>
    <w:rsid w:val="007229BC"/>
    <w:rsid w:val="007236FF"/>
    <w:rsid w:val="00723A70"/>
    <w:rsid w:val="007253E5"/>
    <w:rsid w:val="0072747D"/>
    <w:rsid w:val="00732671"/>
    <w:rsid w:val="00733085"/>
    <w:rsid w:val="0073314F"/>
    <w:rsid w:val="007344C6"/>
    <w:rsid w:val="00736106"/>
    <w:rsid w:val="00737D0E"/>
    <w:rsid w:val="00740C35"/>
    <w:rsid w:val="007418C5"/>
    <w:rsid w:val="00742234"/>
    <w:rsid w:val="00743127"/>
    <w:rsid w:val="00745AE5"/>
    <w:rsid w:val="007519BE"/>
    <w:rsid w:val="0075268B"/>
    <w:rsid w:val="00753FFF"/>
    <w:rsid w:val="007552BE"/>
    <w:rsid w:val="00756D65"/>
    <w:rsid w:val="00756EC0"/>
    <w:rsid w:val="00760F44"/>
    <w:rsid w:val="00763C2B"/>
    <w:rsid w:val="00767359"/>
    <w:rsid w:val="007705B5"/>
    <w:rsid w:val="00772A0F"/>
    <w:rsid w:val="00773B03"/>
    <w:rsid w:val="007747DB"/>
    <w:rsid w:val="007764F5"/>
    <w:rsid w:val="007812A0"/>
    <w:rsid w:val="00781B95"/>
    <w:rsid w:val="00781F0C"/>
    <w:rsid w:val="007839E8"/>
    <w:rsid w:val="007867B2"/>
    <w:rsid w:val="00791352"/>
    <w:rsid w:val="00791EEA"/>
    <w:rsid w:val="00795143"/>
    <w:rsid w:val="00796C72"/>
    <w:rsid w:val="007971C6"/>
    <w:rsid w:val="007A06C4"/>
    <w:rsid w:val="007A3266"/>
    <w:rsid w:val="007A461A"/>
    <w:rsid w:val="007A5CD7"/>
    <w:rsid w:val="007A63E8"/>
    <w:rsid w:val="007A70A4"/>
    <w:rsid w:val="007B2942"/>
    <w:rsid w:val="007B397E"/>
    <w:rsid w:val="007B4D91"/>
    <w:rsid w:val="007B4F67"/>
    <w:rsid w:val="007B5455"/>
    <w:rsid w:val="007B5677"/>
    <w:rsid w:val="007B71FB"/>
    <w:rsid w:val="007C0704"/>
    <w:rsid w:val="007C0D16"/>
    <w:rsid w:val="007C5370"/>
    <w:rsid w:val="007D0636"/>
    <w:rsid w:val="007D0BC7"/>
    <w:rsid w:val="007D140B"/>
    <w:rsid w:val="007D16EA"/>
    <w:rsid w:val="007D172D"/>
    <w:rsid w:val="007D1C8E"/>
    <w:rsid w:val="007D4901"/>
    <w:rsid w:val="007D5D05"/>
    <w:rsid w:val="007E0998"/>
    <w:rsid w:val="007E32F8"/>
    <w:rsid w:val="007E4085"/>
    <w:rsid w:val="007E41EC"/>
    <w:rsid w:val="007E523A"/>
    <w:rsid w:val="007E796E"/>
    <w:rsid w:val="007F1D72"/>
    <w:rsid w:val="007F2EE7"/>
    <w:rsid w:val="00801B87"/>
    <w:rsid w:val="008038BF"/>
    <w:rsid w:val="00806F6F"/>
    <w:rsid w:val="008121C8"/>
    <w:rsid w:val="00815B46"/>
    <w:rsid w:val="00815E0E"/>
    <w:rsid w:val="00816703"/>
    <w:rsid w:val="0081710C"/>
    <w:rsid w:val="00821C47"/>
    <w:rsid w:val="00822412"/>
    <w:rsid w:val="008231AC"/>
    <w:rsid w:val="008263A8"/>
    <w:rsid w:val="00826DE7"/>
    <w:rsid w:val="00832152"/>
    <w:rsid w:val="0083233E"/>
    <w:rsid w:val="00832F83"/>
    <w:rsid w:val="00836B7D"/>
    <w:rsid w:val="008416DF"/>
    <w:rsid w:val="00843A12"/>
    <w:rsid w:val="00846A0A"/>
    <w:rsid w:val="0084763F"/>
    <w:rsid w:val="00851584"/>
    <w:rsid w:val="008525A7"/>
    <w:rsid w:val="00853308"/>
    <w:rsid w:val="008542E0"/>
    <w:rsid w:val="00854D83"/>
    <w:rsid w:val="008575BD"/>
    <w:rsid w:val="008621E7"/>
    <w:rsid w:val="00862731"/>
    <w:rsid w:val="0086365F"/>
    <w:rsid w:val="008649BD"/>
    <w:rsid w:val="00864BF3"/>
    <w:rsid w:val="00866202"/>
    <w:rsid w:val="008750EC"/>
    <w:rsid w:val="008775A4"/>
    <w:rsid w:val="00883ED7"/>
    <w:rsid w:val="00883F90"/>
    <w:rsid w:val="00890650"/>
    <w:rsid w:val="008929A1"/>
    <w:rsid w:val="00896635"/>
    <w:rsid w:val="008967A9"/>
    <w:rsid w:val="008970F1"/>
    <w:rsid w:val="008A06AD"/>
    <w:rsid w:val="008A5B3A"/>
    <w:rsid w:val="008B03C6"/>
    <w:rsid w:val="008B06DB"/>
    <w:rsid w:val="008B1411"/>
    <w:rsid w:val="008B15CB"/>
    <w:rsid w:val="008B326E"/>
    <w:rsid w:val="008B3CD7"/>
    <w:rsid w:val="008B532E"/>
    <w:rsid w:val="008C04A4"/>
    <w:rsid w:val="008C082B"/>
    <w:rsid w:val="008C468D"/>
    <w:rsid w:val="008C5C02"/>
    <w:rsid w:val="008C647B"/>
    <w:rsid w:val="008D0190"/>
    <w:rsid w:val="008D1AA4"/>
    <w:rsid w:val="008D26B2"/>
    <w:rsid w:val="008D31EF"/>
    <w:rsid w:val="008D4365"/>
    <w:rsid w:val="008D48CC"/>
    <w:rsid w:val="008D5217"/>
    <w:rsid w:val="008D6A4C"/>
    <w:rsid w:val="008D72F1"/>
    <w:rsid w:val="008E0D44"/>
    <w:rsid w:val="008E2439"/>
    <w:rsid w:val="008E5224"/>
    <w:rsid w:val="008E5F47"/>
    <w:rsid w:val="008E6408"/>
    <w:rsid w:val="008E73CA"/>
    <w:rsid w:val="008F0EAE"/>
    <w:rsid w:val="008F141F"/>
    <w:rsid w:val="008F39DF"/>
    <w:rsid w:val="008F42FE"/>
    <w:rsid w:val="008F4993"/>
    <w:rsid w:val="008F4CF2"/>
    <w:rsid w:val="008F5E4A"/>
    <w:rsid w:val="008F6D90"/>
    <w:rsid w:val="009035C7"/>
    <w:rsid w:val="00904577"/>
    <w:rsid w:val="00906D27"/>
    <w:rsid w:val="009136A4"/>
    <w:rsid w:val="00920BCA"/>
    <w:rsid w:val="0092328D"/>
    <w:rsid w:val="00924343"/>
    <w:rsid w:val="009254A3"/>
    <w:rsid w:val="0093624B"/>
    <w:rsid w:val="009367DE"/>
    <w:rsid w:val="00937C43"/>
    <w:rsid w:val="00942862"/>
    <w:rsid w:val="00942879"/>
    <w:rsid w:val="00945EAE"/>
    <w:rsid w:val="00947904"/>
    <w:rsid w:val="00950627"/>
    <w:rsid w:val="00952084"/>
    <w:rsid w:val="009530BA"/>
    <w:rsid w:val="00956CA5"/>
    <w:rsid w:val="00957BD8"/>
    <w:rsid w:val="00961140"/>
    <w:rsid w:val="00963C53"/>
    <w:rsid w:val="0096619F"/>
    <w:rsid w:val="00971FB0"/>
    <w:rsid w:val="0097273D"/>
    <w:rsid w:val="00975994"/>
    <w:rsid w:val="00976272"/>
    <w:rsid w:val="00977BA2"/>
    <w:rsid w:val="0098181B"/>
    <w:rsid w:val="00984E42"/>
    <w:rsid w:val="0098762E"/>
    <w:rsid w:val="00993B08"/>
    <w:rsid w:val="00993BD9"/>
    <w:rsid w:val="00993F94"/>
    <w:rsid w:val="00994204"/>
    <w:rsid w:val="009947D1"/>
    <w:rsid w:val="009964A3"/>
    <w:rsid w:val="009A21AA"/>
    <w:rsid w:val="009A26E9"/>
    <w:rsid w:val="009A5665"/>
    <w:rsid w:val="009A566A"/>
    <w:rsid w:val="009A5BE6"/>
    <w:rsid w:val="009A5C29"/>
    <w:rsid w:val="009A7407"/>
    <w:rsid w:val="009A7BA7"/>
    <w:rsid w:val="009A7F4F"/>
    <w:rsid w:val="009B11E3"/>
    <w:rsid w:val="009B171F"/>
    <w:rsid w:val="009B1D2A"/>
    <w:rsid w:val="009B20A8"/>
    <w:rsid w:val="009B27A2"/>
    <w:rsid w:val="009B3C73"/>
    <w:rsid w:val="009B3E9A"/>
    <w:rsid w:val="009C0A84"/>
    <w:rsid w:val="009C0EE5"/>
    <w:rsid w:val="009C35B6"/>
    <w:rsid w:val="009C37ED"/>
    <w:rsid w:val="009C3BFE"/>
    <w:rsid w:val="009D6C56"/>
    <w:rsid w:val="009D720D"/>
    <w:rsid w:val="009D7627"/>
    <w:rsid w:val="009E475E"/>
    <w:rsid w:val="009E4C38"/>
    <w:rsid w:val="009E4C99"/>
    <w:rsid w:val="009E5737"/>
    <w:rsid w:val="009E5BB5"/>
    <w:rsid w:val="009F026F"/>
    <w:rsid w:val="009F191B"/>
    <w:rsid w:val="009F2378"/>
    <w:rsid w:val="009F37AE"/>
    <w:rsid w:val="009F4AB1"/>
    <w:rsid w:val="00A01DDD"/>
    <w:rsid w:val="00A03180"/>
    <w:rsid w:val="00A0373B"/>
    <w:rsid w:val="00A04B54"/>
    <w:rsid w:val="00A145F3"/>
    <w:rsid w:val="00A15614"/>
    <w:rsid w:val="00A156BF"/>
    <w:rsid w:val="00A165F4"/>
    <w:rsid w:val="00A20153"/>
    <w:rsid w:val="00A22196"/>
    <w:rsid w:val="00A2284C"/>
    <w:rsid w:val="00A236DF"/>
    <w:rsid w:val="00A24D59"/>
    <w:rsid w:val="00A24EDB"/>
    <w:rsid w:val="00A25C48"/>
    <w:rsid w:val="00A265AA"/>
    <w:rsid w:val="00A26B72"/>
    <w:rsid w:val="00A2789E"/>
    <w:rsid w:val="00A31DDF"/>
    <w:rsid w:val="00A31F09"/>
    <w:rsid w:val="00A35227"/>
    <w:rsid w:val="00A376F6"/>
    <w:rsid w:val="00A40A3D"/>
    <w:rsid w:val="00A41003"/>
    <w:rsid w:val="00A41E31"/>
    <w:rsid w:val="00A41FDF"/>
    <w:rsid w:val="00A44DCE"/>
    <w:rsid w:val="00A45687"/>
    <w:rsid w:val="00A478C8"/>
    <w:rsid w:val="00A50F85"/>
    <w:rsid w:val="00A5195D"/>
    <w:rsid w:val="00A5320D"/>
    <w:rsid w:val="00A60B52"/>
    <w:rsid w:val="00A6104A"/>
    <w:rsid w:val="00A70E7D"/>
    <w:rsid w:val="00A71302"/>
    <w:rsid w:val="00A7196B"/>
    <w:rsid w:val="00A72792"/>
    <w:rsid w:val="00A734CE"/>
    <w:rsid w:val="00A771AA"/>
    <w:rsid w:val="00A77444"/>
    <w:rsid w:val="00A779C6"/>
    <w:rsid w:val="00A80987"/>
    <w:rsid w:val="00A80EA3"/>
    <w:rsid w:val="00A80F1C"/>
    <w:rsid w:val="00A81C0F"/>
    <w:rsid w:val="00A81DE4"/>
    <w:rsid w:val="00A82A5E"/>
    <w:rsid w:val="00A835AC"/>
    <w:rsid w:val="00A863FC"/>
    <w:rsid w:val="00A8728C"/>
    <w:rsid w:val="00A91F6C"/>
    <w:rsid w:val="00A93B57"/>
    <w:rsid w:val="00A94377"/>
    <w:rsid w:val="00A947A3"/>
    <w:rsid w:val="00A95017"/>
    <w:rsid w:val="00A9505A"/>
    <w:rsid w:val="00A95489"/>
    <w:rsid w:val="00AA174E"/>
    <w:rsid w:val="00AA343E"/>
    <w:rsid w:val="00AA465C"/>
    <w:rsid w:val="00AA4C01"/>
    <w:rsid w:val="00AA5F43"/>
    <w:rsid w:val="00AA709C"/>
    <w:rsid w:val="00AA74C7"/>
    <w:rsid w:val="00AA74F7"/>
    <w:rsid w:val="00AA7632"/>
    <w:rsid w:val="00AA788F"/>
    <w:rsid w:val="00AB0085"/>
    <w:rsid w:val="00AB0973"/>
    <w:rsid w:val="00AB163D"/>
    <w:rsid w:val="00AB435D"/>
    <w:rsid w:val="00AB7246"/>
    <w:rsid w:val="00AC1549"/>
    <w:rsid w:val="00AD09CB"/>
    <w:rsid w:val="00AD0C37"/>
    <w:rsid w:val="00AD1C28"/>
    <w:rsid w:val="00AD29D7"/>
    <w:rsid w:val="00AD46C9"/>
    <w:rsid w:val="00AE1C0E"/>
    <w:rsid w:val="00AE62A4"/>
    <w:rsid w:val="00AE6B2D"/>
    <w:rsid w:val="00AF073B"/>
    <w:rsid w:val="00AF09E3"/>
    <w:rsid w:val="00AF40E0"/>
    <w:rsid w:val="00AF4F46"/>
    <w:rsid w:val="00B00D40"/>
    <w:rsid w:val="00B029C3"/>
    <w:rsid w:val="00B03613"/>
    <w:rsid w:val="00B0408E"/>
    <w:rsid w:val="00B06A37"/>
    <w:rsid w:val="00B0741A"/>
    <w:rsid w:val="00B12327"/>
    <w:rsid w:val="00B1432F"/>
    <w:rsid w:val="00B14CBA"/>
    <w:rsid w:val="00B15D7F"/>
    <w:rsid w:val="00B1690F"/>
    <w:rsid w:val="00B17F3E"/>
    <w:rsid w:val="00B215FC"/>
    <w:rsid w:val="00B244A3"/>
    <w:rsid w:val="00B255A7"/>
    <w:rsid w:val="00B265E1"/>
    <w:rsid w:val="00B27527"/>
    <w:rsid w:val="00B30A0F"/>
    <w:rsid w:val="00B32CFE"/>
    <w:rsid w:val="00B35948"/>
    <w:rsid w:val="00B37B66"/>
    <w:rsid w:val="00B4085E"/>
    <w:rsid w:val="00B43445"/>
    <w:rsid w:val="00B45F2B"/>
    <w:rsid w:val="00B47F47"/>
    <w:rsid w:val="00B503FA"/>
    <w:rsid w:val="00B520AD"/>
    <w:rsid w:val="00B5230A"/>
    <w:rsid w:val="00B52CC6"/>
    <w:rsid w:val="00B5718B"/>
    <w:rsid w:val="00B612B6"/>
    <w:rsid w:val="00B61A70"/>
    <w:rsid w:val="00B61C2E"/>
    <w:rsid w:val="00B620CC"/>
    <w:rsid w:val="00B623D7"/>
    <w:rsid w:val="00B658CD"/>
    <w:rsid w:val="00B66491"/>
    <w:rsid w:val="00B66708"/>
    <w:rsid w:val="00B72892"/>
    <w:rsid w:val="00B72E40"/>
    <w:rsid w:val="00B81493"/>
    <w:rsid w:val="00B839F7"/>
    <w:rsid w:val="00B841BE"/>
    <w:rsid w:val="00B901A6"/>
    <w:rsid w:val="00B909DE"/>
    <w:rsid w:val="00B9139E"/>
    <w:rsid w:val="00B91AD4"/>
    <w:rsid w:val="00B920E4"/>
    <w:rsid w:val="00B9248F"/>
    <w:rsid w:val="00B92EA6"/>
    <w:rsid w:val="00B9437C"/>
    <w:rsid w:val="00BA06FE"/>
    <w:rsid w:val="00BA20D1"/>
    <w:rsid w:val="00BA58D5"/>
    <w:rsid w:val="00BA78C2"/>
    <w:rsid w:val="00BB3476"/>
    <w:rsid w:val="00BB3B64"/>
    <w:rsid w:val="00BB75D7"/>
    <w:rsid w:val="00BC00C8"/>
    <w:rsid w:val="00BC39E5"/>
    <w:rsid w:val="00BC4587"/>
    <w:rsid w:val="00BC51D6"/>
    <w:rsid w:val="00BC685A"/>
    <w:rsid w:val="00BD32D8"/>
    <w:rsid w:val="00BD5685"/>
    <w:rsid w:val="00BD58AD"/>
    <w:rsid w:val="00BE0897"/>
    <w:rsid w:val="00BE0CEC"/>
    <w:rsid w:val="00BE1574"/>
    <w:rsid w:val="00BE24D9"/>
    <w:rsid w:val="00BE2E05"/>
    <w:rsid w:val="00BE40BB"/>
    <w:rsid w:val="00BE551D"/>
    <w:rsid w:val="00BE5B18"/>
    <w:rsid w:val="00BE6151"/>
    <w:rsid w:val="00BE7E25"/>
    <w:rsid w:val="00BF04E7"/>
    <w:rsid w:val="00BF1229"/>
    <w:rsid w:val="00BF23D4"/>
    <w:rsid w:val="00BF4D3F"/>
    <w:rsid w:val="00BF7217"/>
    <w:rsid w:val="00BF782C"/>
    <w:rsid w:val="00C014AE"/>
    <w:rsid w:val="00C02733"/>
    <w:rsid w:val="00C02A4D"/>
    <w:rsid w:val="00C07427"/>
    <w:rsid w:val="00C1141E"/>
    <w:rsid w:val="00C11461"/>
    <w:rsid w:val="00C12A95"/>
    <w:rsid w:val="00C12C5D"/>
    <w:rsid w:val="00C14A59"/>
    <w:rsid w:val="00C20610"/>
    <w:rsid w:val="00C231D8"/>
    <w:rsid w:val="00C235A7"/>
    <w:rsid w:val="00C268DA"/>
    <w:rsid w:val="00C306DD"/>
    <w:rsid w:val="00C31B28"/>
    <w:rsid w:val="00C31B52"/>
    <w:rsid w:val="00C34C46"/>
    <w:rsid w:val="00C3505A"/>
    <w:rsid w:val="00C3627C"/>
    <w:rsid w:val="00C37F57"/>
    <w:rsid w:val="00C41AA9"/>
    <w:rsid w:val="00C45053"/>
    <w:rsid w:val="00C46B36"/>
    <w:rsid w:val="00C47F6F"/>
    <w:rsid w:val="00C50E43"/>
    <w:rsid w:val="00C525CB"/>
    <w:rsid w:val="00C535DD"/>
    <w:rsid w:val="00C5396D"/>
    <w:rsid w:val="00C53B71"/>
    <w:rsid w:val="00C56902"/>
    <w:rsid w:val="00C57C4D"/>
    <w:rsid w:val="00C62D5B"/>
    <w:rsid w:val="00C63C06"/>
    <w:rsid w:val="00C7416C"/>
    <w:rsid w:val="00C745EB"/>
    <w:rsid w:val="00C74E8B"/>
    <w:rsid w:val="00C74E9C"/>
    <w:rsid w:val="00C75ADA"/>
    <w:rsid w:val="00C75BCC"/>
    <w:rsid w:val="00C75D49"/>
    <w:rsid w:val="00C75E3F"/>
    <w:rsid w:val="00C807A6"/>
    <w:rsid w:val="00C80844"/>
    <w:rsid w:val="00C8157E"/>
    <w:rsid w:val="00C81A97"/>
    <w:rsid w:val="00C83A4E"/>
    <w:rsid w:val="00C85652"/>
    <w:rsid w:val="00C8592A"/>
    <w:rsid w:val="00C85AF5"/>
    <w:rsid w:val="00C86104"/>
    <w:rsid w:val="00C87D03"/>
    <w:rsid w:val="00C90652"/>
    <w:rsid w:val="00C91AA7"/>
    <w:rsid w:val="00C93AB8"/>
    <w:rsid w:val="00CA025D"/>
    <w:rsid w:val="00CA1CB5"/>
    <w:rsid w:val="00CA1E50"/>
    <w:rsid w:val="00CA413D"/>
    <w:rsid w:val="00CB03C1"/>
    <w:rsid w:val="00CB1D26"/>
    <w:rsid w:val="00CB2749"/>
    <w:rsid w:val="00CB3164"/>
    <w:rsid w:val="00CB6D8B"/>
    <w:rsid w:val="00CB7842"/>
    <w:rsid w:val="00CC15CA"/>
    <w:rsid w:val="00CC187C"/>
    <w:rsid w:val="00CC1BA9"/>
    <w:rsid w:val="00CC200E"/>
    <w:rsid w:val="00CC223B"/>
    <w:rsid w:val="00CC45AE"/>
    <w:rsid w:val="00CC5BA5"/>
    <w:rsid w:val="00CC642E"/>
    <w:rsid w:val="00CC7D6F"/>
    <w:rsid w:val="00CD33CF"/>
    <w:rsid w:val="00CD420F"/>
    <w:rsid w:val="00CD53C5"/>
    <w:rsid w:val="00CE1B80"/>
    <w:rsid w:val="00CE2BD4"/>
    <w:rsid w:val="00CE32AC"/>
    <w:rsid w:val="00CE35BB"/>
    <w:rsid w:val="00CE540C"/>
    <w:rsid w:val="00CE57F9"/>
    <w:rsid w:val="00CF13A0"/>
    <w:rsid w:val="00D00E37"/>
    <w:rsid w:val="00D0224F"/>
    <w:rsid w:val="00D03966"/>
    <w:rsid w:val="00D04EA7"/>
    <w:rsid w:val="00D1097D"/>
    <w:rsid w:val="00D12171"/>
    <w:rsid w:val="00D14201"/>
    <w:rsid w:val="00D14D32"/>
    <w:rsid w:val="00D15208"/>
    <w:rsid w:val="00D15923"/>
    <w:rsid w:val="00D168A5"/>
    <w:rsid w:val="00D22A6C"/>
    <w:rsid w:val="00D241D6"/>
    <w:rsid w:val="00D2655D"/>
    <w:rsid w:val="00D2756F"/>
    <w:rsid w:val="00D278A3"/>
    <w:rsid w:val="00D30942"/>
    <w:rsid w:val="00D334F6"/>
    <w:rsid w:val="00D351BD"/>
    <w:rsid w:val="00D40CA8"/>
    <w:rsid w:val="00D412F3"/>
    <w:rsid w:val="00D433E3"/>
    <w:rsid w:val="00D46DD6"/>
    <w:rsid w:val="00D5098E"/>
    <w:rsid w:val="00D51600"/>
    <w:rsid w:val="00D54A9D"/>
    <w:rsid w:val="00D56A74"/>
    <w:rsid w:val="00D663CF"/>
    <w:rsid w:val="00D666DC"/>
    <w:rsid w:val="00D66EAD"/>
    <w:rsid w:val="00D6707E"/>
    <w:rsid w:val="00D71965"/>
    <w:rsid w:val="00D74D5C"/>
    <w:rsid w:val="00D76866"/>
    <w:rsid w:val="00D76F3A"/>
    <w:rsid w:val="00D82B5B"/>
    <w:rsid w:val="00D847F3"/>
    <w:rsid w:val="00D8523A"/>
    <w:rsid w:val="00D90277"/>
    <w:rsid w:val="00D905C7"/>
    <w:rsid w:val="00D94C00"/>
    <w:rsid w:val="00DA02A7"/>
    <w:rsid w:val="00DA20AB"/>
    <w:rsid w:val="00DA3DEA"/>
    <w:rsid w:val="00DA4BAA"/>
    <w:rsid w:val="00DA6456"/>
    <w:rsid w:val="00DA698A"/>
    <w:rsid w:val="00DA6D8E"/>
    <w:rsid w:val="00DB32BB"/>
    <w:rsid w:val="00DB6F90"/>
    <w:rsid w:val="00DB797A"/>
    <w:rsid w:val="00DC02EE"/>
    <w:rsid w:val="00DC2BD4"/>
    <w:rsid w:val="00DC306B"/>
    <w:rsid w:val="00DC456A"/>
    <w:rsid w:val="00DC5151"/>
    <w:rsid w:val="00DC6C91"/>
    <w:rsid w:val="00DC7FFD"/>
    <w:rsid w:val="00DD1194"/>
    <w:rsid w:val="00DD15F0"/>
    <w:rsid w:val="00DD3A68"/>
    <w:rsid w:val="00DD4E31"/>
    <w:rsid w:val="00DD7DFE"/>
    <w:rsid w:val="00DE6A1F"/>
    <w:rsid w:val="00DF009E"/>
    <w:rsid w:val="00DF0835"/>
    <w:rsid w:val="00DF2C1C"/>
    <w:rsid w:val="00DF3602"/>
    <w:rsid w:val="00DF47F9"/>
    <w:rsid w:val="00DF5A5D"/>
    <w:rsid w:val="00DF6930"/>
    <w:rsid w:val="00DF76DE"/>
    <w:rsid w:val="00E0200E"/>
    <w:rsid w:val="00E0229A"/>
    <w:rsid w:val="00E02D9F"/>
    <w:rsid w:val="00E05BF6"/>
    <w:rsid w:val="00E11028"/>
    <w:rsid w:val="00E12073"/>
    <w:rsid w:val="00E120FC"/>
    <w:rsid w:val="00E13518"/>
    <w:rsid w:val="00E164A5"/>
    <w:rsid w:val="00E21A8E"/>
    <w:rsid w:val="00E22BD1"/>
    <w:rsid w:val="00E236EB"/>
    <w:rsid w:val="00E2468F"/>
    <w:rsid w:val="00E25F90"/>
    <w:rsid w:val="00E2710D"/>
    <w:rsid w:val="00E30BD4"/>
    <w:rsid w:val="00E32944"/>
    <w:rsid w:val="00E365F5"/>
    <w:rsid w:val="00E41F6D"/>
    <w:rsid w:val="00E424EC"/>
    <w:rsid w:val="00E4257A"/>
    <w:rsid w:val="00E44899"/>
    <w:rsid w:val="00E44BC9"/>
    <w:rsid w:val="00E452DB"/>
    <w:rsid w:val="00E45D08"/>
    <w:rsid w:val="00E4635C"/>
    <w:rsid w:val="00E52E01"/>
    <w:rsid w:val="00E56C9A"/>
    <w:rsid w:val="00E57B59"/>
    <w:rsid w:val="00E6032B"/>
    <w:rsid w:val="00E6253F"/>
    <w:rsid w:val="00E67BAF"/>
    <w:rsid w:val="00E67C96"/>
    <w:rsid w:val="00E70FCA"/>
    <w:rsid w:val="00E715BB"/>
    <w:rsid w:val="00E71DCD"/>
    <w:rsid w:val="00E71E9A"/>
    <w:rsid w:val="00E74A22"/>
    <w:rsid w:val="00E775D3"/>
    <w:rsid w:val="00E77B23"/>
    <w:rsid w:val="00E85860"/>
    <w:rsid w:val="00E85F88"/>
    <w:rsid w:val="00E87DE1"/>
    <w:rsid w:val="00E90E03"/>
    <w:rsid w:val="00E93C81"/>
    <w:rsid w:val="00E96EC5"/>
    <w:rsid w:val="00E977F5"/>
    <w:rsid w:val="00E979DC"/>
    <w:rsid w:val="00E97CEB"/>
    <w:rsid w:val="00EA1214"/>
    <w:rsid w:val="00EA73C9"/>
    <w:rsid w:val="00EB2D60"/>
    <w:rsid w:val="00EB365F"/>
    <w:rsid w:val="00EB38E2"/>
    <w:rsid w:val="00EB5369"/>
    <w:rsid w:val="00EB611B"/>
    <w:rsid w:val="00EB6E91"/>
    <w:rsid w:val="00EB7721"/>
    <w:rsid w:val="00EC218B"/>
    <w:rsid w:val="00EC2B61"/>
    <w:rsid w:val="00EC36AC"/>
    <w:rsid w:val="00EC4B96"/>
    <w:rsid w:val="00EC70EF"/>
    <w:rsid w:val="00ED0B03"/>
    <w:rsid w:val="00ED18B1"/>
    <w:rsid w:val="00ED4529"/>
    <w:rsid w:val="00EE46E1"/>
    <w:rsid w:val="00EE4EC9"/>
    <w:rsid w:val="00EF029A"/>
    <w:rsid w:val="00EF0C0F"/>
    <w:rsid w:val="00EF171B"/>
    <w:rsid w:val="00EF36F6"/>
    <w:rsid w:val="00EF49ED"/>
    <w:rsid w:val="00EF587C"/>
    <w:rsid w:val="00EF5F88"/>
    <w:rsid w:val="00F01834"/>
    <w:rsid w:val="00F022B2"/>
    <w:rsid w:val="00F042B4"/>
    <w:rsid w:val="00F0683D"/>
    <w:rsid w:val="00F12EC3"/>
    <w:rsid w:val="00F13967"/>
    <w:rsid w:val="00F13DA7"/>
    <w:rsid w:val="00F20E2B"/>
    <w:rsid w:val="00F21B1F"/>
    <w:rsid w:val="00F24E04"/>
    <w:rsid w:val="00F256C2"/>
    <w:rsid w:val="00F261AB"/>
    <w:rsid w:val="00F26FE6"/>
    <w:rsid w:val="00F35151"/>
    <w:rsid w:val="00F40745"/>
    <w:rsid w:val="00F4255E"/>
    <w:rsid w:val="00F43F62"/>
    <w:rsid w:val="00F43F9D"/>
    <w:rsid w:val="00F44DD2"/>
    <w:rsid w:val="00F4697C"/>
    <w:rsid w:val="00F46CB9"/>
    <w:rsid w:val="00F47E61"/>
    <w:rsid w:val="00F508DD"/>
    <w:rsid w:val="00F50A8E"/>
    <w:rsid w:val="00F52744"/>
    <w:rsid w:val="00F53543"/>
    <w:rsid w:val="00F53A23"/>
    <w:rsid w:val="00F61FA4"/>
    <w:rsid w:val="00F65AE8"/>
    <w:rsid w:val="00F66BBC"/>
    <w:rsid w:val="00F66CAB"/>
    <w:rsid w:val="00F712B5"/>
    <w:rsid w:val="00F72EE3"/>
    <w:rsid w:val="00F737DF"/>
    <w:rsid w:val="00F75C27"/>
    <w:rsid w:val="00F76143"/>
    <w:rsid w:val="00F80504"/>
    <w:rsid w:val="00F811FB"/>
    <w:rsid w:val="00F84048"/>
    <w:rsid w:val="00F84289"/>
    <w:rsid w:val="00F84705"/>
    <w:rsid w:val="00F8481B"/>
    <w:rsid w:val="00F863B4"/>
    <w:rsid w:val="00F911CD"/>
    <w:rsid w:val="00F9241D"/>
    <w:rsid w:val="00FA0B4E"/>
    <w:rsid w:val="00FA1A1C"/>
    <w:rsid w:val="00FA5A79"/>
    <w:rsid w:val="00FA6D56"/>
    <w:rsid w:val="00FB1AC4"/>
    <w:rsid w:val="00FB4B23"/>
    <w:rsid w:val="00FB7092"/>
    <w:rsid w:val="00FB72D0"/>
    <w:rsid w:val="00FC3DBF"/>
    <w:rsid w:val="00FC5C5E"/>
    <w:rsid w:val="00FD5713"/>
    <w:rsid w:val="00FD6703"/>
    <w:rsid w:val="00FD6BCD"/>
    <w:rsid w:val="00FD730A"/>
    <w:rsid w:val="00FE0357"/>
    <w:rsid w:val="00FE1BC6"/>
    <w:rsid w:val="00FE2052"/>
    <w:rsid w:val="00FF1262"/>
    <w:rsid w:val="00FF1919"/>
    <w:rsid w:val="00FF1F5E"/>
    <w:rsid w:val="00FF2F01"/>
    <w:rsid w:val="00FF43B5"/>
    <w:rsid w:val="00FF44B8"/>
    <w:rsid w:val="00FF4D50"/>
    <w:rsid w:val="00FF7C6D"/>
    <w:rsid w:val="0CEE728A"/>
    <w:rsid w:val="0D19984E"/>
    <w:rsid w:val="0D885313"/>
    <w:rsid w:val="0DE09F45"/>
    <w:rsid w:val="0EEABC7B"/>
    <w:rsid w:val="13768636"/>
    <w:rsid w:val="15E0F268"/>
    <w:rsid w:val="15ED3A29"/>
    <w:rsid w:val="1A3468AA"/>
    <w:rsid w:val="1A61CD4A"/>
    <w:rsid w:val="239335C5"/>
    <w:rsid w:val="25F81DE4"/>
    <w:rsid w:val="2D2ACADA"/>
    <w:rsid w:val="2F017995"/>
    <w:rsid w:val="33E5D6A3"/>
    <w:rsid w:val="36D340B7"/>
    <w:rsid w:val="39924F35"/>
    <w:rsid w:val="3E8A446F"/>
    <w:rsid w:val="4478C1C4"/>
    <w:rsid w:val="52D128C3"/>
    <w:rsid w:val="5369B81D"/>
    <w:rsid w:val="577FBBC0"/>
    <w:rsid w:val="5A0756F6"/>
    <w:rsid w:val="619AB2D5"/>
    <w:rsid w:val="63449D03"/>
    <w:rsid w:val="670C3010"/>
    <w:rsid w:val="6970FA8E"/>
    <w:rsid w:val="6B53ECED"/>
    <w:rsid w:val="791B1E63"/>
    <w:rsid w:val="79FC88A2"/>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A122E6B"/>
  <w15:docId w15:val="{6E13DB3B-CB0F-2D47-81B7-2299A1A502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552F"/>
    <w:rPr>
      <w:rFonts w:ascii="Times New Roman" w:hAnsi="Times New Roman" w:cs="Times New Roman"/>
    </w:rPr>
  </w:style>
  <w:style w:type="paragraph" w:styleId="Heading1">
    <w:name w:val="heading 1"/>
    <w:basedOn w:val="Normal"/>
    <w:next w:val="Normal"/>
    <w:link w:val="Heading1Char"/>
    <w:uiPriority w:val="9"/>
    <w:qFormat/>
    <w:rsid w:val="005473C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3627C"/>
    <w:pPr>
      <w:keepNext/>
      <w:keepLines/>
      <w:spacing w:before="40"/>
      <w:jc w:val="both"/>
      <w:outlineLvl w:val="1"/>
    </w:pPr>
    <w:rPr>
      <w:rFonts w:eastAsiaTheme="majorEastAsia"/>
      <w:b/>
      <w:color w:val="2E74B5" w:themeColor="accent1" w:themeShade="BF"/>
      <w:sz w:val="28"/>
      <w:szCs w:val="26"/>
      <w:u w:val="single"/>
      <w:lang w:val="en-GB"/>
    </w:rPr>
  </w:style>
  <w:style w:type="paragraph" w:styleId="Heading3">
    <w:name w:val="heading 3"/>
    <w:basedOn w:val="Normal"/>
    <w:next w:val="Normal"/>
    <w:link w:val="Heading3Char"/>
    <w:uiPriority w:val="9"/>
    <w:unhideWhenUsed/>
    <w:qFormat/>
    <w:rsid w:val="00C3627C"/>
    <w:pPr>
      <w:keepNext/>
      <w:keepLines/>
      <w:spacing w:before="40"/>
      <w:jc w:val="both"/>
      <w:outlineLvl w:val="2"/>
    </w:pPr>
    <w:rPr>
      <w:rFonts w:eastAsiaTheme="majorEastAsia"/>
      <w:b/>
      <w:color w:val="1F4D78" w:themeColor="accent1" w:themeShade="7F"/>
      <w:sz w:val="26"/>
      <w:szCs w:val="26"/>
      <w:lang w:val="en-GB"/>
    </w:rPr>
  </w:style>
  <w:style w:type="paragraph" w:styleId="Heading4">
    <w:name w:val="heading 4"/>
    <w:basedOn w:val="Normal"/>
    <w:next w:val="Normal"/>
    <w:link w:val="Heading4Char"/>
    <w:uiPriority w:val="9"/>
    <w:unhideWhenUsed/>
    <w:qFormat/>
    <w:rsid w:val="007D0636"/>
    <w:pPr>
      <w:keepNext/>
      <w:keepLines/>
      <w:spacing w:before="40"/>
      <w:outlineLvl w:val="3"/>
    </w:pPr>
    <w:rPr>
      <w:rFonts w:eastAsiaTheme="majorEastAsia"/>
      <w:i/>
      <w:iCs/>
      <w:color w:val="2E74B5" w:themeColor="accent1" w:themeShade="BF"/>
      <w:u w:val="single"/>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3627C"/>
    <w:rPr>
      <w:rFonts w:ascii="Times New Roman" w:eastAsiaTheme="majorEastAsia" w:hAnsi="Times New Roman" w:cs="Times New Roman"/>
      <w:b/>
      <w:color w:val="2E74B5" w:themeColor="accent1" w:themeShade="BF"/>
      <w:sz w:val="28"/>
      <w:szCs w:val="26"/>
      <w:u w:val="single"/>
      <w:lang w:val="en-GB"/>
    </w:rPr>
  </w:style>
  <w:style w:type="character" w:customStyle="1" w:styleId="Heading3Char">
    <w:name w:val="Heading 3 Char"/>
    <w:basedOn w:val="DefaultParagraphFont"/>
    <w:link w:val="Heading3"/>
    <w:uiPriority w:val="9"/>
    <w:rsid w:val="00C3627C"/>
    <w:rPr>
      <w:rFonts w:ascii="Times New Roman" w:eastAsiaTheme="majorEastAsia" w:hAnsi="Times New Roman" w:cs="Times New Roman"/>
      <w:b/>
      <w:color w:val="1F4D78" w:themeColor="accent1" w:themeShade="7F"/>
      <w:sz w:val="26"/>
      <w:szCs w:val="26"/>
      <w:lang w:val="en-GB"/>
    </w:rPr>
  </w:style>
  <w:style w:type="character" w:customStyle="1" w:styleId="Heading4Char">
    <w:name w:val="Heading 4 Char"/>
    <w:basedOn w:val="DefaultParagraphFont"/>
    <w:link w:val="Heading4"/>
    <w:uiPriority w:val="9"/>
    <w:rsid w:val="007D0636"/>
    <w:rPr>
      <w:rFonts w:ascii="Times New Roman" w:eastAsiaTheme="majorEastAsia" w:hAnsi="Times New Roman" w:cs="Times New Roman"/>
      <w:i/>
      <w:iCs/>
      <w:color w:val="2E74B5" w:themeColor="accent1" w:themeShade="BF"/>
      <w:u w:val="single"/>
      <w:lang w:val="en-GB"/>
    </w:rPr>
  </w:style>
  <w:style w:type="table" w:customStyle="1" w:styleId="TableGrid1">
    <w:name w:val="Table Grid1"/>
    <w:basedOn w:val="TableNormal"/>
    <w:next w:val="TableGrid"/>
    <w:uiPriority w:val="39"/>
    <w:rsid w:val="00462974"/>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2974"/>
    <w:pPr>
      <w:suppressAutoHyphens/>
      <w:spacing w:after="160" w:line="256" w:lineRule="auto"/>
      <w:ind w:left="720"/>
      <w:contextualSpacing/>
    </w:pPr>
    <w:rPr>
      <w:rFonts w:ascii="Calibri" w:eastAsia="WenQuanYi Micro Hei" w:hAnsi="Calibri" w:cs="Calibri"/>
      <w:sz w:val="22"/>
      <w:szCs w:val="22"/>
      <w:lang w:val="en-GB"/>
    </w:rPr>
  </w:style>
  <w:style w:type="paragraph" w:styleId="NoSpacing">
    <w:name w:val="No Spacing"/>
    <w:uiPriority w:val="1"/>
    <w:qFormat/>
    <w:rsid w:val="00462974"/>
    <w:pPr>
      <w:suppressAutoHyphens/>
    </w:pPr>
    <w:rPr>
      <w:rFonts w:ascii="Calibri" w:eastAsia="WenQuanYi Micro Hei" w:hAnsi="Calibri" w:cs="Calibri"/>
      <w:sz w:val="22"/>
      <w:szCs w:val="22"/>
      <w:lang w:val="en-GB"/>
    </w:rPr>
  </w:style>
  <w:style w:type="table" w:styleId="TableGrid">
    <w:name w:val="Table Grid"/>
    <w:basedOn w:val="TableNormal"/>
    <w:uiPriority w:val="39"/>
    <w:rsid w:val="004629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65E87"/>
    <w:rPr>
      <w:color w:val="0563C1" w:themeColor="hyperlink"/>
      <w:u w:val="single"/>
    </w:rPr>
  </w:style>
  <w:style w:type="paragraph" w:styleId="Header">
    <w:name w:val="header"/>
    <w:basedOn w:val="Normal"/>
    <w:link w:val="HeaderChar"/>
    <w:uiPriority w:val="99"/>
    <w:unhideWhenUsed/>
    <w:rsid w:val="00205F29"/>
    <w:pPr>
      <w:tabs>
        <w:tab w:val="center" w:pos="4513"/>
        <w:tab w:val="right" w:pos="9026"/>
      </w:tabs>
    </w:pPr>
  </w:style>
  <w:style w:type="character" w:customStyle="1" w:styleId="HeaderChar">
    <w:name w:val="Header Char"/>
    <w:basedOn w:val="DefaultParagraphFont"/>
    <w:link w:val="Header"/>
    <w:uiPriority w:val="99"/>
    <w:rsid w:val="00205F29"/>
    <w:rPr>
      <w:rFonts w:ascii="Times New Roman" w:hAnsi="Times New Roman" w:cs="Times New Roman"/>
    </w:rPr>
  </w:style>
  <w:style w:type="paragraph" w:styleId="Footer">
    <w:name w:val="footer"/>
    <w:basedOn w:val="Normal"/>
    <w:link w:val="FooterChar"/>
    <w:uiPriority w:val="99"/>
    <w:unhideWhenUsed/>
    <w:rsid w:val="00205F29"/>
    <w:pPr>
      <w:tabs>
        <w:tab w:val="center" w:pos="4513"/>
        <w:tab w:val="right" w:pos="9026"/>
      </w:tabs>
    </w:pPr>
  </w:style>
  <w:style w:type="character" w:customStyle="1" w:styleId="FooterChar">
    <w:name w:val="Footer Char"/>
    <w:basedOn w:val="DefaultParagraphFont"/>
    <w:link w:val="Footer"/>
    <w:uiPriority w:val="99"/>
    <w:rsid w:val="00205F29"/>
    <w:rPr>
      <w:rFonts w:ascii="Times New Roman" w:hAnsi="Times New Roman" w:cs="Times New Roman"/>
    </w:rPr>
  </w:style>
  <w:style w:type="paragraph" w:styleId="BalloonText">
    <w:name w:val="Balloon Text"/>
    <w:basedOn w:val="Normal"/>
    <w:link w:val="BalloonTextChar"/>
    <w:uiPriority w:val="99"/>
    <w:semiHidden/>
    <w:unhideWhenUsed/>
    <w:rsid w:val="00AD0C37"/>
    <w:rPr>
      <w:sz w:val="18"/>
      <w:szCs w:val="18"/>
    </w:rPr>
  </w:style>
  <w:style w:type="character" w:customStyle="1" w:styleId="BalloonTextChar">
    <w:name w:val="Balloon Text Char"/>
    <w:basedOn w:val="DefaultParagraphFont"/>
    <w:link w:val="BalloonText"/>
    <w:uiPriority w:val="99"/>
    <w:semiHidden/>
    <w:rsid w:val="00AD0C37"/>
    <w:rPr>
      <w:rFonts w:ascii="Times New Roman" w:hAnsi="Times New Roman" w:cs="Times New Roman"/>
      <w:sz w:val="18"/>
      <w:szCs w:val="18"/>
    </w:rPr>
  </w:style>
  <w:style w:type="paragraph" w:styleId="DocumentMap">
    <w:name w:val="Document Map"/>
    <w:basedOn w:val="Normal"/>
    <w:link w:val="DocumentMapChar"/>
    <w:uiPriority w:val="99"/>
    <w:semiHidden/>
    <w:unhideWhenUsed/>
    <w:rsid w:val="007B397E"/>
  </w:style>
  <w:style w:type="character" w:customStyle="1" w:styleId="DocumentMapChar">
    <w:name w:val="Document Map Char"/>
    <w:basedOn w:val="DefaultParagraphFont"/>
    <w:link w:val="DocumentMap"/>
    <w:uiPriority w:val="99"/>
    <w:semiHidden/>
    <w:rsid w:val="007B397E"/>
    <w:rPr>
      <w:rFonts w:ascii="Times New Roman" w:hAnsi="Times New Roman" w:cs="Times New Roman"/>
    </w:rPr>
  </w:style>
  <w:style w:type="paragraph" w:styleId="Revision">
    <w:name w:val="Revision"/>
    <w:hidden/>
    <w:uiPriority w:val="99"/>
    <w:semiHidden/>
    <w:rsid w:val="007B397E"/>
    <w:rPr>
      <w:rFonts w:ascii="Times New Roman" w:hAnsi="Times New Roman" w:cs="Times New Roman"/>
    </w:rPr>
  </w:style>
  <w:style w:type="character" w:styleId="FollowedHyperlink">
    <w:name w:val="FollowedHyperlink"/>
    <w:basedOn w:val="DefaultParagraphFont"/>
    <w:uiPriority w:val="99"/>
    <w:semiHidden/>
    <w:unhideWhenUsed/>
    <w:rsid w:val="00866202"/>
    <w:rPr>
      <w:color w:val="954F72" w:themeColor="followedHyperlink"/>
      <w:u w:val="single"/>
    </w:rPr>
  </w:style>
  <w:style w:type="character" w:customStyle="1" w:styleId="name">
    <w:name w:val="name"/>
    <w:basedOn w:val="DefaultParagraphFont"/>
    <w:rsid w:val="0032025D"/>
  </w:style>
  <w:style w:type="character" w:styleId="CommentReference">
    <w:name w:val="annotation reference"/>
    <w:basedOn w:val="DefaultParagraphFont"/>
    <w:uiPriority w:val="99"/>
    <w:semiHidden/>
    <w:unhideWhenUsed/>
    <w:rsid w:val="00D5098E"/>
    <w:rPr>
      <w:sz w:val="18"/>
      <w:szCs w:val="18"/>
    </w:rPr>
  </w:style>
  <w:style w:type="paragraph" w:styleId="CommentText">
    <w:name w:val="annotation text"/>
    <w:basedOn w:val="Normal"/>
    <w:link w:val="CommentTextChar"/>
    <w:uiPriority w:val="99"/>
    <w:semiHidden/>
    <w:unhideWhenUsed/>
    <w:rsid w:val="00D5098E"/>
  </w:style>
  <w:style w:type="character" w:customStyle="1" w:styleId="CommentTextChar">
    <w:name w:val="Comment Text Char"/>
    <w:basedOn w:val="DefaultParagraphFont"/>
    <w:link w:val="CommentText"/>
    <w:uiPriority w:val="99"/>
    <w:semiHidden/>
    <w:rsid w:val="00D5098E"/>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D5098E"/>
    <w:rPr>
      <w:b/>
      <w:bCs/>
      <w:sz w:val="20"/>
      <w:szCs w:val="20"/>
    </w:rPr>
  </w:style>
  <w:style w:type="character" w:customStyle="1" w:styleId="CommentSubjectChar">
    <w:name w:val="Comment Subject Char"/>
    <w:basedOn w:val="CommentTextChar"/>
    <w:link w:val="CommentSubject"/>
    <w:uiPriority w:val="99"/>
    <w:semiHidden/>
    <w:rsid w:val="00D5098E"/>
    <w:rPr>
      <w:rFonts w:ascii="Times New Roman" w:hAnsi="Times New Roman" w:cs="Times New Roman"/>
      <w:b/>
      <w:bCs/>
      <w:sz w:val="20"/>
      <w:szCs w:val="20"/>
    </w:rPr>
  </w:style>
  <w:style w:type="character" w:customStyle="1" w:styleId="Mention1">
    <w:name w:val="Mention1"/>
    <w:basedOn w:val="DefaultParagraphFont"/>
    <w:uiPriority w:val="99"/>
    <w:semiHidden/>
    <w:unhideWhenUsed/>
    <w:rsid w:val="0033640E"/>
    <w:rPr>
      <w:color w:val="2B579A"/>
      <w:shd w:val="clear" w:color="auto" w:fill="E6E6E6"/>
    </w:rPr>
  </w:style>
  <w:style w:type="character" w:customStyle="1" w:styleId="Heading1Char">
    <w:name w:val="Heading 1 Char"/>
    <w:basedOn w:val="DefaultParagraphFont"/>
    <w:link w:val="Heading1"/>
    <w:uiPriority w:val="9"/>
    <w:rsid w:val="005473C9"/>
    <w:rPr>
      <w:rFonts w:asciiTheme="majorHAnsi" w:eastAsiaTheme="majorEastAsia" w:hAnsiTheme="majorHAnsi" w:cstheme="majorBidi"/>
      <w:color w:val="2E74B5" w:themeColor="accent1" w:themeShade="BF"/>
      <w:sz w:val="32"/>
      <w:szCs w:val="32"/>
    </w:rPr>
  </w:style>
  <w:style w:type="character" w:customStyle="1" w:styleId="highlight">
    <w:name w:val="highlight"/>
    <w:basedOn w:val="DefaultParagraphFont"/>
    <w:rsid w:val="00C46B36"/>
  </w:style>
  <w:style w:type="paragraph" w:customStyle="1" w:styleId="EndNoteBibliographyTitle">
    <w:name w:val="EndNote Bibliography Title"/>
    <w:basedOn w:val="Normal"/>
    <w:link w:val="EndNoteBibliographyTitleChar"/>
    <w:rsid w:val="008C468D"/>
    <w:pPr>
      <w:jc w:val="center"/>
    </w:pPr>
    <w:rPr>
      <w:noProof/>
    </w:rPr>
  </w:style>
  <w:style w:type="character" w:customStyle="1" w:styleId="EndNoteBibliographyTitleChar">
    <w:name w:val="EndNote Bibliography Title Char"/>
    <w:basedOn w:val="DefaultParagraphFont"/>
    <w:link w:val="EndNoteBibliographyTitle"/>
    <w:rsid w:val="008C468D"/>
    <w:rPr>
      <w:rFonts w:ascii="Times New Roman" w:hAnsi="Times New Roman" w:cs="Times New Roman"/>
      <w:noProof/>
    </w:rPr>
  </w:style>
  <w:style w:type="paragraph" w:styleId="NormalWeb">
    <w:name w:val="Normal (Web)"/>
    <w:basedOn w:val="Normal"/>
    <w:uiPriority w:val="99"/>
    <w:semiHidden/>
    <w:unhideWhenUsed/>
    <w:rsid w:val="00A31DDF"/>
    <w:pPr>
      <w:spacing w:before="100" w:beforeAutospacing="1" w:after="100" w:afterAutospacing="1"/>
    </w:pPr>
    <w:rPr>
      <w:rFonts w:eastAsia="Times New Roman"/>
      <w:lang w:val="en-GB" w:eastAsia="en-GB"/>
    </w:rPr>
  </w:style>
  <w:style w:type="paragraph" w:styleId="FootnoteText">
    <w:name w:val="footnote text"/>
    <w:basedOn w:val="Normal"/>
    <w:link w:val="FootnoteTextChar"/>
    <w:uiPriority w:val="99"/>
    <w:semiHidden/>
    <w:unhideWhenUsed/>
    <w:rsid w:val="00117BA4"/>
    <w:rPr>
      <w:sz w:val="20"/>
      <w:szCs w:val="20"/>
    </w:rPr>
  </w:style>
  <w:style w:type="character" w:customStyle="1" w:styleId="FootnoteTextChar">
    <w:name w:val="Footnote Text Char"/>
    <w:basedOn w:val="DefaultParagraphFont"/>
    <w:link w:val="FootnoteText"/>
    <w:uiPriority w:val="99"/>
    <w:semiHidden/>
    <w:rsid w:val="00117BA4"/>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117BA4"/>
    <w:rPr>
      <w:vertAlign w:val="superscript"/>
    </w:rPr>
  </w:style>
  <w:style w:type="character" w:customStyle="1" w:styleId="apple-converted-space">
    <w:name w:val="apple-converted-space"/>
    <w:basedOn w:val="DefaultParagraphFont"/>
    <w:rsid w:val="006C17A6"/>
  </w:style>
  <w:style w:type="character" w:styleId="UnresolvedMention">
    <w:name w:val="Unresolved Mention"/>
    <w:basedOn w:val="DefaultParagraphFont"/>
    <w:uiPriority w:val="99"/>
    <w:semiHidden/>
    <w:unhideWhenUsed/>
    <w:rsid w:val="005F0038"/>
    <w:rPr>
      <w:color w:val="605E5C"/>
      <w:shd w:val="clear" w:color="auto" w:fill="E1DFDD"/>
    </w:rPr>
  </w:style>
  <w:style w:type="table" w:customStyle="1" w:styleId="TableGrid2">
    <w:name w:val="Table Grid2"/>
    <w:basedOn w:val="TableNormal"/>
    <w:next w:val="TableGrid"/>
    <w:uiPriority w:val="59"/>
    <w:rsid w:val="00DC306B"/>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DC306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45888">
      <w:bodyDiv w:val="1"/>
      <w:marLeft w:val="0"/>
      <w:marRight w:val="0"/>
      <w:marTop w:val="0"/>
      <w:marBottom w:val="0"/>
      <w:divBdr>
        <w:top w:val="none" w:sz="0" w:space="0" w:color="auto"/>
        <w:left w:val="none" w:sz="0" w:space="0" w:color="auto"/>
        <w:bottom w:val="none" w:sz="0" w:space="0" w:color="auto"/>
        <w:right w:val="none" w:sz="0" w:space="0" w:color="auto"/>
      </w:divBdr>
      <w:divsChild>
        <w:div w:id="1723406981">
          <w:marLeft w:val="0"/>
          <w:marRight w:val="1"/>
          <w:marTop w:val="0"/>
          <w:marBottom w:val="0"/>
          <w:divBdr>
            <w:top w:val="none" w:sz="0" w:space="0" w:color="auto"/>
            <w:left w:val="none" w:sz="0" w:space="0" w:color="auto"/>
            <w:bottom w:val="none" w:sz="0" w:space="0" w:color="auto"/>
            <w:right w:val="none" w:sz="0" w:space="0" w:color="auto"/>
          </w:divBdr>
          <w:divsChild>
            <w:div w:id="499001012">
              <w:marLeft w:val="0"/>
              <w:marRight w:val="0"/>
              <w:marTop w:val="0"/>
              <w:marBottom w:val="0"/>
              <w:divBdr>
                <w:top w:val="none" w:sz="0" w:space="0" w:color="auto"/>
                <w:left w:val="none" w:sz="0" w:space="0" w:color="auto"/>
                <w:bottom w:val="none" w:sz="0" w:space="0" w:color="auto"/>
                <w:right w:val="none" w:sz="0" w:space="0" w:color="auto"/>
              </w:divBdr>
              <w:divsChild>
                <w:div w:id="1088576366">
                  <w:marLeft w:val="0"/>
                  <w:marRight w:val="1"/>
                  <w:marTop w:val="0"/>
                  <w:marBottom w:val="0"/>
                  <w:divBdr>
                    <w:top w:val="none" w:sz="0" w:space="0" w:color="auto"/>
                    <w:left w:val="none" w:sz="0" w:space="0" w:color="auto"/>
                    <w:bottom w:val="none" w:sz="0" w:space="0" w:color="auto"/>
                    <w:right w:val="none" w:sz="0" w:space="0" w:color="auto"/>
                  </w:divBdr>
                  <w:divsChild>
                    <w:div w:id="93326729">
                      <w:marLeft w:val="0"/>
                      <w:marRight w:val="0"/>
                      <w:marTop w:val="0"/>
                      <w:marBottom w:val="0"/>
                      <w:divBdr>
                        <w:top w:val="none" w:sz="0" w:space="0" w:color="auto"/>
                        <w:left w:val="none" w:sz="0" w:space="0" w:color="auto"/>
                        <w:bottom w:val="none" w:sz="0" w:space="0" w:color="auto"/>
                        <w:right w:val="none" w:sz="0" w:space="0" w:color="auto"/>
                      </w:divBdr>
                      <w:divsChild>
                        <w:div w:id="616958873">
                          <w:marLeft w:val="0"/>
                          <w:marRight w:val="0"/>
                          <w:marTop w:val="0"/>
                          <w:marBottom w:val="0"/>
                          <w:divBdr>
                            <w:top w:val="none" w:sz="0" w:space="0" w:color="auto"/>
                            <w:left w:val="none" w:sz="0" w:space="0" w:color="auto"/>
                            <w:bottom w:val="none" w:sz="0" w:space="0" w:color="auto"/>
                            <w:right w:val="none" w:sz="0" w:space="0" w:color="auto"/>
                          </w:divBdr>
                          <w:divsChild>
                            <w:div w:id="1512183140">
                              <w:marLeft w:val="0"/>
                              <w:marRight w:val="0"/>
                              <w:marTop w:val="120"/>
                              <w:marBottom w:val="360"/>
                              <w:divBdr>
                                <w:top w:val="none" w:sz="0" w:space="0" w:color="auto"/>
                                <w:left w:val="none" w:sz="0" w:space="0" w:color="auto"/>
                                <w:bottom w:val="none" w:sz="0" w:space="0" w:color="auto"/>
                                <w:right w:val="none" w:sz="0" w:space="0" w:color="auto"/>
                              </w:divBdr>
                              <w:divsChild>
                                <w:div w:id="4403709">
                                  <w:marLeft w:val="0"/>
                                  <w:marRight w:val="0"/>
                                  <w:marTop w:val="0"/>
                                  <w:marBottom w:val="0"/>
                                  <w:divBdr>
                                    <w:top w:val="none" w:sz="0" w:space="0" w:color="auto"/>
                                    <w:left w:val="none" w:sz="0" w:space="0" w:color="auto"/>
                                    <w:bottom w:val="none" w:sz="0" w:space="0" w:color="auto"/>
                                    <w:right w:val="none" w:sz="0" w:space="0" w:color="auto"/>
                                  </w:divBdr>
                                </w:div>
                                <w:div w:id="1018123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60152">
      <w:bodyDiv w:val="1"/>
      <w:marLeft w:val="0"/>
      <w:marRight w:val="0"/>
      <w:marTop w:val="0"/>
      <w:marBottom w:val="0"/>
      <w:divBdr>
        <w:top w:val="none" w:sz="0" w:space="0" w:color="auto"/>
        <w:left w:val="none" w:sz="0" w:space="0" w:color="auto"/>
        <w:bottom w:val="none" w:sz="0" w:space="0" w:color="auto"/>
        <w:right w:val="none" w:sz="0" w:space="0" w:color="auto"/>
      </w:divBdr>
    </w:div>
    <w:div w:id="43606126">
      <w:bodyDiv w:val="1"/>
      <w:marLeft w:val="0"/>
      <w:marRight w:val="0"/>
      <w:marTop w:val="0"/>
      <w:marBottom w:val="0"/>
      <w:divBdr>
        <w:top w:val="none" w:sz="0" w:space="0" w:color="auto"/>
        <w:left w:val="none" w:sz="0" w:space="0" w:color="auto"/>
        <w:bottom w:val="none" w:sz="0" w:space="0" w:color="auto"/>
        <w:right w:val="none" w:sz="0" w:space="0" w:color="auto"/>
      </w:divBdr>
    </w:div>
    <w:div w:id="62067202">
      <w:bodyDiv w:val="1"/>
      <w:marLeft w:val="0"/>
      <w:marRight w:val="0"/>
      <w:marTop w:val="0"/>
      <w:marBottom w:val="0"/>
      <w:divBdr>
        <w:top w:val="none" w:sz="0" w:space="0" w:color="auto"/>
        <w:left w:val="none" w:sz="0" w:space="0" w:color="auto"/>
        <w:bottom w:val="none" w:sz="0" w:space="0" w:color="auto"/>
        <w:right w:val="none" w:sz="0" w:space="0" w:color="auto"/>
      </w:divBdr>
      <w:divsChild>
        <w:div w:id="177548968">
          <w:marLeft w:val="446"/>
          <w:marRight w:val="0"/>
          <w:marTop w:val="0"/>
          <w:marBottom w:val="0"/>
          <w:divBdr>
            <w:top w:val="none" w:sz="0" w:space="0" w:color="auto"/>
            <w:left w:val="none" w:sz="0" w:space="0" w:color="auto"/>
            <w:bottom w:val="none" w:sz="0" w:space="0" w:color="auto"/>
            <w:right w:val="none" w:sz="0" w:space="0" w:color="auto"/>
          </w:divBdr>
        </w:div>
        <w:div w:id="2116825769">
          <w:marLeft w:val="446"/>
          <w:marRight w:val="0"/>
          <w:marTop w:val="0"/>
          <w:marBottom w:val="0"/>
          <w:divBdr>
            <w:top w:val="none" w:sz="0" w:space="0" w:color="auto"/>
            <w:left w:val="none" w:sz="0" w:space="0" w:color="auto"/>
            <w:bottom w:val="none" w:sz="0" w:space="0" w:color="auto"/>
            <w:right w:val="none" w:sz="0" w:space="0" w:color="auto"/>
          </w:divBdr>
        </w:div>
        <w:div w:id="1683046453">
          <w:marLeft w:val="446"/>
          <w:marRight w:val="0"/>
          <w:marTop w:val="0"/>
          <w:marBottom w:val="0"/>
          <w:divBdr>
            <w:top w:val="none" w:sz="0" w:space="0" w:color="auto"/>
            <w:left w:val="none" w:sz="0" w:space="0" w:color="auto"/>
            <w:bottom w:val="none" w:sz="0" w:space="0" w:color="auto"/>
            <w:right w:val="none" w:sz="0" w:space="0" w:color="auto"/>
          </w:divBdr>
        </w:div>
        <w:div w:id="83697112">
          <w:marLeft w:val="446"/>
          <w:marRight w:val="0"/>
          <w:marTop w:val="0"/>
          <w:marBottom w:val="0"/>
          <w:divBdr>
            <w:top w:val="none" w:sz="0" w:space="0" w:color="auto"/>
            <w:left w:val="none" w:sz="0" w:space="0" w:color="auto"/>
            <w:bottom w:val="none" w:sz="0" w:space="0" w:color="auto"/>
            <w:right w:val="none" w:sz="0" w:space="0" w:color="auto"/>
          </w:divBdr>
        </w:div>
      </w:divsChild>
    </w:div>
    <w:div w:id="212349783">
      <w:bodyDiv w:val="1"/>
      <w:marLeft w:val="0"/>
      <w:marRight w:val="0"/>
      <w:marTop w:val="0"/>
      <w:marBottom w:val="0"/>
      <w:divBdr>
        <w:top w:val="none" w:sz="0" w:space="0" w:color="auto"/>
        <w:left w:val="none" w:sz="0" w:space="0" w:color="auto"/>
        <w:bottom w:val="none" w:sz="0" w:space="0" w:color="auto"/>
        <w:right w:val="none" w:sz="0" w:space="0" w:color="auto"/>
      </w:divBdr>
    </w:div>
    <w:div w:id="264000111">
      <w:bodyDiv w:val="1"/>
      <w:marLeft w:val="0"/>
      <w:marRight w:val="0"/>
      <w:marTop w:val="0"/>
      <w:marBottom w:val="0"/>
      <w:divBdr>
        <w:top w:val="none" w:sz="0" w:space="0" w:color="auto"/>
        <w:left w:val="none" w:sz="0" w:space="0" w:color="auto"/>
        <w:bottom w:val="none" w:sz="0" w:space="0" w:color="auto"/>
        <w:right w:val="none" w:sz="0" w:space="0" w:color="auto"/>
      </w:divBdr>
    </w:div>
    <w:div w:id="267391549">
      <w:bodyDiv w:val="1"/>
      <w:marLeft w:val="0"/>
      <w:marRight w:val="0"/>
      <w:marTop w:val="0"/>
      <w:marBottom w:val="0"/>
      <w:divBdr>
        <w:top w:val="none" w:sz="0" w:space="0" w:color="auto"/>
        <w:left w:val="none" w:sz="0" w:space="0" w:color="auto"/>
        <w:bottom w:val="none" w:sz="0" w:space="0" w:color="auto"/>
        <w:right w:val="none" w:sz="0" w:space="0" w:color="auto"/>
      </w:divBdr>
    </w:div>
    <w:div w:id="274406362">
      <w:bodyDiv w:val="1"/>
      <w:marLeft w:val="0"/>
      <w:marRight w:val="0"/>
      <w:marTop w:val="0"/>
      <w:marBottom w:val="0"/>
      <w:divBdr>
        <w:top w:val="none" w:sz="0" w:space="0" w:color="auto"/>
        <w:left w:val="none" w:sz="0" w:space="0" w:color="auto"/>
        <w:bottom w:val="none" w:sz="0" w:space="0" w:color="auto"/>
        <w:right w:val="none" w:sz="0" w:space="0" w:color="auto"/>
      </w:divBdr>
    </w:div>
    <w:div w:id="386295856">
      <w:bodyDiv w:val="1"/>
      <w:marLeft w:val="0"/>
      <w:marRight w:val="0"/>
      <w:marTop w:val="0"/>
      <w:marBottom w:val="0"/>
      <w:divBdr>
        <w:top w:val="none" w:sz="0" w:space="0" w:color="auto"/>
        <w:left w:val="none" w:sz="0" w:space="0" w:color="auto"/>
        <w:bottom w:val="none" w:sz="0" w:space="0" w:color="auto"/>
        <w:right w:val="none" w:sz="0" w:space="0" w:color="auto"/>
      </w:divBdr>
    </w:div>
    <w:div w:id="741684409">
      <w:bodyDiv w:val="1"/>
      <w:marLeft w:val="0"/>
      <w:marRight w:val="0"/>
      <w:marTop w:val="0"/>
      <w:marBottom w:val="0"/>
      <w:divBdr>
        <w:top w:val="none" w:sz="0" w:space="0" w:color="auto"/>
        <w:left w:val="none" w:sz="0" w:space="0" w:color="auto"/>
        <w:bottom w:val="none" w:sz="0" w:space="0" w:color="auto"/>
        <w:right w:val="none" w:sz="0" w:space="0" w:color="auto"/>
      </w:divBdr>
    </w:div>
    <w:div w:id="928541969">
      <w:bodyDiv w:val="1"/>
      <w:marLeft w:val="0"/>
      <w:marRight w:val="0"/>
      <w:marTop w:val="0"/>
      <w:marBottom w:val="0"/>
      <w:divBdr>
        <w:top w:val="none" w:sz="0" w:space="0" w:color="auto"/>
        <w:left w:val="none" w:sz="0" w:space="0" w:color="auto"/>
        <w:bottom w:val="none" w:sz="0" w:space="0" w:color="auto"/>
        <w:right w:val="none" w:sz="0" w:space="0" w:color="auto"/>
      </w:divBdr>
    </w:div>
    <w:div w:id="1278179546">
      <w:bodyDiv w:val="1"/>
      <w:marLeft w:val="0"/>
      <w:marRight w:val="0"/>
      <w:marTop w:val="0"/>
      <w:marBottom w:val="0"/>
      <w:divBdr>
        <w:top w:val="none" w:sz="0" w:space="0" w:color="auto"/>
        <w:left w:val="none" w:sz="0" w:space="0" w:color="auto"/>
        <w:bottom w:val="none" w:sz="0" w:space="0" w:color="auto"/>
        <w:right w:val="none" w:sz="0" w:space="0" w:color="auto"/>
      </w:divBdr>
    </w:div>
    <w:div w:id="1324628124">
      <w:bodyDiv w:val="1"/>
      <w:marLeft w:val="0"/>
      <w:marRight w:val="0"/>
      <w:marTop w:val="0"/>
      <w:marBottom w:val="0"/>
      <w:divBdr>
        <w:top w:val="none" w:sz="0" w:space="0" w:color="auto"/>
        <w:left w:val="none" w:sz="0" w:space="0" w:color="auto"/>
        <w:bottom w:val="none" w:sz="0" w:space="0" w:color="auto"/>
        <w:right w:val="none" w:sz="0" w:space="0" w:color="auto"/>
      </w:divBdr>
    </w:div>
    <w:div w:id="1411586722">
      <w:bodyDiv w:val="1"/>
      <w:marLeft w:val="0"/>
      <w:marRight w:val="0"/>
      <w:marTop w:val="0"/>
      <w:marBottom w:val="0"/>
      <w:divBdr>
        <w:top w:val="none" w:sz="0" w:space="0" w:color="auto"/>
        <w:left w:val="none" w:sz="0" w:space="0" w:color="auto"/>
        <w:bottom w:val="none" w:sz="0" w:space="0" w:color="auto"/>
        <w:right w:val="none" w:sz="0" w:space="0" w:color="auto"/>
      </w:divBdr>
      <w:divsChild>
        <w:div w:id="461921742">
          <w:marLeft w:val="0"/>
          <w:marRight w:val="0"/>
          <w:marTop w:val="0"/>
          <w:marBottom w:val="0"/>
          <w:divBdr>
            <w:top w:val="none" w:sz="0" w:space="0" w:color="auto"/>
            <w:left w:val="none" w:sz="0" w:space="0" w:color="auto"/>
            <w:bottom w:val="none" w:sz="0" w:space="0" w:color="auto"/>
            <w:right w:val="none" w:sz="0" w:space="0" w:color="auto"/>
          </w:divBdr>
          <w:divsChild>
            <w:div w:id="656805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3621834">
      <w:bodyDiv w:val="1"/>
      <w:marLeft w:val="0"/>
      <w:marRight w:val="0"/>
      <w:marTop w:val="0"/>
      <w:marBottom w:val="0"/>
      <w:divBdr>
        <w:top w:val="none" w:sz="0" w:space="0" w:color="auto"/>
        <w:left w:val="none" w:sz="0" w:space="0" w:color="auto"/>
        <w:bottom w:val="none" w:sz="0" w:space="0" w:color="auto"/>
        <w:right w:val="none" w:sz="0" w:space="0" w:color="auto"/>
      </w:divBdr>
      <w:divsChild>
        <w:div w:id="255288136">
          <w:marLeft w:val="0"/>
          <w:marRight w:val="0"/>
          <w:marTop w:val="0"/>
          <w:marBottom w:val="0"/>
          <w:divBdr>
            <w:top w:val="none" w:sz="0" w:space="0" w:color="auto"/>
            <w:left w:val="none" w:sz="0" w:space="0" w:color="auto"/>
            <w:bottom w:val="none" w:sz="0" w:space="0" w:color="auto"/>
            <w:right w:val="none" w:sz="0" w:space="0" w:color="auto"/>
          </w:divBdr>
          <w:divsChild>
            <w:div w:id="689331417">
              <w:marLeft w:val="0"/>
              <w:marRight w:val="0"/>
              <w:marTop w:val="0"/>
              <w:marBottom w:val="0"/>
              <w:divBdr>
                <w:top w:val="none" w:sz="0" w:space="0" w:color="auto"/>
                <w:left w:val="none" w:sz="0" w:space="0" w:color="auto"/>
                <w:bottom w:val="none" w:sz="0" w:space="0" w:color="auto"/>
                <w:right w:val="none" w:sz="0" w:space="0" w:color="auto"/>
              </w:divBdr>
              <w:divsChild>
                <w:div w:id="1358847097">
                  <w:marLeft w:val="0"/>
                  <w:marRight w:val="0"/>
                  <w:marTop w:val="0"/>
                  <w:marBottom w:val="0"/>
                  <w:divBdr>
                    <w:top w:val="none" w:sz="0" w:space="0" w:color="auto"/>
                    <w:left w:val="none" w:sz="0" w:space="0" w:color="auto"/>
                    <w:bottom w:val="none" w:sz="0" w:space="0" w:color="auto"/>
                    <w:right w:val="none" w:sz="0" w:space="0" w:color="auto"/>
                  </w:divBdr>
                  <w:divsChild>
                    <w:div w:id="1534532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843044">
      <w:bodyDiv w:val="1"/>
      <w:marLeft w:val="0"/>
      <w:marRight w:val="0"/>
      <w:marTop w:val="0"/>
      <w:marBottom w:val="0"/>
      <w:divBdr>
        <w:top w:val="none" w:sz="0" w:space="0" w:color="auto"/>
        <w:left w:val="none" w:sz="0" w:space="0" w:color="auto"/>
        <w:bottom w:val="none" w:sz="0" w:space="0" w:color="auto"/>
        <w:right w:val="none" w:sz="0" w:space="0" w:color="auto"/>
      </w:divBdr>
    </w:div>
    <w:div w:id="1706129137">
      <w:bodyDiv w:val="1"/>
      <w:marLeft w:val="0"/>
      <w:marRight w:val="0"/>
      <w:marTop w:val="0"/>
      <w:marBottom w:val="0"/>
      <w:divBdr>
        <w:top w:val="none" w:sz="0" w:space="0" w:color="auto"/>
        <w:left w:val="none" w:sz="0" w:space="0" w:color="auto"/>
        <w:bottom w:val="none" w:sz="0" w:space="0" w:color="auto"/>
        <w:right w:val="none" w:sz="0" w:space="0" w:color="auto"/>
      </w:divBdr>
    </w:div>
    <w:div w:id="1796677986">
      <w:bodyDiv w:val="1"/>
      <w:marLeft w:val="0"/>
      <w:marRight w:val="0"/>
      <w:marTop w:val="0"/>
      <w:marBottom w:val="0"/>
      <w:divBdr>
        <w:top w:val="none" w:sz="0" w:space="0" w:color="auto"/>
        <w:left w:val="none" w:sz="0" w:space="0" w:color="auto"/>
        <w:bottom w:val="none" w:sz="0" w:space="0" w:color="auto"/>
        <w:right w:val="none" w:sz="0" w:space="0" w:color="auto"/>
      </w:divBdr>
    </w:div>
    <w:div w:id="1847478177">
      <w:bodyDiv w:val="1"/>
      <w:marLeft w:val="0"/>
      <w:marRight w:val="0"/>
      <w:marTop w:val="0"/>
      <w:marBottom w:val="0"/>
      <w:divBdr>
        <w:top w:val="none" w:sz="0" w:space="0" w:color="auto"/>
        <w:left w:val="none" w:sz="0" w:space="0" w:color="auto"/>
        <w:bottom w:val="none" w:sz="0" w:space="0" w:color="auto"/>
        <w:right w:val="none" w:sz="0" w:space="0" w:color="auto"/>
      </w:divBdr>
      <w:divsChild>
        <w:div w:id="233901194">
          <w:marLeft w:val="446"/>
          <w:marRight w:val="0"/>
          <w:marTop w:val="0"/>
          <w:marBottom w:val="0"/>
          <w:divBdr>
            <w:top w:val="none" w:sz="0" w:space="0" w:color="auto"/>
            <w:left w:val="none" w:sz="0" w:space="0" w:color="auto"/>
            <w:bottom w:val="none" w:sz="0" w:space="0" w:color="auto"/>
            <w:right w:val="none" w:sz="0" w:space="0" w:color="auto"/>
          </w:divBdr>
        </w:div>
        <w:div w:id="574582913">
          <w:marLeft w:val="446"/>
          <w:marRight w:val="0"/>
          <w:marTop w:val="0"/>
          <w:marBottom w:val="0"/>
          <w:divBdr>
            <w:top w:val="none" w:sz="0" w:space="0" w:color="auto"/>
            <w:left w:val="none" w:sz="0" w:space="0" w:color="auto"/>
            <w:bottom w:val="none" w:sz="0" w:space="0" w:color="auto"/>
            <w:right w:val="none" w:sz="0" w:space="0" w:color="auto"/>
          </w:divBdr>
        </w:div>
        <w:div w:id="750273844">
          <w:marLeft w:val="446"/>
          <w:marRight w:val="0"/>
          <w:marTop w:val="0"/>
          <w:marBottom w:val="0"/>
          <w:divBdr>
            <w:top w:val="none" w:sz="0" w:space="0" w:color="auto"/>
            <w:left w:val="none" w:sz="0" w:space="0" w:color="auto"/>
            <w:bottom w:val="none" w:sz="0" w:space="0" w:color="auto"/>
            <w:right w:val="none" w:sz="0" w:space="0" w:color="auto"/>
          </w:divBdr>
        </w:div>
      </w:divsChild>
    </w:div>
    <w:div w:id="1848980921">
      <w:bodyDiv w:val="1"/>
      <w:marLeft w:val="0"/>
      <w:marRight w:val="0"/>
      <w:marTop w:val="0"/>
      <w:marBottom w:val="0"/>
      <w:divBdr>
        <w:top w:val="none" w:sz="0" w:space="0" w:color="auto"/>
        <w:left w:val="none" w:sz="0" w:space="0" w:color="auto"/>
        <w:bottom w:val="none" w:sz="0" w:space="0" w:color="auto"/>
        <w:right w:val="none" w:sz="0" w:space="0" w:color="auto"/>
      </w:divBdr>
    </w:div>
    <w:div w:id="1851599529">
      <w:bodyDiv w:val="1"/>
      <w:marLeft w:val="0"/>
      <w:marRight w:val="0"/>
      <w:marTop w:val="0"/>
      <w:marBottom w:val="0"/>
      <w:divBdr>
        <w:top w:val="none" w:sz="0" w:space="0" w:color="auto"/>
        <w:left w:val="none" w:sz="0" w:space="0" w:color="auto"/>
        <w:bottom w:val="none" w:sz="0" w:space="0" w:color="auto"/>
        <w:right w:val="none" w:sz="0" w:space="0" w:color="auto"/>
      </w:divBdr>
    </w:div>
    <w:div w:id="1879008526">
      <w:bodyDiv w:val="1"/>
      <w:marLeft w:val="0"/>
      <w:marRight w:val="0"/>
      <w:marTop w:val="0"/>
      <w:marBottom w:val="0"/>
      <w:divBdr>
        <w:top w:val="none" w:sz="0" w:space="0" w:color="auto"/>
        <w:left w:val="none" w:sz="0" w:space="0" w:color="auto"/>
        <w:bottom w:val="none" w:sz="0" w:space="0" w:color="auto"/>
        <w:right w:val="none" w:sz="0" w:space="0" w:color="auto"/>
      </w:divBdr>
    </w:div>
    <w:div w:id="2034645351">
      <w:bodyDiv w:val="1"/>
      <w:marLeft w:val="0"/>
      <w:marRight w:val="0"/>
      <w:marTop w:val="0"/>
      <w:marBottom w:val="0"/>
      <w:divBdr>
        <w:top w:val="none" w:sz="0" w:space="0" w:color="auto"/>
        <w:left w:val="none" w:sz="0" w:space="0" w:color="auto"/>
        <w:bottom w:val="none" w:sz="0" w:space="0" w:color="auto"/>
        <w:right w:val="none" w:sz="0" w:space="0" w:color="auto"/>
      </w:divBdr>
    </w:div>
    <w:div w:id="2037198513">
      <w:bodyDiv w:val="1"/>
      <w:marLeft w:val="0"/>
      <w:marRight w:val="0"/>
      <w:marTop w:val="0"/>
      <w:marBottom w:val="0"/>
      <w:divBdr>
        <w:top w:val="none" w:sz="0" w:space="0" w:color="auto"/>
        <w:left w:val="none" w:sz="0" w:space="0" w:color="auto"/>
        <w:bottom w:val="none" w:sz="0" w:space="0" w:color="auto"/>
        <w:right w:val="none" w:sz="0" w:space="0" w:color="auto"/>
      </w:divBdr>
      <w:divsChild>
        <w:div w:id="1520779942">
          <w:marLeft w:val="0"/>
          <w:marRight w:val="0"/>
          <w:marTop w:val="0"/>
          <w:marBottom w:val="0"/>
          <w:divBdr>
            <w:top w:val="none" w:sz="0" w:space="0" w:color="auto"/>
            <w:left w:val="none" w:sz="0" w:space="0" w:color="auto"/>
            <w:bottom w:val="none" w:sz="0" w:space="0" w:color="auto"/>
            <w:right w:val="none" w:sz="0" w:space="0" w:color="auto"/>
          </w:divBdr>
          <w:divsChild>
            <w:div w:id="86850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mes.garrard@rdm.ox.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E5ADD0-C876-CD44-A5CA-D32BBEE37A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48631</Words>
  <Characters>277197</Characters>
  <Application>Microsoft Office Word</Application>
  <DocSecurity>0</DocSecurity>
  <Lines>2309</Lines>
  <Paragraphs>650</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325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M&amp;T Services</dc:creator>
  <cp:lastModifiedBy>James Garrard</cp:lastModifiedBy>
  <cp:revision>2</cp:revision>
  <cp:lastPrinted>2018-08-16T09:58:00Z</cp:lastPrinted>
  <dcterms:created xsi:type="dcterms:W3CDTF">2019-03-19T17:09:00Z</dcterms:created>
  <dcterms:modified xsi:type="dcterms:W3CDTF">2019-03-19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b2365bb-4bf5-3cc8-ba08-5c5bab2e3de4</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rchives-of-gerontology-and-geriatrics</vt:lpwstr>
  </property>
  <property fmtid="{D5CDD505-2E9C-101B-9397-08002B2CF9AE}" pid="11" name="Mendeley Recent Style Name 3_1">
    <vt:lpwstr>Archives of Gerontology and Geriatrics</vt:lpwstr>
  </property>
  <property fmtid="{D5CDD505-2E9C-101B-9397-08002B2CF9AE}" pid="12" name="Mendeley Recent Style Id 4_1">
    <vt:lpwstr>http://www.zotero.org/styles/springer-basic-brackets</vt:lpwstr>
  </property>
  <property fmtid="{D5CDD505-2E9C-101B-9397-08002B2CF9AE}" pid="13" name="Mendeley Recent Style Name 4_1">
    <vt:lpwstr>Springer - Basic (numeric, brackets)</vt:lpwstr>
  </property>
  <property fmtid="{D5CDD505-2E9C-101B-9397-08002B2CF9AE}" pid="14" name="Mendeley Recent Style Id 5_1">
    <vt:lpwstr>http://www.zotero.org/styles/vancouver</vt:lpwstr>
  </property>
  <property fmtid="{D5CDD505-2E9C-101B-9397-08002B2CF9AE}" pid="15" name="Mendeley Recent Style Name 5_1">
    <vt:lpwstr>Vancouver</vt:lpwstr>
  </property>
  <property fmtid="{D5CDD505-2E9C-101B-9397-08002B2CF9AE}" pid="16" name="Mendeley Recent Style Id 6_1">
    <vt:lpwstr>https://csl.mendeley.com/styles/21962881/vancouver-jg</vt:lpwstr>
  </property>
  <property fmtid="{D5CDD505-2E9C-101B-9397-08002B2CF9AE}" pid="17" name="Mendeley Recent Style Name 6_1">
    <vt:lpwstr>Vancouver - James Garrard</vt:lpwstr>
  </property>
  <property fmtid="{D5CDD505-2E9C-101B-9397-08002B2CF9AE}" pid="18" name="Mendeley Recent Style Id 7_1">
    <vt:lpwstr>http://csl.mendeley.com/styles/21962881/vancouver-jg</vt:lpwstr>
  </property>
  <property fmtid="{D5CDD505-2E9C-101B-9397-08002B2CF9AE}" pid="19" name="Mendeley Recent Style Name 7_1">
    <vt:lpwstr>Vancouver - James Garrard</vt:lpwstr>
  </property>
  <property fmtid="{D5CDD505-2E9C-101B-9397-08002B2CF9AE}" pid="20" name="Mendeley Recent Style Id 8_1">
    <vt:lpwstr>http://csl.mendeley.com/styles/21962881/vancouver-jg-4</vt:lpwstr>
  </property>
  <property fmtid="{D5CDD505-2E9C-101B-9397-08002B2CF9AE}" pid="21" name="Mendeley Recent Style Name 8_1">
    <vt:lpwstr>Vancouver - James Garrard</vt:lpwstr>
  </property>
  <property fmtid="{D5CDD505-2E9C-101B-9397-08002B2CF9AE}" pid="22" name="Mendeley Recent Style Id 9_1">
    <vt:lpwstr>http://csl.mendeley.com/styles/21962881/vancouver-jg-2</vt:lpwstr>
  </property>
  <property fmtid="{D5CDD505-2E9C-101B-9397-08002B2CF9AE}" pid="23" name="Mendeley Recent Style Name 9_1">
    <vt:lpwstr>Vancouver - James Garrard</vt:lpwstr>
  </property>
  <property fmtid="{D5CDD505-2E9C-101B-9397-08002B2CF9AE}" pid="24" name="Mendeley Citation Style_1">
    <vt:lpwstr>http://www.zotero.org/styles/springer-basic-brackets</vt:lpwstr>
  </property>
</Properties>
</file>